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B531D3" w14:textId="77777777" w:rsidR="00836722" w:rsidRPr="00836722" w:rsidRDefault="00836722" w:rsidP="00836722">
      <w:pPr>
        <w:pStyle w:val="Heading1"/>
        <w:numPr>
          <w:ilvl w:val="0"/>
          <w:numId w:val="0"/>
        </w:numPr>
        <w:rPr>
          <w:color w:val="FFFFFF" w:themeColor="background1"/>
        </w:rPr>
      </w:pPr>
      <w:bookmarkStart w:id="0" w:name="_Toc520913939"/>
      <w:r w:rsidRPr="00836722">
        <w:rPr>
          <w:color w:val="FFFFFF" w:themeColor="background1"/>
        </w:rPr>
        <w:t>HALAMAN JUDUL</w:t>
      </w:r>
      <w:bookmarkEnd w:id="0"/>
    </w:p>
    <w:p w14:paraId="034543FF" w14:textId="77777777" w:rsidR="00836722" w:rsidRDefault="00836722" w:rsidP="0030382E">
      <w:pPr>
        <w:pStyle w:val="NoSpacing"/>
        <w:spacing w:line="360" w:lineRule="auto"/>
        <w:jc w:val="center"/>
      </w:pPr>
    </w:p>
    <w:p w14:paraId="134E4709" w14:textId="7FF9E462" w:rsidR="0030382E" w:rsidRPr="0030382E" w:rsidRDefault="0030382E" w:rsidP="0030382E">
      <w:pPr>
        <w:pStyle w:val="NoSpacing"/>
        <w:spacing w:line="360" w:lineRule="auto"/>
        <w:jc w:val="center"/>
        <w:rPr>
          <w:b/>
          <w:sz w:val="28"/>
          <w:szCs w:val="28"/>
        </w:rPr>
      </w:pPr>
      <w:r w:rsidRPr="0030382E">
        <w:rPr>
          <w:b/>
          <w:sz w:val="28"/>
          <w:szCs w:val="28"/>
        </w:rPr>
        <w:t>SI</w:t>
      </w:r>
      <w:r>
        <w:rPr>
          <w:b/>
          <w:sz w:val="28"/>
          <w:szCs w:val="28"/>
        </w:rPr>
        <w:t xml:space="preserve">STEM </w:t>
      </w:r>
      <w:r w:rsidR="00395F79">
        <w:rPr>
          <w:b/>
          <w:sz w:val="28"/>
          <w:szCs w:val="28"/>
        </w:rPr>
        <w:t>INFOR</w:t>
      </w:r>
      <w:r w:rsidR="00EF2C54">
        <w:rPr>
          <w:b/>
          <w:sz w:val="28"/>
          <w:szCs w:val="28"/>
        </w:rPr>
        <w:t>MASI MANAJEMEN PENGADAAN BARANG PUSKESMAS MLATI I</w:t>
      </w:r>
    </w:p>
    <w:p w14:paraId="3D07DCFE" w14:textId="22556B19" w:rsidR="0030382E" w:rsidRDefault="0030382E" w:rsidP="0030382E">
      <w:pPr>
        <w:tabs>
          <w:tab w:val="left" w:pos="17255"/>
        </w:tabs>
        <w:ind w:firstLine="0"/>
        <w:jc w:val="center"/>
        <w:rPr>
          <w:b/>
        </w:rPr>
      </w:pPr>
      <w:r w:rsidRPr="0047457B">
        <w:rPr>
          <w:b/>
        </w:rPr>
        <w:t>(</w:t>
      </w:r>
      <w:r w:rsidR="0024604A">
        <w:rPr>
          <w:b/>
        </w:rPr>
        <w:t xml:space="preserve">Studi kasus </w:t>
      </w:r>
      <w:r w:rsidR="00CB0F29">
        <w:rPr>
          <w:b/>
        </w:rPr>
        <w:t>Puskesmas Mlati I</w:t>
      </w:r>
      <w:r w:rsidRPr="0047457B">
        <w:rPr>
          <w:b/>
        </w:rPr>
        <w:t>)</w:t>
      </w:r>
    </w:p>
    <w:p w14:paraId="71B5DA02" w14:textId="77777777" w:rsidR="0030382E" w:rsidRPr="00057D4B" w:rsidRDefault="0030382E" w:rsidP="0030382E">
      <w:pPr>
        <w:tabs>
          <w:tab w:val="left" w:pos="17255"/>
        </w:tabs>
        <w:ind w:firstLine="0"/>
        <w:jc w:val="center"/>
        <w:rPr>
          <w:b/>
          <w:szCs w:val="28"/>
        </w:rPr>
      </w:pPr>
    </w:p>
    <w:p w14:paraId="6879617B" w14:textId="77777777" w:rsidR="0030382E" w:rsidRDefault="0030382E" w:rsidP="0030382E">
      <w:pPr>
        <w:ind w:firstLine="0"/>
        <w:jc w:val="center"/>
        <w:rPr>
          <w:b/>
          <w:sz w:val="28"/>
          <w:szCs w:val="28"/>
        </w:rPr>
      </w:pPr>
    </w:p>
    <w:p w14:paraId="139D951C" w14:textId="77777777" w:rsidR="0030382E" w:rsidRPr="009F5DC5" w:rsidRDefault="0030382E" w:rsidP="0030382E">
      <w:pPr>
        <w:ind w:firstLine="0"/>
        <w:jc w:val="center"/>
        <w:rPr>
          <w:b/>
        </w:rPr>
      </w:pPr>
      <w:r w:rsidRPr="009F5DC5">
        <w:rPr>
          <w:b/>
        </w:rPr>
        <w:t>KERJA PRAKTIK</w:t>
      </w:r>
    </w:p>
    <w:p w14:paraId="1F6E1C74" w14:textId="77777777" w:rsidR="0030382E" w:rsidRDefault="0030382E" w:rsidP="0030382E">
      <w:pPr>
        <w:ind w:firstLine="0"/>
        <w:jc w:val="center"/>
      </w:pPr>
    </w:p>
    <w:p w14:paraId="5E465A57" w14:textId="77777777" w:rsidR="0030382E" w:rsidRPr="009F00D3" w:rsidRDefault="0030382E" w:rsidP="0030382E">
      <w:pPr>
        <w:ind w:firstLine="0"/>
        <w:jc w:val="center"/>
        <w:rPr>
          <w:szCs w:val="24"/>
        </w:rPr>
      </w:pPr>
      <w:r w:rsidRPr="009F00D3">
        <w:rPr>
          <w:szCs w:val="24"/>
        </w:rPr>
        <w:t>Diajukan untuk memenuhi salah satu syarat</w:t>
      </w:r>
    </w:p>
    <w:p w14:paraId="4C04B164" w14:textId="4BFBA947" w:rsidR="0030382E" w:rsidRDefault="0030382E" w:rsidP="0030382E">
      <w:pPr>
        <w:ind w:firstLine="0"/>
        <w:jc w:val="center"/>
      </w:pPr>
      <w:r w:rsidRPr="009F00D3">
        <w:rPr>
          <w:szCs w:val="24"/>
        </w:rPr>
        <w:t>Mencapai derajat Sarjana S-1 Program Studi Informatika</w:t>
      </w:r>
      <w:r>
        <w:rPr>
          <w:sz w:val="22"/>
        </w:rPr>
        <w:br/>
      </w:r>
    </w:p>
    <w:p w14:paraId="6B1637D8" w14:textId="77777777" w:rsidR="0030382E" w:rsidRDefault="0030382E" w:rsidP="0030382E">
      <w:pPr>
        <w:ind w:firstLine="0"/>
        <w:jc w:val="center"/>
      </w:pPr>
      <w:r>
        <w:rPr>
          <w:noProof/>
        </w:rPr>
        <w:drawing>
          <wp:anchor distT="0" distB="0" distL="114300" distR="114300" simplePos="0" relativeHeight="251641856" behindDoc="0" locked="0" layoutInCell="1" allowOverlap="1" wp14:anchorId="65884D71" wp14:editId="6B14B310">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695699" w14:textId="77777777" w:rsidR="0030382E" w:rsidRDefault="0030382E" w:rsidP="0030382E">
      <w:pPr>
        <w:ind w:firstLine="0"/>
        <w:jc w:val="center"/>
      </w:pPr>
    </w:p>
    <w:p w14:paraId="3A2C129C" w14:textId="77777777" w:rsidR="0030382E" w:rsidRDefault="0030382E" w:rsidP="0030382E">
      <w:pPr>
        <w:ind w:firstLine="0"/>
        <w:jc w:val="center"/>
      </w:pPr>
    </w:p>
    <w:p w14:paraId="47D2BB25" w14:textId="77777777" w:rsidR="0030382E" w:rsidRDefault="0030382E" w:rsidP="0030382E">
      <w:pPr>
        <w:ind w:firstLine="0"/>
        <w:jc w:val="center"/>
      </w:pPr>
    </w:p>
    <w:p w14:paraId="7A62576D" w14:textId="77777777" w:rsidR="0030382E" w:rsidRDefault="0030382E" w:rsidP="0030382E">
      <w:pPr>
        <w:ind w:firstLine="0"/>
        <w:jc w:val="center"/>
      </w:pPr>
    </w:p>
    <w:p w14:paraId="29C0DA66" w14:textId="77777777" w:rsidR="0030382E" w:rsidRDefault="0030382E" w:rsidP="0030382E">
      <w:pPr>
        <w:ind w:firstLine="0"/>
        <w:jc w:val="center"/>
      </w:pPr>
    </w:p>
    <w:p w14:paraId="668740D0" w14:textId="77777777" w:rsidR="0030382E" w:rsidRDefault="0030382E" w:rsidP="0030382E">
      <w:pPr>
        <w:ind w:firstLine="0"/>
        <w:jc w:val="center"/>
      </w:pPr>
    </w:p>
    <w:p w14:paraId="6DCE4985" w14:textId="77777777" w:rsidR="0030382E" w:rsidRDefault="0030382E" w:rsidP="0030382E">
      <w:pPr>
        <w:ind w:firstLine="0"/>
        <w:jc w:val="center"/>
      </w:pPr>
    </w:p>
    <w:p w14:paraId="1DE76AFB" w14:textId="77777777" w:rsidR="0030382E" w:rsidRDefault="0030382E" w:rsidP="0030382E">
      <w:pPr>
        <w:ind w:firstLine="0"/>
        <w:jc w:val="center"/>
      </w:pPr>
    </w:p>
    <w:p w14:paraId="51FFD5CE" w14:textId="77777777" w:rsidR="0030382E" w:rsidRDefault="0030382E" w:rsidP="0030382E">
      <w:pPr>
        <w:ind w:firstLine="0"/>
        <w:jc w:val="center"/>
      </w:pPr>
    </w:p>
    <w:p w14:paraId="5EBA29A2" w14:textId="77777777" w:rsidR="0030382E" w:rsidRDefault="0030382E" w:rsidP="0030382E">
      <w:pPr>
        <w:ind w:firstLine="0"/>
        <w:jc w:val="center"/>
      </w:pPr>
    </w:p>
    <w:p w14:paraId="26DC17FA" w14:textId="77777777" w:rsidR="0030382E" w:rsidRPr="009F00D3" w:rsidRDefault="0030382E" w:rsidP="0030382E">
      <w:pPr>
        <w:ind w:firstLine="0"/>
        <w:jc w:val="center"/>
        <w:rPr>
          <w:szCs w:val="24"/>
        </w:rPr>
      </w:pPr>
      <w:r w:rsidRPr="009F00D3">
        <w:rPr>
          <w:szCs w:val="24"/>
        </w:rPr>
        <w:t>Disusun oleh:</w:t>
      </w:r>
    </w:p>
    <w:p w14:paraId="6490896A" w14:textId="59CAE05A" w:rsidR="0030382E" w:rsidRPr="009F00D3" w:rsidRDefault="00CD3885" w:rsidP="0030382E">
      <w:pPr>
        <w:ind w:firstLine="0"/>
        <w:jc w:val="center"/>
        <w:rPr>
          <w:szCs w:val="24"/>
        </w:rPr>
      </w:pPr>
      <w:r>
        <w:rPr>
          <w:szCs w:val="24"/>
        </w:rPr>
        <w:t>Mohammad Fikri Omar</w:t>
      </w:r>
    </w:p>
    <w:p w14:paraId="17F49F2C" w14:textId="3B176790" w:rsidR="0030382E" w:rsidRPr="009F00D3" w:rsidRDefault="00CD3885" w:rsidP="0030382E">
      <w:pPr>
        <w:ind w:firstLine="0"/>
        <w:jc w:val="center"/>
        <w:rPr>
          <w:szCs w:val="24"/>
        </w:rPr>
      </w:pPr>
      <w:r>
        <w:rPr>
          <w:szCs w:val="24"/>
        </w:rPr>
        <w:t>5150411175</w:t>
      </w:r>
    </w:p>
    <w:p w14:paraId="1E8B1189" w14:textId="77777777" w:rsidR="0030382E" w:rsidRPr="00057D4B" w:rsidRDefault="0030382E" w:rsidP="0030382E">
      <w:pPr>
        <w:ind w:firstLine="0"/>
        <w:jc w:val="center"/>
        <w:rPr>
          <w:sz w:val="22"/>
        </w:rPr>
      </w:pPr>
    </w:p>
    <w:p w14:paraId="582C713C" w14:textId="401F2158" w:rsidR="0030382E" w:rsidRPr="0030382E" w:rsidRDefault="0030382E" w:rsidP="0030382E">
      <w:pPr>
        <w:spacing w:line="240" w:lineRule="auto"/>
        <w:ind w:firstLine="0"/>
        <w:jc w:val="center"/>
        <w:rPr>
          <w:b/>
          <w:sz w:val="28"/>
          <w:szCs w:val="28"/>
        </w:rPr>
      </w:pPr>
      <w:r w:rsidRPr="0030382E">
        <w:rPr>
          <w:b/>
          <w:sz w:val="28"/>
          <w:szCs w:val="28"/>
        </w:rPr>
        <w:t>PROGRAM STUDI INFORMATIKA</w:t>
      </w:r>
    </w:p>
    <w:p w14:paraId="3C00FB0A" w14:textId="610E7D0F" w:rsidR="0030382E" w:rsidRPr="00456BA8" w:rsidRDefault="0030382E" w:rsidP="0030382E">
      <w:pPr>
        <w:spacing w:line="240" w:lineRule="auto"/>
        <w:ind w:firstLine="0"/>
        <w:jc w:val="center"/>
        <w:rPr>
          <w:b/>
          <w:sz w:val="28"/>
          <w:szCs w:val="28"/>
          <w:lang w:val="id-ID"/>
        </w:rPr>
      </w:pPr>
      <w:r w:rsidRPr="0030382E">
        <w:rPr>
          <w:b/>
          <w:sz w:val="28"/>
          <w:szCs w:val="28"/>
        </w:rPr>
        <w:t>FAKULTAS TEKNOLOGI INFORMASI</w:t>
      </w:r>
      <w:r w:rsidR="00456BA8">
        <w:rPr>
          <w:b/>
          <w:sz w:val="28"/>
          <w:szCs w:val="28"/>
          <w:lang w:val="id-ID"/>
        </w:rPr>
        <w:t xml:space="preserve"> DAN ELEKTRO</w:t>
      </w:r>
    </w:p>
    <w:p w14:paraId="0CAB8C39" w14:textId="77777777" w:rsidR="0030382E" w:rsidRPr="0030382E" w:rsidRDefault="0030382E" w:rsidP="0030382E">
      <w:pPr>
        <w:spacing w:line="240" w:lineRule="auto"/>
        <w:ind w:firstLine="0"/>
        <w:jc w:val="center"/>
        <w:rPr>
          <w:b/>
          <w:sz w:val="28"/>
          <w:szCs w:val="28"/>
        </w:rPr>
      </w:pPr>
      <w:r w:rsidRPr="0030382E">
        <w:rPr>
          <w:b/>
          <w:sz w:val="28"/>
          <w:szCs w:val="28"/>
        </w:rPr>
        <w:t>UNIVERSITAS TEKNOLOGI YOGYAKARTA</w:t>
      </w:r>
    </w:p>
    <w:p w14:paraId="2C2F152A" w14:textId="1FBBAB79" w:rsidR="0030382E" w:rsidRPr="00456BA8" w:rsidRDefault="00456BA8" w:rsidP="0030382E">
      <w:pPr>
        <w:spacing w:line="240" w:lineRule="auto"/>
        <w:ind w:firstLine="0"/>
        <w:jc w:val="center"/>
        <w:rPr>
          <w:lang w:val="id-ID"/>
        </w:rPr>
      </w:pPr>
      <w:r>
        <w:rPr>
          <w:b/>
          <w:szCs w:val="28"/>
        </w:rPr>
        <w:t>201</w:t>
      </w:r>
      <w:r>
        <w:rPr>
          <w:b/>
          <w:szCs w:val="28"/>
          <w:lang w:val="id-ID"/>
        </w:rPr>
        <w:t>8</w:t>
      </w:r>
    </w:p>
    <w:p w14:paraId="254BB76A" w14:textId="77777777" w:rsidR="0030382E" w:rsidRDefault="0030382E">
      <w:pPr>
        <w:spacing w:after="160" w:line="259" w:lineRule="auto"/>
        <w:ind w:firstLine="0"/>
        <w:jc w:val="left"/>
      </w:pPr>
    </w:p>
    <w:p w14:paraId="64C8181A" w14:textId="01183DBD" w:rsidR="00836722" w:rsidRPr="00836722" w:rsidRDefault="00836722" w:rsidP="00836722">
      <w:pPr>
        <w:pStyle w:val="Heading1"/>
        <w:numPr>
          <w:ilvl w:val="0"/>
          <w:numId w:val="0"/>
        </w:numPr>
        <w:rPr>
          <w:color w:val="FFFFFF" w:themeColor="background1"/>
        </w:rPr>
      </w:pPr>
      <w:bookmarkStart w:id="1" w:name="_Toc520913940"/>
      <w:r w:rsidRPr="00836722">
        <w:rPr>
          <w:color w:val="FFFFFF" w:themeColor="background1"/>
        </w:rPr>
        <w:lastRenderedPageBreak/>
        <w:t>HALAMAN PENGESAHAN</w:t>
      </w:r>
      <w:bookmarkEnd w:id="1"/>
    </w:p>
    <w:p w14:paraId="2F993A59" w14:textId="54C89552" w:rsidR="0030382E" w:rsidRPr="00D341E2" w:rsidRDefault="00033032" w:rsidP="00D341E2">
      <w:pPr>
        <w:pStyle w:val="NoSpacing"/>
        <w:jc w:val="center"/>
        <w:rPr>
          <w:b/>
          <w:sz w:val="28"/>
        </w:rPr>
      </w:pPr>
      <w:r>
        <w:rPr>
          <w:b/>
          <w:sz w:val="28"/>
        </w:rPr>
        <w:t>SISTEM INFORMASI</w:t>
      </w:r>
      <w:r w:rsidR="0033033A">
        <w:rPr>
          <w:b/>
          <w:sz w:val="28"/>
        </w:rPr>
        <w:t xml:space="preserve"> MANAJEMEN PENGADAAN BARANG PUSKESMAS MLATI I</w:t>
      </w:r>
    </w:p>
    <w:p w14:paraId="246033C9" w14:textId="0AC4DDE4" w:rsidR="0030382E" w:rsidRPr="00D341E2" w:rsidRDefault="0030382E" w:rsidP="00D341E2">
      <w:pPr>
        <w:spacing w:line="240" w:lineRule="auto"/>
        <w:ind w:firstLine="0"/>
        <w:jc w:val="center"/>
        <w:rPr>
          <w:b/>
          <w:bCs/>
          <w:sz w:val="28"/>
        </w:rPr>
      </w:pPr>
      <w:r w:rsidRPr="00D341E2">
        <w:rPr>
          <w:b/>
          <w:sz w:val="28"/>
        </w:rPr>
        <w:t xml:space="preserve">(Studi kasus </w:t>
      </w:r>
      <w:r w:rsidR="007D01A2">
        <w:rPr>
          <w:b/>
          <w:sz w:val="28"/>
        </w:rPr>
        <w:t>Puskesmas Mlati I</w:t>
      </w:r>
      <w:r w:rsidRPr="00D341E2">
        <w:rPr>
          <w:b/>
          <w:sz w:val="28"/>
        </w:rPr>
        <w:t>)</w:t>
      </w:r>
    </w:p>
    <w:p w14:paraId="19AF7C7D" w14:textId="77777777" w:rsidR="0030382E" w:rsidRDefault="0030382E" w:rsidP="0030382E">
      <w:pPr>
        <w:spacing w:line="240" w:lineRule="auto"/>
        <w:ind w:firstLine="0"/>
        <w:jc w:val="center"/>
        <w:rPr>
          <w:sz w:val="20"/>
        </w:rPr>
      </w:pPr>
    </w:p>
    <w:p w14:paraId="7C479269" w14:textId="77777777" w:rsidR="0030382E" w:rsidRDefault="0030382E" w:rsidP="0030382E">
      <w:pPr>
        <w:spacing w:line="240" w:lineRule="auto"/>
        <w:ind w:firstLine="0"/>
        <w:jc w:val="center"/>
        <w:rPr>
          <w:sz w:val="20"/>
        </w:rPr>
      </w:pPr>
    </w:p>
    <w:p w14:paraId="60C8BF87" w14:textId="77777777" w:rsidR="0030382E" w:rsidRDefault="0030382E" w:rsidP="0030382E">
      <w:pPr>
        <w:spacing w:line="240" w:lineRule="auto"/>
        <w:ind w:firstLine="0"/>
        <w:jc w:val="center"/>
        <w:rPr>
          <w:sz w:val="20"/>
        </w:rPr>
      </w:pPr>
    </w:p>
    <w:p w14:paraId="106881C7" w14:textId="77777777" w:rsidR="0030382E" w:rsidRPr="00802597" w:rsidRDefault="0030382E" w:rsidP="0030382E">
      <w:pPr>
        <w:spacing w:line="240" w:lineRule="auto"/>
        <w:ind w:firstLine="0"/>
        <w:jc w:val="center"/>
        <w:rPr>
          <w:sz w:val="20"/>
        </w:rPr>
      </w:pPr>
    </w:p>
    <w:p w14:paraId="144759B5" w14:textId="77777777" w:rsidR="0030382E" w:rsidRDefault="0030382E" w:rsidP="0030382E">
      <w:pPr>
        <w:spacing w:line="240" w:lineRule="auto"/>
        <w:ind w:firstLine="0"/>
        <w:jc w:val="center"/>
        <w:rPr>
          <w:b/>
          <w:noProof/>
          <w:lang w:val="id-ID" w:eastAsia="id-ID"/>
        </w:rPr>
      </w:pPr>
      <w:r w:rsidRPr="009F5DC5">
        <w:rPr>
          <w:b/>
        </w:rPr>
        <w:t>KERJA PRAKTIK</w:t>
      </w:r>
      <w:r w:rsidRPr="009F5DC5">
        <w:rPr>
          <w:b/>
          <w:noProof/>
          <w:lang w:val="id-ID" w:eastAsia="id-ID"/>
        </w:rPr>
        <w:t xml:space="preserve"> </w:t>
      </w:r>
    </w:p>
    <w:p w14:paraId="104920E4" w14:textId="77777777" w:rsidR="0030382E" w:rsidRDefault="0030382E" w:rsidP="0030382E">
      <w:pPr>
        <w:spacing w:line="240" w:lineRule="auto"/>
        <w:ind w:firstLine="0"/>
        <w:jc w:val="center"/>
        <w:rPr>
          <w:b/>
          <w:sz w:val="22"/>
        </w:rPr>
      </w:pPr>
    </w:p>
    <w:p w14:paraId="607F7DC7" w14:textId="77777777" w:rsidR="0030382E" w:rsidRPr="009F5DC5" w:rsidRDefault="0030382E" w:rsidP="0030382E">
      <w:pPr>
        <w:spacing w:line="240" w:lineRule="auto"/>
        <w:ind w:firstLine="0"/>
        <w:jc w:val="center"/>
        <w:rPr>
          <w:b/>
          <w:sz w:val="22"/>
        </w:rPr>
      </w:pPr>
    </w:p>
    <w:p w14:paraId="160928EA" w14:textId="77777777" w:rsidR="0030382E" w:rsidRDefault="0030382E" w:rsidP="0030382E">
      <w:pPr>
        <w:spacing w:line="240" w:lineRule="auto"/>
        <w:ind w:firstLine="0"/>
        <w:jc w:val="center"/>
      </w:pPr>
      <w:r w:rsidRPr="009F5DC5">
        <w:rPr>
          <w:b/>
          <w:noProof/>
        </w:rPr>
        <w:drawing>
          <wp:anchor distT="0" distB="0" distL="114300" distR="114300" simplePos="0" relativeHeight="251642880" behindDoc="1" locked="0" layoutInCell="1" allowOverlap="1" wp14:anchorId="2D295285" wp14:editId="14265D0F">
            <wp:simplePos x="0" y="0"/>
            <wp:positionH relativeFrom="column">
              <wp:posOffset>469265</wp:posOffset>
            </wp:positionH>
            <wp:positionV relativeFrom="paragraph">
              <wp:posOffset>62230</wp:posOffset>
            </wp:positionV>
            <wp:extent cx="4076700" cy="4054178"/>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a14:imgLayer r:embed="rId10">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368E1" w14:textId="77777777" w:rsidR="0030382E" w:rsidRDefault="0030382E" w:rsidP="0030382E">
      <w:pPr>
        <w:spacing w:line="240" w:lineRule="auto"/>
        <w:ind w:firstLine="0"/>
        <w:jc w:val="center"/>
      </w:pPr>
    </w:p>
    <w:p w14:paraId="7E8B71B3" w14:textId="77777777" w:rsidR="0030382E" w:rsidRDefault="0030382E" w:rsidP="0030382E">
      <w:pPr>
        <w:spacing w:line="240" w:lineRule="auto"/>
        <w:ind w:firstLine="0"/>
        <w:jc w:val="center"/>
      </w:pPr>
      <w:r>
        <w:t>Disusun oleh:</w:t>
      </w:r>
    </w:p>
    <w:p w14:paraId="4695EADF" w14:textId="2C855E41" w:rsidR="0030382E" w:rsidRDefault="0072062E" w:rsidP="0030382E">
      <w:pPr>
        <w:spacing w:line="240" w:lineRule="auto"/>
        <w:ind w:firstLine="0"/>
        <w:jc w:val="center"/>
      </w:pPr>
      <w:r>
        <w:t>Mohammad Fikri Omar</w:t>
      </w:r>
    </w:p>
    <w:p w14:paraId="006036D2" w14:textId="010A141B" w:rsidR="0030382E" w:rsidRDefault="0072062E" w:rsidP="0030382E">
      <w:pPr>
        <w:spacing w:line="240" w:lineRule="auto"/>
        <w:ind w:firstLine="0"/>
        <w:jc w:val="center"/>
      </w:pPr>
      <w:r>
        <w:t>5150411175</w:t>
      </w:r>
    </w:p>
    <w:p w14:paraId="0623C68C" w14:textId="77777777" w:rsidR="0030382E" w:rsidRDefault="0030382E" w:rsidP="0030382E">
      <w:pPr>
        <w:spacing w:line="240" w:lineRule="auto"/>
        <w:ind w:firstLine="0"/>
        <w:jc w:val="center"/>
      </w:pPr>
    </w:p>
    <w:p w14:paraId="25849B70" w14:textId="77777777" w:rsidR="0030382E" w:rsidRDefault="0030382E" w:rsidP="0030382E">
      <w:pPr>
        <w:spacing w:line="240" w:lineRule="auto"/>
        <w:ind w:firstLine="0"/>
        <w:jc w:val="center"/>
      </w:pPr>
    </w:p>
    <w:p w14:paraId="6B4BF0D6" w14:textId="77777777" w:rsidR="0030382E" w:rsidRDefault="0030382E" w:rsidP="0030382E">
      <w:pPr>
        <w:spacing w:line="240" w:lineRule="auto"/>
        <w:ind w:firstLine="0"/>
        <w:jc w:val="center"/>
      </w:pPr>
    </w:p>
    <w:p w14:paraId="5B6330E6" w14:textId="7A48863A" w:rsidR="0030382E" w:rsidRDefault="0030382E" w:rsidP="0030382E">
      <w:pPr>
        <w:spacing w:line="240" w:lineRule="auto"/>
        <w:ind w:firstLine="0"/>
        <w:jc w:val="center"/>
        <w:rPr>
          <w:rFonts w:eastAsia="Times New Roman" w:cs="Times New Roman"/>
        </w:rPr>
      </w:pPr>
      <w:r>
        <w:t>Telah</w:t>
      </w:r>
      <w:r>
        <w:rPr>
          <w:spacing w:val="-3"/>
        </w:rPr>
        <w:t xml:space="preserve"> </w:t>
      </w:r>
      <w:r>
        <w:t>dipertanggungjawabkan</w:t>
      </w:r>
      <w:r>
        <w:rPr>
          <w:spacing w:val="-3"/>
        </w:rPr>
        <w:t xml:space="preserve"> </w:t>
      </w:r>
      <w:r>
        <w:rPr>
          <w:spacing w:val="2"/>
        </w:rPr>
        <w:t>di</w:t>
      </w:r>
      <w:r>
        <w:rPr>
          <w:spacing w:val="-7"/>
        </w:rPr>
        <w:t xml:space="preserve"> </w:t>
      </w:r>
      <w:r>
        <w:t>dalam</w:t>
      </w:r>
      <w:r>
        <w:rPr>
          <w:spacing w:val="-7"/>
        </w:rPr>
        <w:t xml:space="preserve"> </w:t>
      </w:r>
      <w:r>
        <w:t>Presentasi Kerja Praktik</w:t>
      </w:r>
      <w:r>
        <w:rPr>
          <w:spacing w:val="54"/>
        </w:rPr>
        <w:br/>
      </w:r>
      <w:r>
        <w:t>pada</w:t>
      </w:r>
      <w:r>
        <w:rPr>
          <w:spacing w:val="2"/>
        </w:rPr>
        <w:t xml:space="preserve"> </w:t>
      </w:r>
      <w:r>
        <w:rPr>
          <w:spacing w:val="-2"/>
        </w:rPr>
        <w:t>tanggal,</w:t>
      </w:r>
      <w:r>
        <w:rPr>
          <w:spacing w:val="4"/>
        </w:rPr>
        <w:t xml:space="preserve"> </w:t>
      </w:r>
      <w:r w:rsidR="008502FA">
        <w:rPr>
          <w:spacing w:val="4"/>
          <w:u w:val="single"/>
          <w:lang w:val="id-ID"/>
        </w:rPr>
        <w:tab/>
      </w:r>
      <w:r w:rsidR="008502FA">
        <w:rPr>
          <w:spacing w:val="4"/>
          <w:u w:val="single"/>
          <w:lang w:val="id-ID"/>
        </w:rPr>
        <w:tab/>
      </w:r>
      <w:r w:rsidR="008502FA">
        <w:rPr>
          <w:spacing w:val="4"/>
          <w:u w:val="single"/>
          <w:lang w:val="id-ID"/>
        </w:rPr>
        <w:tab/>
      </w:r>
      <w:r w:rsidRPr="00973DA0">
        <w:rPr>
          <w:color w:val="000000" w:themeColor="text1"/>
        </w:rPr>
        <w:t>(Pelaksanaan</w:t>
      </w:r>
      <w:r w:rsidRPr="00973DA0">
        <w:rPr>
          <w:color w:val="000000" w:themeColor="text1"/>
          <w:spacing w:val="-3"/>
        </w:rPr>
        <w:t xml:space="preserve"> </w:t>
      </w:r>
      <w:r w:rsidRPr="00973DA0">
        <w:rPr>
          <w:color w:val="000000" w:themeColor="text1"/>
        </w:rPr>
        <w:t>Presentasi)</w:t>
      </w:r>
    </w:p>
    <w:p w14:paraId="0757C00C" w14:textId="77777777" w:rsidR="0030382E" w:rsidRDefault="0030382E" w:rsidP="0030382E">
      <w:pPr>
        <w:spacing w:line="240" w:lineRule="auto"/>
        <w:ind w:firstLine="0"/>
        <w:jc w:val="center"/>
      </w:pPr>
    </w:p>
    <w:p w14:paraId="4C6F53B1" w14:textId="77777777" w:rsidR="0030382E" w:rsidRDefault="0030382E" w:rsidP="0030382E">
      <w:pPr>
        <w:spacing w:line="240" w:lineRule="auto"/>
        <w:ind w:firstLine="0"/>
        <w:jc w:val="center"/>
      </w:pPr>
    </w:p>
    <w:p w14:paraId="65EA8424" w14:textId="77777777" w:rsidR="0030382E" w:rsidRDefault="0030382E" w:rsidP="0030382E">
      <w:pPr>
        <w:spacing w:line="240" w:lineRule="auto"/>
        <w:ind w:firstLine="0"/>
        <w:jc w:val="center"/>
      </w:pPr>
    </w:p>
    <w:p w14:paraId="70DC46EC" w14:textId="0F2B56C7" w:rsidR="0030382E" w:rsidRDefault="00973DA0" w:rsidP="0030382E">
      <w:pPr>
        <w:spacing w:line="240" w:lineRule="auto"/>
        <w:ind w:firstLine="0"/>
        <w:jc w:val="center"/>
      </w:pPr>
      <w:r>
        <w:rPr>
          <w:spacing w:val="-2"/>
        </w:rPr>
        <w:t>Pembimbing</w:t>
      </w:r>
      <w:r w:rsidR="0030382E">
        <w:t>:</w:t>
      </w:r>
    </w:p>
    <w:p w14:paraId="0CACB935" w14:textId="77777777" w:rsidR="00973DA0" w:rsidRDefault="00973DA0" w:rsidP="0030382E">
      <w:pPr>
        <w:spacing w:line="240" w:lineRule="auto"/>
        <w:ind w:firstLine="0"/>
        <w:jc w:val="center"/>
      </w:pPr>
    </w:p>
    <w:p w14:paraId="5949E079" w14:textId="77777777" w:rsidR="00973DA0" w:rsidRDefault="00973DA0" w:rsidP="0030382E">
      <w:pPr>
        <w:spacing w:line="240" w:lineRule="auto"/>
        <w:ind w:firstLine="0"/>
        <w:jc w:val="center"/>
      </w:pPr>
    </w:p>
    <w:p w14:paraId="023560F8" w14:textId="77777777" w:rsidR="00973DA0" w:rsidRDefault="00973DA0" w:rsidP="0030382E">
      <w:pPr>
        <w:spacing w:line="240" w:lineRule="auto"/>
        <w:ind w:firstLine="0"/>
        <w:jc w:val="center"/>
      </w:pPr>
    </w:p>
    <w:p w14:paraId="54D5C9DB" w14:textId="77777777" w:rsidR="00973DA0" w:rsidRDefault="00973DA0" w:rsidP="0030382E">
      <w:pPr>
        <w:spacing w:line="240" w:lineRule="auto"/>
        <w:ind w:firstLine="0"/>
        <w:jc w:val="center"/>
      </w:pPr>
    </w:p>
    <w:p w14:paraId="5B49C4DC" w14:textId="7EE8F0D5" w:rsidR="0030382E" w:rsidRPr="00A1576B" w:rsidRDefault="00FB49E7" w:rsidP="00973DA0">
      <w:pPr>
        <w:spacing w:line="240" w:lineRule="auto"/>
        <w:ind w:firstLine="0"/>
        <w:jc w:val="center"/>
      </w:pPr>
      <w:r>
        <w:rPr>
          <w:b/>
        </w:rPr>
        <w:t>Anita Fira Waluyo</w:t>
      </w:r>
      <w:r w:rsidR="00973DA0" w:rsidRPr="00973DA0">
        <w:rPr>
          <w:b/>
        </w:rPr>
        <w:t xml:space="preserve">, </w:t>
      </w:r>
      <w:r>
        <w:rPr>
          <w:b/>
        </w:rPr>
        <w:t>S.Si., M.S</w:t>
      </w:r>
      <w:r w:rsidR="0020496E">
        <w:rPr>
          <w:b/>
        </w:rPr>
        <w:t>c</w:t>
      </w:r>
      <w:r w:rsidR="00A1576B">
        <w:rPr>
          <w:b/>
        </w:rPr>
        <w:t>.</w:t>
      </w:r>
    </w:p>
    <w:p w14:paraId="381211AD" w14:textId="77777777" w:rsidR="0030382E" w:rsidRDefault="0030382E" w:rsidP="0030382E">
      <w:pPr>
        <w:spacing w:line="240" w:lineRule="auto"/>
        <w:ind w:firstLine="0"/>
        <w:jc w:val="center"/>
      </w:pPr>
    </w:p>
    <w:p w14:paraId="283CE6F3" w14:textId="77777777" w:rsidR="0030382E" w:rsidRDefault="0030382E" w:rsidP="0030382E">
      <w:pPr>
        <w:spacing w:line="240" w:lineRule="auto"/>
        <w:ind w:firstLine="0"/>
        <w:jc w:val="center"/>
      </w:pPr>
    </w:p>
    <w:p w14:paraId="4374CE98" w14:textId="77777777" w:rsidR="0030382E" w:rsidRDefault="0030382E" w:rsidP="0030382E">
      <w:pPr>
        <w:spacing w:line="240" w:lineRule="auto"/>
        <w:ind w:firstLine="0"/>
        <w:jc w:val="center"/>
      </w:pPr>
      <w:r>
        <w:t>Kerja Praktik ini telah diterima sebagai salah satu syarat untuk mencapai derajat</w:t>
      </w:r>
    </w:p>
    <w:p w14:paraId="732680A5" w14:textId="0B61C5EC" w:rsidR="0030382E" w:rsidRDefault="0030382E" w:rsidP="0030382E">
      <w:pPr>
        <w:spacing w:line="240" w:lineRule="auto"/>
        <w:ind w:firstLine="0"/>
        <w:jc w:val="center"/>
      </w:pPr>
      <w:r>
        <w:t>Sarjana S-1 Program Studi Informatika</w:t>
      </w:r>
    </w:p>
    <w:p w14:paraId="27223B92" w14:textId="77777777" w:rsidR="0030382E" w:rsidRDefault="0030382E" w:rsidP="0030382E">
      <w:pPr>
        <w:spacing w:line="240" w:lineRule="auto"/>
        <w:ind w:firstLine="0"/>
        <w:jc w:val="center"/>
      </w:pPr>
    </w:p>
    <w:p w14:paraId="67540CCE" w14:textId="77777777" w:rsidR="0030382E" w:rsidRDefault="0030382E" w:rsidP="0030382E">
      <w:pPr>
        <w:spacing w:line="240" w:lineRule="auto"/>
        <w:ind w:firstLine="0"/>
        <w:jc w:val="center"/>
      </w:pPr>
    </w:p>
    <w:p w14:paraId="1E7C2097" w14:textId="0976673E" w:rsidR="0030382E" w:rsidRPr="00387B48" w:rsidRDefault="00387B48" w:rsidP="0030382E">
      <w:pPr>
        <w:spacing w:line="240" w:lineRule="auto"/>
        <w:ind w:firstLine="0"/>
        <w:jc w:val="center"/>
        <w:rPr>
          <w:lang w:val="id-ID"/>
        </w:rPr>
      </w:pPr>
      <w:r>
        <w:t>Yogyakarta</w:t>
      </w:r>
      <w:r>
        <w:rPr>
          <w:lang w:val="id-ID"/>
        </w:rPr>
        <w:t xml:space="preserve">, </w:t>
      </w:r>
      <w:r w:rsidR="008502FA">
        <w:rPr>
          <w:u w:val="single"/>
          <w:lang w:val="id-ID"/>
        </w:rPr>
        <w:tab/>
      </w:r>
      <w:r w:rsidR="008502FA">
        <w:rPr>
          <w:u w:val="single"/>
          <w:lang w:val="id-ID"/>
        </w:rPr>
        <w:tab/>
      </w:r>
      <w:r w:rsidR="008502FA">
        <w:rPr>
          <w:u w:val="single"/>
          <w:lang w:val="id-ID"/>
        </w:rPr>
        <w:tab/>
      </w:r>
    </w:p>
    <w:p w14:paraId="1AFB0DF6" w14:textId="54B92715" w:rsidR="0030382E" w:rsidRDefault="0030382E" w:rsidP="0030382E">
      <w:pPr>
        <w:spacing w:line="240" w:lineRule="auto"/>
        <w:ind w:firstLine="0"/>
        <w:jc w:val="center"/>
      </w:pPr>
      <w:r>
        <w:t>Ketua Program Studi Informatika</w:t>
      </w:r>
    </w:p>
    <w:p w14:paraId="2C534653" w14:textId="7A3EC979" w:rsidR="0030382E" w:rsidRDefault="0030382E" w:rsidP="0030382E">
      <w:pPr>
        <w:spacing w:line="240" w:lineRule="auto"/>
        <w:ind w:firstLine="0"/>
        <w:jc w:val="center"/>
      </w:pPr>
      <w:r>
        <w:t xml:space="preserve">Fakultas </w:t>
      </w:r>
      <w:r w:rsidR="00973DA0">
        <w:t>Teknologi Informasi dan Elektro</w:t>
      </w:r>
      <w:r>
        <w:t>, Universitas Teknologi Yogyakarta</w:t>
      </w:r>
    </w:p>
    <w:p w14:paraId="11BD9B39" w14:textId="77777777" w:rsidR="0030382E" w:rsidRDefault="0030382E" w:rsidP="0030382E">
      <w:pPr>
        <w:spacing w:line="240" w:lineRule="auto"/>
        <w:ind w:firstLine="0"/>
        <w:jc w:val="center"/>
      </w:pPr>
    </w:p>
    <w:p w14:paraId="31F88E9C" w14:textId="77777777" w:rsidR="00D341E2" w:rsidRDefault="00D341E2" w:rsidP="0030382E">
      <w:pPr>
        <w:spacing w:line="240" w:lineRule="auto"/>
        <w:ind w:firstLine="0"/>
        <w:jc w:val="center"/>
      </w:pPr>
    </w:p>
    <w:p w14:paraId="2783B34A" w14:textId="77777777" w:rsidR="00D341E2" w:rsidRDefault="00D341E2" w:rsidP="0030382E">
      <w:pPr>
        <w:spacing w:line="240" w:lineRule="auto"/>
        <w:ind w:firstLine="0"/>
        <w:jc w:val="center"/>
      </w:pPr>
    </w:p>
    <w:p w14:paraId="0281F5B4" w14:textId="77777777" w:rsidR="0030382E" w:rsidRDefault="0030382E" w:rsidP="0030382E">
      <w:pPr>
        <w:spacing w:line="240" w:lineRule="auto"/>
        <w:ind w:firstLine="0"/>
        <w:jc w:val="center"/>
      </w:pPr>
    </w:p>
    <w:p w14:paraId="2BDF252F" w14:textId="432FE26D" w:rsidR="004C3199" w:rsidRDefault="00A17DB6" w:rsidP="0030382E">
      <w:pPr>
        <w:spacing w:line="240" w:lineRule="auto"/>
        <w:ind w:firstLine="0"/>
        <w:jc w:val="center"/>
      </w:pPr>
      <w:r>
        <w:rPr>
          <w:rFonts w:cs="Times New Roman"/>
          <w:szCs w:val="24"/>
        </w:rPr>
        <w:t xml:space="preserve">Dr. </w:t>
      </w:r>
      <w:r w:rsidR="004C3199">
        <w:rPr>
          <w:rFonts w:cs="Times New Roman"/>
          <w:szCs w:val="24"/>
        </w:rPr>
        <w:t>Enny Itje Sela, S.Si, M.Kom</w:t>
      </w:r>
    </w:p>
    <w:p w14:paraId="3098C5C0" w14:textId="77777777" w:rsidR="004C3199" w:rsidRPr="00926B31" w:rsidRDefault="004C3199" w:rsidP="00926B31">
      <w:pPr>
        <w:ind w:left="720" w:firstLine="0"/>
      </w:pPr>
    </w:p>
    <w:p w14:paraId="4E8318E9" w14:textId="77777777" w:rsidR="00892726" w:rsidRDefault="00892726">
      <w:pPr>
        <w:spacing w:after="160" w:line="259" w:lineRule="auto"/>
        <w:ind w:firstLine="0"/>
        <w:jc w:val="left"/>
        <w:rPr>
          <w:rFonts w:eastAsiaTheme="majorEastAsia" w:cstheme="majorBidi"/>
          <w:b/>
          <w:caps/>
          <w:spacing w:val="2"/>
          <w:sz w:val="28"/>
          <w:szCs w:val="32"/>
        </w:rPr>
      </w:pPr>
      <w:r>
        <w:rPr>
          <w:spacing w:val="2"/>
        </w:rPr>
        <w:br w:type="page"/>
      </w:r>
    </w:p>
    <w:p w14:paraId="77643CDD" w14:textId="7B31E07E" w:rsidR="00892726" w:rsidRPr="002119CB" w:rsidRDefault="00892726" w:rsidP="00892726">
      <w:pPr>
        <w:pStyle w:val="Heading1"/>
        <w:numPr>
          <w:ilvl w:val="0"/>
          <w:numId w:val="0"/>
        </w:numPr>
        <w:rPr>
          <w:lang w:val="id-ID"/>
        </w:rPr>
      </w:pPr>
      <w:bookmarkStart w:id="2" w:name="_Toc520913941"/>
      <w:r>
        <w:rPr>
          <w:lang w:val="id-ID"/>
        </w:rPr>
        <w:lastRenderedPageBreak/>
        <w:t>SURAT PERNYATAAN</w:t>
      </w:r>
      <w:bookmarkEnd w:id="2"/>
    </w:p>
    <w:p w14:paraId="5B7FEDEF" w14:textId="77777777" w:rsidR="00892726" w:rsidRPr="00050248" w:rsidRDefault="00892726" w:rsidP="00892726"/>
    <w:p w14:paraId="55D7C935" w14:textId="77777777" w:rsidR="00892726" w:rsidRDefault="00892726" w:rsidP="00892726">
      <w:pPr>
        <w:spacing w:after="160" w:line="259" w:lineRule="auto"/>
        <w:ind w:firstLine="0"/>
        <w:jc w:val="left"/>
      </w:pPr>
      <w:r>
        <w:br w:type="page"/>
      </w:r>
    </w:p>
    <w:p w14:paraId="105D7716" w14:textId="279F72A8" w:rsidR="00D341E2" w:rsidRDefault="00D341E2" w:rsidP="00836722">
      <w:pPr>
        <w:pStyle w:val="Heading1"/>
        <w:numPr>
          <w:ilvl w:val="0"/>
          <w:numId w:val="0"/>
        </w:numPr>
      </w:pPr>
      <w:bookmarkStart w:id="3" w:name="_Toc520913942"/>
      <w:r w:rsidRPr="006A05E4">
        <w:rPr>
          <w:spacing w:val="2"/>
        </w:rPr>
        <w:lastRenderedPageBreak/>
        <w:t>LEMBAR</w:t>
      </w:r>
      <w:r w:rsidRPr="006A05E4">
        <w:rPr>
          <w:spacing w:val="9"/>
        </w:rPr>
        <w:t xml:space="preserve"> </w:t>
      </w:r>
      <w:r w:rsidR="00A316DC">
        <w:rPr>
          <w:spacing w:val="9"/>
        </w:rPr>
        <w:t>P</w:t>
      </w:r>
      <w:r w:rsidRPr="006A05E4">
        <w:t>ERNYATAAN</w:t>
      </w:r>
      <w:bookmarkEnd w:id="3"/>
    </w:p>
    <w:p w14:paraId="6CAE3BBD" w14:textId="51728415" w:rsidR="00D341E2" w:rsidRDefault="00D341E2" w:rsidP="00D341E2">
      <w:pPr>
        <w:ind w:right="-11"/>
        <w:jc w:val="center"/>
        <w:rPr>
          <w:b/>
          <w:spacing w:val="3"/>
        </w:rPr>
      </w:pPr>
    </w:p>
    <w:p w14:paraId="7336BD10" w14:textId="77777777" w:rsidR="00D341E2" w:rsidRPr="006A05E4" w:rsidRDefault="00D341E2" w:rsidP="00D341E2">
      <w:pPr>
        <w:ind w:left="3370" w:right="3056"/>
        <w:jc w:val="center"/>
        <w:rPr>
          <w:rFonts w:eastAsia="Times New Roman" w:cs="Times New Roman"/>
          <w:b/>
          <w:szCs w:val="24"/>
        </w:rPr>
      </w:pPr>
    </w:p>
    <w:p w14:paraId="16001550" w14:textId="77777777" w:rsidR="00D341E2" w:rsidRPr="00342A0F" w:rsidRDefault="00D341E2" w:rsidP="00D341E2">
      <w:pPr>
        <w:spacing w:before="79"/>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C3E5357" w14:textId="34B1BA9C" w:rsidR="00D341E2" w:rsidRPr="00D341E2" w:rsidRDefault="00F27947" w:rsidP="00D341E2">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xml:space="preserve">:  </w:t>
      </w:r>
      <w:r w:rsidR="00284248">
        <w:rPr>
          <w:rFonts w:cs="Times New Roman"/>
          <w:spacing w:val="-4"/>
          <w:szCs w:val="24"/>
        </w:rPr>
        <w:t>Mohammad Fikri Omar</w:t>
      </w:r>
    </w:p>
    <w:p w14:paraId="1E0FE9B4" w14:textId="295B48CA"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w:t>
      </w:r>
      <w:r w:rsidR="00F27947">
        <w:rPr>
          <w:rFonts w:cs="Times New Roman"/>
          <w:spacing w:val="-4"/>
          <w:szCs w:val="24"/>
        </w:rPr>
        <w:t>I</w:t>
      </w:r>
      <w:r w:rsidRPr="00D341E2">
        <w:rPr>
          <w:rFonts w:cs="Times New Roman"/>
          <w:spacing w:val="-4"/>
          <w:szCs w:val="24"/>
        </w:rPr>
        <w:t>M</w:t>
      </w:r>
      <w:r w:rsidRPr="00D341E2">
        <w:rPr>
          <w:rFonts w:cs="Times New Roman"/>
          <w:spacing w:val="-4"/>
          <w:szCs w:val="24"/>
        </w:rPr>
        <w:tab/>
        <w:t xml:space="preserve">:  </w:t>
      </w:r>
      <w:r w:rsidR="00284248">
        <w:rPr>
          <w:rFonts w:cs="Times New Roman"/>
          <w:spacing w:val="-4"/>
          <w:szCs w:val="24"/>
        </w:rPr>
        <w:t>5150411175</w:t>
      </w:r>
    </w:p>
    <w:p w14:paraId="63856199" w14:textId="6F468D7D"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w:t>
      </w:r>
      <w:r w:rsidR="00B05209" w:rsidRPr="00D341E2">
        <w:rPr>
          <w:rFonts w:cs="Times New Roman"/>
          <w:spacing w:val="-4"/>
          <w:szCs w:val="24"/>
        </w:rPr>
        <w:t xml:space="preserve">Studi </w:t>
      </w:r>
      <w:r w:rsidR="00B05209" w:rsidRPr="00D341E2">
        <w:rPr>
          <w:rFonts w:cs="Times New Roman"/>
          <w:spacing w:val="-4"/>
          <w:szCs w:val="24"/>
        </w:rPr>
        <w:tab/>
      </w:r>
      <w:r w:rsidRPr="00D341E2">
        <w:rPr>
          <w:rFonts w:cs="Times New Roman"/>
          <w:spacing w:val="-4"/>
          <w:szCs w:val="24"/>
        </w:rPr>
        <w:t xml:space="preserve">:  </w:t>
      </w:r>
      <w:r w:rsidR="00CF47DE">
        <w:rPr>
          <w:rFonts w:cs="Times New Roman"/>
          <w:spacing w:val="-4"/>
          <w:szCs w:val="24"/>
          <w:lang w:val="id-ID"/>
        </w:rPr>
        <w:t xml:space="preserve">S1 </w:t>
      </w:r>
      <w:r w:rsidR="00F27947">
        <w:rPr>
          <w:rFonts w:cs="Times New Roman"/>
          <w:spacing w:val="-4"/>
          <w:szCs w:val="24"/>
        </w:rPr>
        <w:t>Informatika</w:t>
      </w:r>
    </w:p>
    <w:p w14:paraId="0EFE282A" w14:textId="4DDAA132"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sidR="000801F9">
        <w:rPr>
          <w:rFonts w:cs="Times New Roman"/>
          <w:spacing w:val="-3"/>
          <w:szCs w:val="24"/>
        </w:rPr>
        <w:t>Kerja Praktik</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06510F85" w14:textId="58708C86" w:rsidR="00D341E2" w:rsidRPr="00F27947" w:rsidRDefault="00F27947" w:rsidP="00CF47DE">
      <w:pPr>
        <w:tabs>
          <w:tab w:val="left" w:pos="1843"/>
        </w:tabs>
        <w:ind w:left="709" w:firstLine="0"/>
        <w:rPr>
          <w:rFonts w:cs="Times New Roman"/>
          <w:b/>
          <w:szCs w:val="24"/>
        </w:rPr>
      </w:pPr>
      <w:r w:rsidRPr="00F27947">
        <w:rPr>
          <w:rFonts w:cs="Times New Roman"/>
          <w:b/>
          <w:szCs w:val="24"/>
        </w:rPr>
        <w:t xml:space="preserve">Sistem Informasi </w:t>
      </w:r>
      <w:r w:rsidR="00284248">
        <w:rPr>
          <w:rFonts w:cs="Times New Roman"/>
          <w:b/>
          <w:szCs w:val="24"/>
        </w:rPr>
        <w:t>Manajemen Pengadaan Barang Puskesmas Mlati I</w:t>
      </w:r>
      <w:r w:rsidRPr="00F27947">
        <w:rPr>
          <w:rFonts w:cs="Times New Roman"/>
          <w:b/>
          <w:szCs w:val="24"/>
        </w:rPr>
        <w:t xml:space="preserve"> </w:t>
      </w:r>
    </w:p>
    <w:p w14:paraId="048E3B03" w14:textId="128F07AD" w:rsidR="00F27947" w:rsidRPr="00F27947" w:rsidRDefault="00F27947" w:rsidP="00CF47DE">
      <w:pPr>
        <w:tabs>
          <w:tab w:val="left" w:pos="1843"/>
        </w:tabs>
        <w:ind w:left="709" w:firstLine="0"/>
        <w:rPr>
          <w:rFonts w:eastAsia="Garamond" w:cs="Times New Roman"/>
          <w:b/>
          <w:szCs w:val="24"/>
        </w:rPr>
      </w:pPr>
      <w:r w:rsidRPr="00F27947">
        <w:rPr>
          <w:rFonts w:cs="Times New Roman"/>
          <w:b/>
          <w:szCs w:val="24"/>
        </w:rPr>
        <w:t xml:space="preserve">(Studi Kasus </w:t>
      </w:r>
      <w:r w:rsidR="00284248">
        <w:rPr>
          <w:rFonts w:cs="Times New Roman"/>
          <w:b/>
          <w:szCs w:val="24"/>
        </w:rPr>
        <w:t>Puskesmas Mlati I</w:t>
      </w:r>
      <w:r w:rsidRPr="00F27947">
        <w:rPr>
          <w:rFonts w:cs="Times New Roman"/>
          <w:b/>
          <w:szCs w:val="24"/>
        </w:rPr>
        <w:t>)</w:t>
      </w:r>
    </w:p>
    <w:p w14:paraId="6ECD226D" w14:textId="42229753"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Teknik Informatika Fakultas</w:t>
      </w:r>
      <w:r w:rsidRPr="00342A0F">
        <w:rPr>
          <w:lang w:val="en-ID"/>
        </w:rPr>
        <w:t xml:space="preserve"> </w:t>
      </w:r>
      <w:r w:rsidRPr="00342A0F">
        <w:rPr>
          <w:lang w:val="id-ID"/>
        </w:rPr>
        <w:t xml:space="preserve">Teknologi </w:t>
      </w:r>
      <w:r w:rsidRPr="00342A0F">
        <w:rPr>
          <w:lang w:val="en-ID"/>
        </w:rPr>
        <w:t xml:space="preserve">Informasi </w:t>
      </w:r>
      <w:r w:rsidR="00F27947">
        <w:rPr>
          <w:lang w:val="en-ID"/>
        </w:rPr>
        <w:t xml:space="preserve">dan Elektro </w:t>
      </w:r>
      <w:r w:rsidRPr="00342A0F">
        <w:rPr>
          <w:lang w:val="id-ID"/>
        </w:rPr>
        <w:t xml:space="preserve">Universitas </w:t>
      </w:r>
      <w:r w:rsidRPr="00342A0F">
        <w:rPr>
          <w:lang w:val="en-ID"/>
        </w:rPr>
        <w:t>Teknologi</w:t>
      </w:r>
      <w:r w:rsidRPr="00342A0F">
        <w:rPr>
          <w:lang w:val="id-ID"/>
        </w:rPr>
        <w:t xml:space="preserve"> Yogyakarta kepada saya.</w:t>
      </w:r>
    </w:p>
    <w:p w14:paraId="4EAEA9E1" w14:textId="77777777" w:rsidR="00D341E2" w:rsidRPr="00342A0F" w:rsidRDefault="00D341E2" w:rsidP="00D341E2">
      <w:pPr>
        <w:autoSpaceDE w:val="0"/>
        <w:autoSpaceDN w:val="0"/>
        <w:adjustRightInd w:val="0"/>
        <w:spacing w:line="240" w:lineRule="auto"/>
        <w:rPr>
          <w:rFonts w:cs="Times New Roman"/>
          <w:szCs w:val="24"/>
          <w:lang w:val="id-ID"/>
        </w:rPr>
      </w:pPr>
    </w:p>
    <w:p w14:paraId="1DB8075D" w14:textId="77777777"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14:paraId="37FF4078" w14:textId="77777777" w:rsidR="00D341E2" w:rsidRDefault="00D341E2" w:rsidP="00D341E2">
      <w:pPr>
        <w:autoSpaceDE w:val="0"/>
        <w:autoSpaceDN w:val="0"/>
        <w:adjustRightInd w:val="0"/>
        <w:spacing w:line="240" w:lineRule="auto"/>
        <w:jc w:val="left"/>
        <w:rPr>
          <w:rFonts w:cs="Times New Roman"/>
          <w:sz w:val="23"/>
          <w:szCs w:val="23"/>
          <w:lang w:val="id-ID"/>
        </w:rPr>
      </w:pPr>
    </w:p>
    <w:p w14:paraId="56591296" w14:textId="77777777" w:rsidR="00D341E2" w:rsidRDefault="00D341E2" w:rsidP="00D341E2">
      <w:pPr>
        <w:autoSpaceDE w:val="0"/>
        <w:autoSpaceDN w:val="0"/>
        <w:adjustRightInd w:val="0"/>
        <w:spacing w:line="240" w:lineRule="auto"/>
        <w:jc w:val="left"/>
        <w:rPr>
          <w:rFonts w:cs="Times New Roman"/>
          <w:sz w:val="23"/>
          <w:szCs w:val="23"/>
          <w:lang w:val="id-ID"/>
        </w:rPr>
      </w:pPr>
    </w:p>
    <w:p w14:paraId="322AD9E9" w14:textId="77777777" w:rsidR="00D341E2" w:rsidRDefault="00D341E2" w:rsidP="00D341E2">
      <w:pPr>
        <w:autoSpaceDE w:val="0"/>
        <w:autoSpaceDN w:val="0"/>
        <w:adjustRightInd w:val="0"/>
        <w:spacing w:line="240" w:lineRule="auto"/>
        <w:jc w:val="left"/>
        <w:rPr>
          <w:rFonts w:cs="Times New Roman"/>
          <w:sz w:val="23"/>
          <w:szCs w:val="23"/>
          <w:lang w:val="id-ID"/>
        </w:rPr>
      </w:pPr>
    </w:p>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574692">
      <w:pPr>
        <w:autoSpaceDE w:val="0"/>
        <w:autoSpaceDN w:val="0"/>
        <w:adjustRightInd w:val="0"/>
        <w:spacing w:line="240" w:lineRule="auto"/>
        <w:ind w:left="4253" w:right="-7"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188FE26D" w:rsidR="00D341E2" w:rsidRPr="006F4A7B" w:rsidRDefault="0077064C" w:rsidP="00574692">
      <w:pPr>
        <w:pStyle w:val="BodyTextIndent3"/>
        <w:ind w:left="4253" w:right="-7" w:firstLine="0"/>
        <w:jc w:val="left"/>
        <w:rPr>
          <w:sz w:val="24"/>
          <w:szCs w:val="24"/>
        </w:rPr>
      </w:pPr>
      <w:r>
        <w:rPr>
          <w:sz w:val="23"/>
          <w:szCs w:val="23"/>
          <w:lang w:val="id-ID"/>
        </w:rPr>
        <w:t xml:space="preserve">Pada tanggal </w:t>
      </w:r>
      <w:r>
        <w:rPr>
          <w:sz w:val="23"/>
          <w:szCs w:val="23"/>
          <w:lang w:val="id-ID"/>
        </w:rPr>
        <w:tab/>
        <w:t xml:space="preserve">: </w:t>
      </w:r>
      <w:r w:rsidR="00095E53">
        <w:rPr>
          <w:sz w:val="23"/>
          <w:szCs w:val="23"/>
        </w:rPr>
        <w:t>31 Juli</w:t>
      </w:r>
      <w:r w:rsidR="00021CD9">
        <w:rPr>
          <w:sz w:val="23"/>
          <w:szCs w:val="23"/>
          <w:lang w:val="id-ID"/>
        </w:rPr>
        <w:t xml:space="preserve"> 2018</w:t>
      </w:r>
      <w:r w:rsidR="00D341E2">
        <w:rPr>
          <w:sz w:val="23"/>
          <w:szCs w:val="23"/>
          <w:lang w:val="id-ID"/>
        </w:rPr>
        <w:br/>
        <w:t>Yang menyatakan</w:t>
      </w:r>
    </w:p>
    <w:p w14:paraId="6380CE7A" w14:textId="77777777" w:rsidR="000F3964" w:rsidRDefault="000F3964" w:rsidP="00021CD9">
      <w:pPr>
        <w:pStyle w:val="BodyTextIndent3"/>
        <w:spacing w:after="360"/>
        <w:ind w:left="1560" w:right="3962" w:firstLine="0"/>
        <w:jc w:val="center"/>
        <w:rPr>
          <w:sz w:val="24"/>
          <w:szCs w:val="24"/>
        </w:rPr>
      </w:pPr>
    </w:p>
    <w:p w14:paraId="4D89AA16" w14:textId="7A44B64B" w:rsidR="008877D2" w:rsidRDefault="00F31042" w:rsidP="00574692">
      <w:pPr>
        <w:ind w:left="4253" w:right="-7" w:firstLine="0"/>
        <w:rPr>
          <w:szCs w:val="24"/>
        </w:rPr>
      </w:pPr>
      <w:r>
        <w:rPr>
          <w:szCs w:val="24"/>
        </w:rPr>
        <w:t>Mohammad Fikri Omar</w:t>
      </w:r>
    </w:p>
    <w:p w14:paraId="4E28676B" w14:textId="77777777" w:rsidR="008877D2" w:rsidRDefault="008877D2">
      <w:pPr>
        <w:spacing w:after="160" w:line="259" w:lineRule="auto"/>
        <w:ind w:firstLine="0"/>
        <w:jc w:val="left"/>
        <w:rPr>
          <w:szCs w:val="24"/>
        </w:rPr>
      </w:pPr>
      <w:r>
        <w:rPr>
          <w:szCs w:val="24"/>
        </w:rPr>
        <w:br w:type="page"/>
      </w:r>
    </w:p>
    <w:p w14:paraId="265D312E" w14:textId="538B5050" w:rsidR="00D341E2" w:rsidRPr="00D341E2" w:rsidRDefault="00D341E2" w:rsidP="00836722">
      <w:pPr>
        <w:pStyle w:val="Heading1"/>
        <w:numPr>
          <w:ilvl w:val="0"/>
          <w:numId w:val="0"/>
        </w:numPr>
      </w:pPr>
      <w:bookmarkStart w:id="4" w:name="_Toc520913943"/>
      <w:r w:rsidRPr="00D341E2">
        <w:lastRenderedPageBreak/>
        <w:t>ABSTRAK</w:t>
      </w:r>
      <w:bookmarkEnd w:id="4"/>
    </w:p>
    <w:p w14:paraId="60347F09" w14:textId="2E813012" w:rsidR="00D341E2" w:rsidRPr="00791AE7" w:rsidRDefault="00D341E2" w:rsidP="00D341E2">
      <w:pPr>
        <w:jc w:val="center"/>
        <w:rPr>
          <w:b/>
        </w:rPr>
      </w:pPr>
    </w:p>
    <w:p w14:paraId="58FA677E" w14:textId="77777777" w:rsidR="00D341E2" w:rsidRDefault="00D341E2" w:rsidP="00D341E2"/>
    <w:p w14:paraId="196123D8" w14:textId="2B3AB3E0" w:rsidR="00D341E2" w:rsidRPr="00C64518" w:rsidRDefault="0059648D" w:rsidP="00A316DC">
      <w:pPr>
        <w:autoSpaceDE w:val="0"/>
        <w:autoSpaceDN w:val="0"/>
        <w:adjustRightInd w:val="0"/>
        <w:spacing w:line="240" w:lineRule="auto"/>
        <w:ind w:firstLine="0"/>
        <w:rPr>
          <w:rFonts w:cs="Times New Roman"/>
          <w:szCs w:val="24"/>
        </w:rPr>
      </w:pPr>
      <w:r w:rsidRPr="0059648D">
        <w:rPr>
          <w:rFonts w:cs="Times New Roman"/>
          <w:szCs w:val="24"/>
        </w:rPr>
        <w:t>Puskesmas Mlati I merupakan salah satu layanan kesehatan di Kecamatan Mlati yang mempunyai tugas sebagai pusat pembangunan kesehatan masyarakat di wilayahnya, membina peran serta masyarakat di wilayah kerjanya dalam rangka meningkatkan kemampuan untuk hidup sehat serta memberikan pelayanan kesehatan secara menyeluruh dan terpadu kepada masyarakat di wilayah kerjanya.  Pengadaan juga merupakan salah satu fungsi yang harus ada dalam suatu instansi, termasuk instansi pemerintahan. Tugas dari manajemen pengadaan adalah menyediakan input, berupa barang maupun jasa, yang dibutuhkan dalam kegiatan produksi maupun kegiatan lain dalam instansi. Efisiensi dan efektifitas dibagian pengadaan bisa memberikan kontribusi yang cukup berarti bagi peningkatan keuntungan dan produktifitas dari sebuah instansi. Bagian pengadaan selalu membutuhkan bantuan teknologi dalam segala prosesnya. Dengan memilih dan mengimplementasikan teknologi yang cocok tentunya dapat membantu mencapai tujuan dari fungsi pengadaan itu sendiri. Maka dari itu, Sistem Informasi Manajemen Pengadaan Barang Puskesmas Mlati 1 ini dibuat agar memudahkan dalam proses manajemen pengadaan barang di Puskesmas Mlati I. Bahasa pemrograman yang digunakan dalam sistem ini adalah PHP (Perl Hypertext Preprocessor), ditambah dengan CSS (Casading Style Sheet) untuk membuat tampilannya semakin menarik, kemudian untuk penyimpanan datanya digunakan MySQL sebagai database management system, serta javascript sebagai penunjang tampilan agar lebih interaktif.</w:t>
      </w:r>
    </w:p>
    <w:p w14:paraId="3EA8CB7E" w14:textId="77777777" w:rsidR="00D341E2" w:rsidRPr="00C64518" w:rsidRDefault="00D341E2" w:rsidP="00D341E2">
      <w:pPr>
        <w:autoSpaceDE w:val="0"/>
        <w:autoSpaceDN w:val="0"/>
        <w:adjustRightInd w:val="0"/>
        <w:spacing w:line="240" w:lineRule="auto"/>
        <w:rPr>
          <w:rFonts w:cs="Times New Roman"/>
          <w:szCs w:val="24"/>
          <w:lang w:val="en-ID"/>
        </w:rPr>
      </w:pPr>
    </w:p>
    <w:p w14:paraId="6C937930" w14:textId="73727265" w:rsidR="00D341E2" w:rsidRPr="00D74F63" w:rsidRDefault="00D341E2" w:rsidP="0059648D">
      <w:pPr>
        <w:ind w:firstLine="0"/>
        <w:rPr>
          <w:rFonts w:cs="Times New Roman"/>
          <w:szCs w:val="24"/>
        </w:rPr>
      </w:pPr>
      <w:r w:rsidRPr="00C64518">
        <w:rPr>
          <w:rFonts w:cs="Times New Roman"/>
          <w:szCs w:val="24"/>
          <w:lang w:val="en-ID"/>
        </w:rPr>
        <w:t xml:space="preserve">Kata Kunci: </w:t>
      </w:r>
      <w:r w:rsidR="0059648D" w:rsidRPr="0059648D">
        <w:rPr>
          <w:rFonts w:cs="Times New Roman"/>
          <w:szCs w:val="24"/>
        </w:rPr>
        <w:t>Sistem Informasi, Pelayanan Kesehatan, Puskesmas, Pengadaan Barang</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0704968A" w:rsidR="00D341E2" w:rsidRPr="00D341E2" w:rsidRDefault="00D341E2" w:rsidP="00836722">
      <w:pPr>
        <w:pStyle w:val="Heading1"/>
        <w:numPr>
          <w:ilvl w:val="0"/>
          <w:numId w:val="0"/>
        </w:numPr>
      </w:pPr>
      <w:bookmarkStart w:id="5" w:name="_Toc520913944"/>
      <w:r w:rsidRPr="00D341E2">
        <w:lastRenderedPageBreak/>
        <w:t>ABSTRACT</w:t>
      </w:r>
      <w:bookmarkEnd w:id="5"/>
    </w:p>
    <w:p w14:paraId="599934C2" w14:textId="6DEFDA61" w:rsidR="00D341E2" w:rsidRDefault="00D341E2" w:rsidP="000423EE">
      <w:pPr>
        <w:autoSpaceDE w:val="0"/>
        <w:autoSpaceDN w:val="0"/>
        <w:adjustRightInd w:val="0"/>
        <w:rPr>
          <w:rFonts w:cs="Times New Roman"/>
          <w:szCs w:val="24"/>
          <w:lang w:val="id-ID"/>
        </w:rPr>
      </w:pPr>
    </w:p>
    <w:p w14:paraId="5F17F600" w14:textId="2C1ADAC0" w:rsidR="000423EE" w:rsidRDefault="000423EE" w:rsidP="000423EE">
      <w:pPr>
        <w:autoSpaceDE w:val="0"/>
        <w:autoSpaceDN w:val="0"/>
        <w:adjustRightInd w:val="0"/>
        <w:rPr>
          <w:rFonts w:cs="Times New Roman"/>
          <w:szCs w:val="24"/>
          <w:lang w:val="id-ID"/>
        </w:rPr>
      </w:pPr>
    </w:p>
    <w:p w14:paraId="0040A3ED" w14:textId="77777777" w:rsidR="00D35C69" w:rsidRDefault="00D35C69" w:rsidP="00D35C69">
      <w:pPr>
        <w:spacing w:line="240" w:lineRule="auto"/>
        <w:ind w:firstLine="0"/>
      </w:pPr>
      <w:r>
        <w:rPr>
          <w:rFonts w:cs="Times New Roman"/>
          <w:szCs w:val="24"/>
        </w:rPr>
        <w:t>Puskesmas Mlati I is one health service in Mlati sub-district which has a duty as a center for public health development at its territory, fostering community participation in the region in order improve the ability to live healthy and provide services health as a whole and integrated. Procurement is also one of the functions that must exist within the institution, including government agencies. The task of procurement management is providing inputs, including goods or services, which are in need in activities production or other activities within the institution. Efficiency and effectiveness section procurement can provide a significant change for improvement profit and productivity of an agency. Procurement part always need technological help in various processes. By choosing and implementing suitable technology can help achieve the purpose of the procurement function itself. Therefore, Information Systems Procurement Management Goods Puskesmas Mlati 1 is made for ease in the procurement management process at Puskesmas Mlati I. Language program used in this PHP is PHP (Perl Hypertext Preprocessor), coupled with CSS (Casading Style Sheet) to create looks more interesting, then saved for the data MySQL as database management system, and javascript as support view to be more interactive.</w:t>
      </w:r>
    </w:p>
    <w:p w14:paraId="4ADD5E8A" w14:textId="77777777" w:rsidR="00D35C69" w:rsidRDefault="00D35C69" w:rsidP="00D35C69">
      <w:pPr>
        <w:spacing w:line="240" w:lineRule="auto"/>
      </w:pPr>
    </w:p>
    <w:p w14:paraId="2980AAC1" w14:textId="77777777" w:rsidR="00D35C69" w:rsidRDefault="00D35C69" w:rsidP="00D35C69">
      <w:pPr>
        <w:spacing w:line="240" w:lineRule="auto"/>
        <w:ind w:firstLine="0"/>
        <w:jc w:val="left"/>
      </w:pPr>
      <w:r>
        <w:rPr>
          <w:rFonts w:eastAsia="SimSun" w:cs="Times New Roman"/>
          <w:szCs w:val="24"/>
          <w:lang w:eastAsia="zh-CN" w:bidi="ar"/>
        </w:rPr>
        <w:t>Keywords: Information System, Health Services, Puskesmas, Procurement Goods</w:t>
      </w:r>
    </w:p>
    <w:p w14:paraId="3E6A4E11" w14:textId="6C1BC425" w:rsidR="00D341E2" w:rsidRDefault="00D341E2" w:rsidP="000423EE">
      <w:pPr>
        <w:spacing w:line="240" w:lineRule="auto"/>
        <w:ind w:firstLine="0"/>
      </w:pPr>
    </w:p>
    <w:p w14:paraId="0F41AB89" w14:textId="77777777" w:rsidR="00D341E2" w:rsidRDefault="00D341E2">
      <w:pPr>
        <w:spacing w:after="160" w:line="259" w:lineRule="auto"/>
        <w:ind w:firstLine="0"/>
        <w:jc w:val="left"/>
      </w:pPr>
      <w:r>
        <w:br w:type="page"/>
      </w:r>
    </w:p>
    <w:p w14:paraId="655E5393" w14:textId="55DE1E20" w:rsidR="00D341E2" w:rsidRDefault="00D341E2" w:rsidP="00836722">
      <w:pPr>
        <w:pStyle w:val="Heading1"/>
        <w:numPr>
          <w:ilvl w:val="0"/>
          <w:numId w:val="0"/>
        </w:numPr>
      </w:pPr>
      <w:bookmarkStart w:id="6" w:name="_Toc520913945"/>
      <w:r>
        <w:lastRenderedPageBreak/>
        <w:t>KATA PENGANTAR</w:t>
      </w:r>
      <w:bookmarkEnd w:id="6"/>
    </w:p>
    <w:p w14:paraId="6EB92011" w14:textId="2599B18D" w:rsidR="00D341E2" w:rsidRDefault="00D341E2" w:rsidP="00D341E2">
      <w:pPr>
        <w:jc w:val="center"/>
        <w:rPr>
          <w:b/>
        </w:rPr>
      </w:pPr>
    </w:p>
    <w:p w14:paraId="4F101B12" w14:textId="77777777" w:rsidR="00D341E2" w:rsidRDefault="00D341E2" w:rsidP="00D341E2">
      <w:pPr>
        <w:jc w:val="center"/>
        <w:rPr>
          <w:b/>
        </w:rPr>
      </w:pPr>
    </w:p>
    <w:p w14:paraId="37EB54C9" w14:textId="52327BE3" w:rsidR="00D341E2" w:rsidRDefault="00D341E2" w:rsidP="00D341E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E83152">
        <w:rPr>
          <w:rFonts w:cs="Times New Roman"/>
          <w:spacing w:val="-1"/>
          <w:szCs w:val="24"/>
        </w:rPr>
        <w:t>Kerja Praktik</w:t>
      </w:r>
      <w:r w:rsidR="004C3199">
        <w:rPr>
          <w:rFonts w:cs="Times New Roman"/>
          <w:spacing w:val="-1"/>
          <w:szCs w:val="24"/>
        </w:rPr>
        <w:t xml:space="preserve">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00567187">
        <w:rPr>
          <w:rFonts w:cs="Times New Roman"/>
          <w:spacing w:val="-1"/>
          <w:szCs w:val="24"/>
        </w:rPr>
        <w:t xml:space="preserve">Pengembangan Sistem Informasi </w:t>
      </w:r>
      <w:r w:rsidR="0098140C">
        <w:rPr>
          <w:rFonts w:cs="Times New Roman"/>
          <w:spacing w:val="-1"/>
          <w:szCs w:val="24"/>
        </w:rPr>
        <w:t>Manajemen Pengadaan Barang</w:t>
      </w:r>
      <w:r w:rsidR="00567187">
        <w:rPr>
          <w:rFonts w:cs="Times New Roman"/>
          <w:spacing w:val="-1"/>
          <w:szCs w:val="24"/>
        </w:rPr>
        <w:t xml:space="preserve"> Studi Kasus </w:t>
      </w:r>
      <w:r w:rsidR="0098140C">
        <w:rPr>
          <w:rFonts w:cs="Times New Roman"/>
          <w:spacing w:val="-1"/>
          <w:szCs w:val="24"/>
        </w:rPr>
        <w:t>Puskesmas Mlati I</w:t>
      </w:r>
      <w:r w:rsidRPr="00E83152">
        <w:rPr>
          <w:rFonts w:cs="Times New Roman"/>
          <w:spacing w:val="-1"/>
          <w:szCs w:val="24"/>
        </w:rPr>
        <w:t>.</w:t>
      </w:r>
    </w:p>
    <w:p w14:paraId="7C666E69" w14:textId="77777777" w:rsidR="0026698C" w:rsidRPr="00E83152" w:rsidRDefault="0026698C" w:rsidP="00D341E2">
      <w:pPr>
        <w:ind w:left="113" w:right="-11" w:firstLine="547"/>
        <w:rPr>
          <w:rFonts w:eastAsia="Times New Roman" w:cs="Times New Roman"/>
          <w:szCs w:val="24"/>
        </w:rPr>
      </w:pPr>
    </w:p>
    <w:p w14:paraId="5A20754A" w14:textId="6445EE0C" w:rsidR="00D341E2" w:rsidRDefault="00D341E2" w:rsidP="00D341E2">
      <w:pPr>
        <w:ind w:left="113" w:right="-11" w:firstLine="547"/>
        <w:rPr>
          <w:rFonts w:eastAsia="Times New Roman" w:cs="Times New Roman"/>
          <w:spacing w:val="-1"/>
          <w:szCs w:val="24"/>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Pr="00E83152">
        <w:rPr>
          <w:rFonts w:cs="Times New Roman"/>
          <w:spacing w:val="-1"/>
          <w:szCs w:val="24"/>
        </w:rPr>
        <w:t>Kerja Praktik</w:t>
      </w:r>
      <w:r w:rsidR="000801F9">
        <w:rPr>
          <w:rFonts w:cs="Times New Roman"/>
          <w:spacing w:val="-1"/>
          <w:szCs w:val="24"/>
        </w:rPr>
        <w:t xml:space="preserve">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Pr="00E83152">
        <w:rPr>
          <w:rFonts w:eastAsia="Times New Roman" w:cs="Times New Roman"/>
          <w:spacing w:val="-1"/>
          <w:szCs w:val="24"/>
        </w:rPr>
        <w:t>Informatika</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sidR="00C8780C">
        <w:rPr>
          <w:rFonts w:eastAsia="Times New Roman" w:cs="Times New Roman"/>
          <w:spacing w:val="-1"/>
          <w:szCs w:val="24"/>
        </w:rPr>
        <w:t xml:space="preserve"> dan Elektro</w:t>
      </w:r>
      <w:r w:rsidRPr="00E83152">
        <w:rPr>
          <w:rFonts w:eastAsia="Times New Roman" w:cs="Times New Roman"/>
          <w:spacing w:val="81"/>
          <w:w w:val="101"/>
          <w:szCs w:val="24"/>
        </w:rPr>
        <w:t xml:space="preserve"> </w:t>
      </w:r>
      <w:r w:rsidRPr="00E83152">
        <w:rPr>
          <w:rFonts w:eastAsia="Times New Roman" w:cs="Times New Roman"/>
          <w:spacing w:val="-1"/>
          <w:szCs w:val="24"/>
        </w:rPr>
        <w:t xml:space="preserve">Universitas Teknologi Yogyakarta. </w:t>
      </w:r>
    </w:p>
    <w:p w14:paraId="34BB31B5" w14:textId="77777777" w:rsidR="0026698C" w:rsidRPr="00E83152" w:rsidRDefault="0026698C" w:rsidP="00D341E2">
      <w:pPr>
        <w:ind w:left="113" w:right="-11" w:firstLine="547"/>
        <w:rPr>
          <w:rFonts w:eastAsia="Times New Roman" w:cs="Times New Roman"/>
          <w:szCs w:val="24"/>
        </w:rPr>
      </w:pP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7D87CC47" w:rsidR="00D341E2" w:rsidRPr="004C3199" w:rsidRDefault="00D341E2" w:rsidP="00CB0E80">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4C3199">
        <w:rPr>
          <w:rFonts w:cs="Times New Roman"/>
          <w:szCs w:val="24"/>
        </w:rPr>
        <w:t>Bapak Dr. Bambang Moertono Setiawan, M.M, CA., Akt. selaku Rektor Universitas Teknologi Yogyakarta</w:t>
      </w:r>
      <w:r w:rsidRPr="004C3199">
        <w:rPr>
          <w:rFonts w:cs="Times New Roman"/>
          <w:szCs w:val="24"/>
        </w:rPr>
        <w:t xml:space="preserve"> </w:t>
      </w:r>
    </w:p>
    <w:p w14:paraId="6693E76A" w14:textId="79C65059" w:rsidR="00D341E2" w:rsidRPr="004C3199" w:rsidRDefault="004C3199" w:rsidP="00CB0E80">
      <w:pPr>
        <w:widowControl w:val="0"/>
        <w:numPr>
          <w:ilvl w:val="0"/>
          <w:numId w:val="5"/>
        </w:numPr>
        <w:tabs>
          <w:tab w:val="left" w:pos="815"/>
        </w:tabs>
        <w:ind w:right="-11" w:hanging="350"/>
        <w:rPr>
          <w:rFonts w:cs="Times New Roman"/>
          <w:szCs w:val="24"/>
        </w:rPr>
      </w:pPr>
      <w:r>
        <w:rPr>
          <w:rFonts w:cs="Times New Roman"/>
          <w:szCs w:val="24"/>
        </w:rPr>
        <w:t>Kepada Bapak Dr. Erik Iman Heri Ujianto, M.Kom. selaku Dekan Fakultas Teknologi Informasi dan Elektro</w:t>
      </w:r>
    </w:p>
    <w:p w14:paraId="5321CA0A" w14:textId="45E35EA7" w:rsidR="00D341E2" w:rsidRPr="004C3199" w:rsidRDefault="00D341E2" w:rsidP="00CB0E80">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4C3199">
        <w:rPr>
          <w:rFonts w:cs="Times New Roman"/>
          <w:szCs w:val="24"/>
        </w:rPr>
        <w:t>Ibu Enny Itje Sela, S.Si, M.Kom. selaku Ketua Program Studi Informatika</w:t>
      </w:r>
      <w:r w:rsidR="002F5251">
        <w:rPr>
          <w:rFonts w:cs="Times New Roman"/>
          <w:szCs w:val="24"/>
          <w:lang w:val="id-ID"/>
        </w:rPr>
        <w:t>.</w:t>
      </w:r>
    </w:p>
    <w:p w14:paraId="5250B720" w14:textId="508191F0" w:rsidR="00D341E2" w:rsidRPr="004C3199" w:rsidRDefault="00D341E2" w:rsidP="00CB0E80">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197C97">
        <w:rPr>
          <w:rFonts w:cs="Times New Roman"/>
          <w:szCs w:val="24"/>
        </w:rPr>
        <w:t>Ibu</w:t>
      </w:r>
      <w:r w:rsidR="00CB05B1">
        <w:rPr>
          <w:rFonts w:cs="Times New Roman"/>
          <w:szCs w:val="24"/>
        </w:rPr>
        <w:t xml:space="preserve"> </w:t>
      </w:r>
      <w:r w:rsidR="00197C97">
        <w:rPr>
          <w:rFonts w:cs="Times New Roman"/>
          <w:szCs w:val="24"/>
        </w:rPr>
        <w:t>Anita Fira Waluyo</w:t>
      </w:r>
      <w:r w:rsidR="00CB05B1">
        <w:rPr>
          <w:rFonts w:cs="Times New Roman"/>
          <w:szCs w:val="24"/>
        </w:rPr>
        <w:t>.</w:t>
      </w:r>
      <w:r w:rsidR="00197C97">
        <w:rPr>
          <w:rFonts w:cs="Times New Roman"/>
          <w:szCs w:val="24"/>
        </w:rPr>
        <w:t xml:space="preserve"> S.Si., M.Sc.</w:t>
      </w:r>
      <w:r w:rsidR="00CB05B1">
        <w:rPr>
          <w:rFonts w:cs="Times New Roman"/>
          <w:szCs w:val="24"/>
        </w:rPr>
        <w:t xml:space="preserve"> selaku Dosen Pembimbing Kerja Praktik</w:t>
      </w:r>
      <w:r w:rsidR="002F5251">
        <w:rPr>
          <w:rFonts w:cs="Times New Roman"/>
          <w:szCs w:val="24"/>
          <w:lang w:val="id-ID"/>
        </w:rPr>
        <w:t>.</w:t>
      </w:r>
    </w:p>
    <w:p w14:paraId="3FFC46C9" w14:textId="15DA71D4" w:rsidR="00CB05B1" w:rsidRDefault="00CB05B1" w:rsidP="00CB0E80">
      <w:pPr>
        <w:widowControl w:val="0"/>
        <w:numPr>
          <w:ilvl w:val="0"/>
          <w:numId w:val="5"/>
        </w:numPr>
        <w:tabs>
          <w:tab w:val="left" w:pos="815"/>
        </w:tabs>
        <w:ind w:right="-11" w:hanging="350"/>
        <w:rPr>
          <w:rFonts w:cs="Times New Roman"/>
          <w:szCs w:val="24"/>
        </w:rPr>
      </w:pPr>
      <w:r>
        <w:rPr>
          <w:rFonts w:cs="Times New Roman"/>
          <w:szCs w:val="24"/>
        </w:rPr>
        <w:t xml:space="preserve">Kepada </w:t>
      </w:r>
      <w:r w:rsidR="00197C97">
        <w:rPr>
          <w:rFonts w:cs="Times New Roman"/>
          <w:szCs w:val="24"/>
        </w:rPr>
        <w:t>Ibu Mustika Ardiyanti, A.md selaku Staff Tata Usaha di Puskesmas Mlati I, Sleman</w:t>
      </w:r>
      <w:r w:rsidR="002F5251">
        <w:rPr>
          <w:rFonts w:cs="Times New Roman"/>
          <w:szCs w:val="24"/>
          <w:lang w:val="id-ID"/>
        </w:rPr>
        <w:t>.</w:t>
      </w:r>
    </w:p>
    <w:p w14:paraId="1DCECAC6" w14:textId="20F40CCD" w:rsidR="00CB05B1" w:rsidRPr="002F5251" w:rsidRDefault="00D341E2" w:rsidP="00166666">
      <w:pPr>
        <w:widowControl w:val="0"/>
        <w:numPr>
          <w:ilvl w:val="0"/>
          <w:numId w:val="5"/>
        </w:numPr>
        <w:tabs>
          <w:tab w:val="left" w:pos="815"/>
        </w:tabs>
        <w:ind w:right="-11" w:hanging="350"/>
        <w:rPr>
          <w:rFonts w:cs="Times New Roman"/>
          <w:szCs w:val="24"/>
        </w:rPr>
      </w:pPr>
      <w:r w:rsidRPr="004C3199">
        <w:rPr>
          <w:rFonts w:cs="Times New Roman"/>
          <w:szCs w:val="24"/>
        </w:rPr>
        <w:t xml:space="preserve">Kepada </w:t>
      </w:r>
      <w:r w:rsidR="00197C97">
        <w:rPr>
          <w:rFonts w:cs="Times New Roman"/>
          <w:szCs w:val="24"/>
        </w:rPr>
        <w:t xml:space="preserve">Ibu Indarti, A.md selaku Narasumber di Puskesmas Mlati I, Sleman </w:t>
      </w:r>
      <w:r w:rsidR="002F5251">
        <w:rPr>
          <w:rFonts w:cs="Times New Roman"/>
          <w:szCs w:val="24"/>
          <w:shd w:val="clear" w:color="auto" w:fill="FFFFFF"/>
          <w:lang w:val="id-ID"/>
        </w:rPr>
        <w:t>.</w:t>
      </w:r>
    </w:p>
    <w:p w14:paraId="60B2A1EF" w14:textId="7A5FE293" w:rsidR="002F5251" w:rsidRPr="002F5251" w:rsidRDefault="002F5251" w:rsidP="00CB0E80">
      <w:pPr>
        <w:widowControl w:val="0"/>
        <w:numPr>
          <w:ilvl w:val="0"/>
          <w:numId w:val="5"/>
        </w:numPr>
        <w:tabs>
          <w:tab w:val="left" w:pos="815"/>
        </w:tabs>
        <w:ind w:right="-11" w:hanging="350"/>
        <w:rPr>
          <w:rFonts w:cs="Times New Roman"/>
          <w:szCs w:val="24"/>
        </w:rPr>
      </w:pPr>
      <w:r>
        <w:rPr>
          <w:rFonts w:cs="Times New Roman"/>
          <w:szCs w:val="24"/>
          <w:shd w:val="clear" w:color="auto" w:fill="FFFFFF"/>
          <w:lang w:val="id-ID"/>
        </w:rPr>
        <w:t xml:space="preserve">Kepada </w:t>
      </w:r>
      <w:r w:rsidR="00E15FA1">
        <w:rPr>
          <w:rFonts w:cs="Times New Roman"/>
          <w:szCs w:val="24"/>
          <w:shd w:val="clear" w:color="auto" w:fill="FFFFFF"/>
          <w:lang w:val="id-ID"/>
        </w:rPr>
        <w:t xml:space="preserve">Ayahanda </w:t>
      </w:r>
      <w:r w:rsidR="00166666">
        <w:rPr>
          <w:rFonts w:cs="Times New Roman"/>
          <w:szCs w:val="24"/>
          <w:shd w:val="clear" w:color="auto" w:fill="FFFFFF"/>
        </w:rPr>
        <w:t>Sigit Sugiharto</w:t>
      </w:r>
      <w:r w:rsidR="00E15FA1">
        <w:rPr>
          <w:rFonts w:cs="Times New Roman"/>
          <w:szCs w:val="24"/>
          <w:shd w:val="clear" w:color="auto" w:fill="FFFFFF"/>
          <w:lang w:val="id-ID"/>
        </w:rPr>
        <w:t xml:space="preserve"> dan ibunda </w:t>
      </w:r>
      <w:r w:rsidR="00166666">
        <w:rPr>
          <w:rFonts w:cs="Times New Roman"/>
          <w:szCs w:val="24"/>
          <w:shd w:val="clear" w:color="auto" w:fill="FFFFFF"/>
        </w:rPr>
        <w:t>Srijati</w:t>
      </w:r>
      <w:r w:rsidR="00E15FA1">
        <w:rPr>
          <w:rFonts w:cs="Times New Roman"/>
          <w:szCs w:val="24"/>
          <w:shd w:val="clear" w:color="auto" w:fill="FFFFFF"/>
          <w:lang w:val="id-ID"/>
        </w:rPr>
        <w:t xml:space="preserve"> tercinta, terima kasih yang tak terhingga atas doa, semangat kasih sayang, pengorbanan dan ketu</w:t>
      </w:r>
      <w:r w:rsidR="00FE0781">
        <w:rPr>
          <w:rFonts w:cs="Times New Roman"/>
          <w:szCs w:val="24"/>
          <w:shd w:val="clear" w:color="auto" w:fill="FFFFFF"/>
          <w:lang w:val="id-ID"/>
        </w:rPr>
        <w:t xml:space="preserve">lusan dalam mendampingi penulis. Tak lupa juga adik </w:t>
      </w:r>
      <w:r w:rsidR="00166666">
        <w:rPr>
          <w:rFonts w:cs="Times New Roman"/>
          <w:szCs w:val="24"/>
          <w:shd w:val="clear" w:color="auto" w:fill="FFFFFF"/>
        </w:rPr>
        <w:t>Putri Muthia Maharani</w:t>
      </w:r>
      <w:r w:rsidR="00FE0781">
        <w:rPr>
          <w:rFonts w:cs="Times New Roman"/>
          <w:szCs w:val="24"/>
          <w:shd w:val="clear" w:color="auto" w:fill="FFFFFF"/>
          <w:lang w:val="id-ID"/>
        </w:rPr>
        <w:t xml:space="preserve"> yang selalu memberikan semangat.</w:t>
      </w:r>
    </w:p>
    <w:p w14:paraId="272779B7" w14:textId="47A530CD" w:rsidR="0026698C" w:rsidRPr="001C6A6D" w:rsidRDefault="002F5251" w:rsidP="00CB0E80">
      <w:pPr>
        <w:widowControl w:val="0"/>
        <w:numPr>
          <w:ilvl w:val="0"/>
          <w:numId w:val="5"/>
        </w:numPr>
        <w:tabs>
          <w:tab w:val="left" w:pos="815"/>
        </w:tabs>
        <w:ind w:right="-11" w:hanging="350"/>
        <w:rPr>
          <w:rFonts w:cs="Times New Roman"/>
          <w:szCs w:val="24"/>
        </w:rPr>
      </w:pPr>
      <w:r w:rsidRPr="001C6A6D">
        <w:rPr>
          <w:rFonts w:cs="Times New Roman"/>
          <w:szCs w:val="24"/>
          <w:shd w:val="clear" w:color="auto" w:fill="FFFFFF"/>
          <w:lang w:val="id-ID"/>
        </w:rPr>
        <w:lastRenderedPageBreak/>
        <w:t xml:space="preserve">Kepada </w:t>
      </w:r>
      <w:r w:rsidR="0085177F">
        <w:rPr>
          <w:rFonts w:cs="Times New Roman"/>
          <w:szCs w:val="24"/>
          <w:shd w:val="clear" w:color="auto" w:fill="FFFFFF"/>
          <w:lang w:val="id-ID"/>
        </w:rPr>
        <w:t xml:space="preserve">teman-teman Informatika kelas </w:t>
      </w:r>
      <w:r w:rsidR="0085177F">
        <w:rPr>
          <w:rFonts w:cs="Times New Roman"/>
          <w:szCs w:val="24"/>
          <w:shd w:val="clear" w:color="auto" w:fill="FFFFFF"/>
        </w:rPr>
        <w:t>C</w:t>
      </w:r>
      <w:r w:rsidR="004F6E0B" w:rsidRPr="001C6A6D">
        <w:rPr>
          <w:rFonts w:cs="Times New Roman"/>
          <w:szCs w:val="24"/>
          <w:shd w:val="clear" w:color="auto" w:fill="FFFFFF"/>
          <w:lang w:val="id-ID"/>
        </w:rPr>
        <w:t xml:space="preserve"> </w:t>
      </w:r>
      <w:r w:rsidR="00545ACD" w:rsidRPr="001C6A6D">
        <w:rPr>
          <w:rFonts w:cs="Times New Roman"/>
          <w:szCs w:val="24"/>
          <w:shd w:val="clear" w:color="auto" w:fill="FFFFFF"/>
          <w:lang w:val="id-ID"/>
        </w:rPr>
        <w:t xml:space="preserve">atas ilmu yang sudah dibagikan selama penulis </w:t>
      </w:r>
      <w:r w:rsidR="00C023F5">
        <w:rPr>
          <w:rFonts w:cs="Times New Roman"/>
          <w:szCs w:val="24"/>
          <w:shd w:val="clear" w:color="auto" w:fill="FFFFFF"/>
          <w:lang w:val="id-ID"/>
        </w:rPr>
        <w:t>berada didunia perkuliahan</w:t>
      </w:r>
      <w:r w:rsidR="00545ACD" w:rsidRPr="001C6A6D">
        <w:rPr>
          <w:rFonts w:cs="Times New Roman"/>
          <w:szCs w:val="24"/>
          <w:shd w:val="clear" w:color="auto" w:fill="FFFFFF"/>
          <w:lang w:val="id-ID"/>
        </w:rPr>
        <w:t>.</w:t>
      </w:r>
    </w:p>
    <w:p w14:paraId="5A7D1311" w14:textId="77777777" w:rsidR="004F70AD" w:rsidRPr="00E83152" w:rsidRDefault="004F70AD" w:rsidP="0026698C">
      <w:pPr>
        <w:widowControl w:val="0"/>
        <w:tabs>
          <w:tab w:val="left" w:pos="815"/>
        </w:tabs>
        <w:ind w:left="814" w:right="-11" w:firstLine="0"/>
        <w:rPr>
          <w:rFonts w:cs="Times New Roman"/>
          <w:szCs w:val="24"/>
        </w:rPr>
      </w:pPr>
    </w:p>
    <w:p w14:paraId="51F31638" w14:textId="46CFD24D"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E83152">
        <w:rPr>
          <w:rFonts w:cs="Times New Roman"/>
          <w:spacing w:val="-1"/>
          <w:szCs w:val="24"/>
        </w:rPr>
        <w:t>Kerja Praktik</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75A84146" w14:textId="77777777" w:rsidR="00D341E2" w:rsidRPr="00126846" w:rsidRDefault="00D341E2" w:rsidP="00D341E2">
      <w:pPr>
        <w:rPr>
          <w:rFonts w:eastAsia="Times New Roman" w:cs="Times New Roman"/>
          <w:szCs w:val="24"/>
        </w:rPr>
      </w:pPr>
    </w:p>
    <w:p w14:paraId="52DD1FF3" w14:textId="14643F49" w:rsidR="00D341E2" w:rsidRPr="008E559E" w:rsidRDefault="00D341E2" w:rsidP="00D341E2">
      <w:pPr>
        <w:ind w:left="4962" w:firstLine="0"/>
        <w:rPr>
          <w:rFonts w:eastAsia="Times New Roman" w:cs="Times New Roman"/>
          <w:szCs w:val="24"/>
          <w:lang w:val="id-ID"/>
        </w:rPr>
      </w:pPr>
      <w:r w:rsidRPr="00126846">
        <w:rPr>
          <w:spacing w:val="-1"/>
          <w:szCs w:val="24"/>
        </w:rPr>
        <w:t>Yogyakarta,</w:t>
      </w:r>
      <w:r w:rsidRPr="00126846">
        <w:rPr>
          <w:szCs w:val="24"/>
        </w:rPr>
        <w:t xml:space="preserve"> </w:t>
      </w:r>
      <w:r w:rsidR="00C32A6E">
        <w:rPr>
          <w:szCs w:val="24"/>
        </w:rPr>
        <w:t>Agustus</w:t>
      </w:r>
      <w:r w:rsidR="008E559E">
        <w:rPr>
          <w:szCs w:val="24"/>
          <w:lang w:val="id-ID"/>
        </w:rPr>
        <w:t xml:space="preserve"> 2018</w:t>
      </w:r>
    </w:p>
    <w:p w14:paraId="081FA17F" w14:textId="77777777" w:rsidR="00D341E2" w:rsidRPr="00126846" w:rsidRDefault="00D341E2" w:rsidP="00D341E2">
      <w:pPr>
        <w:rPr>
          <w:rFonts w:eastAsia="Times New Roman" w:cs="Times New Roman"/>
          <w:szCs w:val="24"/>
        </w:rPr>
      </w:pPr>
    </w:p>
    <w:p w14:paraId="40832E0C" w14:textId="3E28855F" w:rsidR="00D341E2" w:rsidRDefault="00D341E2" w:rsidP="00D341E2">
      <w:pPr>
        <w:rPr>
          <w:rFonts w:eastAsia="Times New Roman" w:cs="Times New Roman"/>
          <w:szCs w:val="24"/>
        </w:rPr>
      </w:pPr>
    </w:p>
    <w:p w14:paraId="339157EB" w14:textId="77777777" w:rsidR="00A51756" w:rsidRPr="00126846" w:rsidRDefault="00A51756" w:rsidP="00D341E2">
      <w:pPr>
        <w:rPr>
          <w:rFonts w:eastAsia="Times New Roman" w:cs="Times New Roman"/>
          <w:szCs w:val="24"/>
        </w:rPr>
      </w:pPr>
    </w:p>
    <w:p w14:paraId="038A62F2" w14:textId="039A666D" w:rsidR="0023425B" w:rsidRDefault="00D341E2" w:rsidP="00E4379E">
      <w:pPr>
        <w:ind w:left="5812" w:firstLine="0"/>
        <w:rPr>
          <w:spacing w:val="-1"/>
          <w:szCs w:val="24"/>
        </w:rPr>
      </w:pPr>
      <w:r w:rsidRPr="00126846">
        <w:rPr>
          <w:spacing w:val="-1"/>
          <w:szCs w:val="24"/>
        </w:rPr>
        <w:t>Penulis</w:t>
      </w:r>
    </w:p>
    <w:p w14:paraId="5558187F" w14:textId="77777777" w:rsidR="0023425B" w:rsidRDefault="0023425B">
      <w:pPr>
        <w:spacing w:after="160" w:line="259" w:lineRule="auto"/>
        <w:ind w:firstLine="0"/>
        <w:jc w:val="left"/>
        <w:rPr>
          <w:spacing w:val="-1"/>
          <w:szCs w:val="24"/>
        </w:rPr>
      </w:pPr>
      <w:r>
        <w:rPr>
          <w:spacing w:val="-1"/>
          <w:szCs w:val="24"/>
        </w:rPr>
        <w:br w:type="page"/>
      </w:r>
    </w:p>
    <w:p w14:paraId="5156D213" w14:textId="366DE270" w:rsidR="00063B45" w:rsidRDefault="00063B45" w:rsidP="00063B45">
      <w:pPr>
        <w:pStyle w:val="Heading1"/>
        <w:numPr>
          <w:ilvl w:val="0"/>
          <w:numId w:val="0"/>
        </w:numPr>
      </w:pPr>
      <w:bookmarkStart w:id="7" w:name="_Toc520913946"/>
      <w:r>
        <w:lastRenderedPageBreak/>
        <w:t>DAFTAR ISI</w:t>
      </w:r>
      <w:bookmarkEnd w:id="7"/>
    </w:p>
    <w:p w14:paraId="0AC612EC" w14:textId="4C7C0D9C" w:rsidR="00063B45" w:rsidRDefault="00063B45" w:rsidP="00063B45"/>
    <w:sdt>
      <w:sdtPr>
        <w:rPr>
          <w:rFonts w:ascii="Times New Roman" w:eastAsiaTheme="minorHAnsi" w:hAnsi="Times New Roman" w:cstheme="minorBidi"/>
          <w:color w:val="auto"/>
          <w:sz w:val="24"/>
          <w:szCs w:val="22"/>
        </w:rPr>
        <w:id w:val="383921547"/>
        <w:docPartObj>
          <w:docPartGallery w:val="Table of Contents"/>
          <w:docPartUnique/>
        </w:docPartObj>
      </w:sdtPr>
      <w:sdtEndPr>
        <w:rPr>
          <w:b/>
          <w:bCs/>
          <w:noProof/>
        </w:rPr>
      </w:sdtEndPr>
      <w:sdtContent>
        <w:p w14:paraId="6D1B61C2" w14:textId="74759248" w:rsidR="00DC743F" w:rsidRDefault="00DC743F" w:rsidP="00870652">
          <w:pPr>
            <w:pStyle w:val="TOCHeading"/>
            <w:spacing w:before="0"/>
          </w:pPr>
        </w:p>
        <w:p w14:paraId="234EED4B" w14:textId="3CF38B05" w:rsidR="00605215" w:rsidRDefault="00DC743F">
          <w:pPr>
            <w:pStyle w:val="TOC1"/>
            <w:rPr>
              <w:rFonts w:asciiTheme="minorHAnsi" w:eastAsiaTheme="minorEastAsia" w:hAnsiTheme="minorHAnsi"/>
              <w:b w:val="0"/>
              <w:sz w:val="22"/>
              <w:lang w:val="en-US"/>
            </w:rPr>
          </w:pPr>
          <w:r>
            <w:fldChar w:fldCharType="begin"/>
          </w:r>
          <w:r>
            <w:instrText xml:space="preserve"> TOC \o "1-3" \h \z \u </w:instrText>
          </w:r>
          <w:r>
            <w:fldChar w:fldCharType="separate"/>
          </w:r>
          <w:hyperlink w:anchor="_Toc520913939" w:history="1">
            <w:r w:rsidR="00605215" w:rsidRPr="00084524">
              <w:rPr>
                <w:rStyle w:val="Hyperlink"/>
              </w:rPr>
              <w:t>HALAMAN JUDUL</w:t>
            </w:r>
            <w:r w:rsidR="00605215">
              <w:rPr>
                <w:webHidden/>
              </w:rPr>
              <w:tab/>
            </w:r>
            <w:r w:rsidR="00605215">
              <w:rPr>
                <w:webHidden/>
              </w:rPr>
              <w:fldChar w:fldCharType="begin"/>
            </w:r>
            <w:r w:rsidR="00605215">
              <w:rPr>
                <w:webHidden/>
              </w:rPr>
              <w:instrText xml:space="preserve"> PAGEREF _Toc520913939 \h </w:instrText>
            </w:r>
            <w:r w:rsidR="00605215">
              <w:rPr>
                <w:webHidden/>
              </w:rPr>
            </w:r>
            <w:r w:rsidR="00605215">
              <w:rPr>
                <w:webHidden/>
              </w:rPr>
              <w:fldChar w:fldCharType="separate"/>
            </w:r>
            <w:r w:rsidR="00E54869">
              <w:rPr>
                <w:webHidden/>
              </w:rPr>
              <w:t>i</w:t>
            </w:r>
            <w:r w:rsidR="00605215">
              <w:rPr>
                <w:webHidden/>
              </w:rPr>
              <w:fldChar w:fldCharType="end"/>
            </w:r>
          </w:hyperlink>
        </w:p>
        <w:p w14:paraId="25F2199C" w14:textId="148FA01C" w:rsidR="00605215" w:rsidRDefault="00C205D5">
          <w:pPr>
            <w:pStyle w:val="TOC1"/>
            <w:rPr>
              <w:rFonts w:asciiTheme="minorHAnsi" w:eastAsiaTheme="minorEastAsia" w:hAnsiTheme="minorHAnsi"/>
              <w:b w:val="0"/>
              <w:sz w:val="22"/>
              <w:lang w:val="en-US"/>
            </w:rPr>
          </w:pPr>
          <w:hyperlink w:anchor="_Toc520913940" w:history="1">
            <w:r w:rsidR="00605215" w:rsidRPr="00084524">
              <w:rPr>
                <w:rStyle w:val="Hyperlink"/>
              </w:rPr>
              <w:t>HALAMAN PENGESAHAN</w:t>
            </w:r>
            <w:r w:rsidR="00605215">
              <w:rPr>
                <w:webHidden/>
              </w:rPr>
              <w:tab/>
            </w:r>
            <w:r w:rsidR="00605215">
              <w:rPr>
                <w:webHidden/>
              </w:rPr>
              <w:fldChar w:fldCharType="begin"/>
            </w:r>
            <w:r w:rsidR="00605215">
              <w:rPr>
                <w:webHidden/>
              </w:rPr>
              <w:instrText xml:space="preserve"> PAGEREF _Toc520913940 \h </w:instrText>
            </w:r>
            <w:r w:rsidR="00605215">
              <w:rPr>
                <w:webHidden/>
              </w:rPr>
            </w:r>
            <w:r w:rsidR="00605215">
              <w:rPr>
                <w:webHidden/>
              </w:rPr>
              <w:fldChar w:fldCharType="separate"/>
            </w:r>
            <w:r w:rsidR="00E54869">
              <w:rPr>
                <w:webHidden/>
              </w:rPr>
              <w:t>ii</w:t>
            </w:r>
            <w:r w:rsidR="00605215">
              <w:rPr>
                <w:webHidden/>
              </w:rPr>
              <w:fldChar w:fldCharType="end"/>
            </w:r>
          </w:hyperlink>
        </w:p>
        <w:p w14:paraId="53CD3476" w14:textId="03FFB6E1" w:rsidR="00605215" w:rsidRDefault="00C205D5">
          <w:pPr>
            <w:pStyle w:val="TOC1"/>
            <w:rPr>
              <w:rFonts w:asciiTheme="minorHAnsi" w:eastAsiaTheme="minorEastAsia" w:hAnsiTheme="minorHAnsi"/>
              <w:b w:val="0"/>
              <w:sz w:val="22"/>
              <w:lang w:val="en-US"/>
            </w:rPr>
          </w:pPr>
          <w:hyperlink w:anchor="_Toc520913941" w:history="1">
            <w:r w:rsidR="00605215" w:rsidRPr="00084524">
              <w:rPr>
                <w:rStyle w:val="Hyperlink"/>
                <w:lang w:val="id-ID"/>
              </w:rPr>
              <w:t>SURAT PERNYATAAN</w:t>
            </w:r>
            <w:r w:rsidR="00605215">
              <w:rPr>
                <w:webHidden/>
              </w:rPr>
              <w:tab/>
            </w:r>
            <w:r w:rsidR="00605215">
              <w:rPr>
                <w:webHidden/>
              </w:rPr>
              <w:fldChar w:fldCharType="begin"/>
            </w:r>
            <w:r w:rsidR="00605215">
              <w:rPr>
                <w:webHidden/>
              </w:rPr>
              <w:instrText xml:space="preserve"> PAGEREF _Toc520913941 \h </w:instrText>
            </w:r>
            <w:r w:rsidR="00605215">
              <w:rPr>
                <w:webHidden/>
              </w:rPr>
            </w:r>
            <w:r w:rsidR="00605215">
              <w:rPr>
                <w:webHidden/>
              </w:rPr>
              <w:fldChar w:fldCharType="separate"/>
            </w:r>
            <w:r w:rsidR="00E54869">
              <w:rPr>
                <w:webHidden/>
              </w:rPr>
              <w:t>iii</w:t>
            </w:r>
            <w:r w:rsidR="00605215">
              <w:rPr>
                <w:webHidden/>
              </w:rPr>
              <w:fldChar w:fldCharType="end"/>
            </w:r>
          </w:hyperlink>
        </w:p>
        <w:p w14:paraId="026274F4" w14:textId="1805DCFD" w:rsidR="00605215" w:rsidRDefault="00C205D5">
          <w:pPr>
            <w:pStyle w:val="TOC1"/>
            <w:rPr>
              <w:rFonts w:asciiTheme="minorHAnsi" w:eastAsiaTheme="minorEastAsia" w:hAnsiTheme="minorHAnsi"/>
              <w:b w:val="0"/>
              <w:sz w:val="22"/>
              <w:lang w:val="en-US"/>
            </w:rPr>
          </w:pPr>
          <w:hyperlink w:anchor="_Toc520913942" w:history="1">
            <w:r w:rsidR="00605215" w:rsidRPr="00084524">
              <w:rPr>
                <w:rStyle w:val="Hyperlink"/>
                <w:spacing w:val="2"/>
              </w:rPr>
              <w:t>LEMBAR</w:t>
            </w:r>
            <w:r w:rsidR="00605215" w:rsidRPr="00084524">
              <w:rPr>
                <w:rStyle w:val="Hyperlink"/>
                <w:spacing w:val="9"/>
              </w:rPr>
              <w:t xml:space="preserve"> P</w:t>
            </w:r>
            <w:r w:rsidR="00605215" w:rsidRPr="00084524">
              <w:rPr>
                <w:rStyle w:val="Hyperlink"/>
              </w:rPr>
              <w:t>ERNYATAAN</w:t>
            </w:r>
            <w:r w:rsidR="00605215">
              <w:rPr>
                <w:webHidden/>
              </w:rPr>
              <w:tab/>
            </w:r>
            <w:r w:rsidR="00605215">
              <w:rPr>
                <w:webHidden/>
              </w:rPr>
              <w:fldChar w:fldCharType="begin"/>
            </w:r>
            <w:r w:rsidR="00605215">
              <w:rPr>
                <w:webHidden/>
              </w:rPr>
              <w:instrText xml:space="preserve"> PAGEREF _Toc520913942 \h </w:instrText>
            </w:r>
            <w:r w:rsidR="00605215">
              <w:rPr>
                <w:webHidden/>
              </w:rPr>
            </w:r>
            <w:r w:rsidR="00605215">
              <w:rPr>
                <w:webHidden/>
              </w:rPr>
              <w:fldChar w:fldCharType="separate"/>
            </w:r>
            <w:r w:rsidR="00E54869">
              <w:rPr>
                <w:webHidden/>
              </w:rPr>
              <w:t>iv</w:t>
            </w:r>
            <w:r w:rsidR="00605215">
              <w:rPr>
                <w:webHidden/>
              </w:rPr>
              <w:fldChar w:fldCharType="end"/>
            </w:r>
          </w:hyperlink>
        </w:p>
        <w:p w14:paraId="162D5F34" w14:textId="55B836C8" w:rsidR="00605215" w:rsidRDefault="00C205D5">
          <w:pPr>
            <w:pStyle w:val="TOC1"/>
            <w:rPr>
              <w:rFonts w:asciiTheme="minorHAnsi" w:eastAsiaTheme="minorEastAsia" w:hAnsiTheme="minorHAnsi"/>
              <w:b w:val="0"/>
              <w:sz w:val="22"/>
              <w:lang w:val="en-US"/>
            </w:rPr>
          </w:pPr>
          <w:hyperlink w:anchor="_Toc520913943" w:history="1">
            <w:r w:rsidR="00605215" w:rsidRPr="00084524">
              <w:rPr>
                <w:rStyle w:val="Hyperlink"/>
              </w:rPr>
              <w:t>ABSTRAK</w:t>
            </w:r>
            <w:r w:rsidR="00605215">
              <w:rPr>
                <w:webHidden/>
              </w:rPr>
              <w:tab/>
            </w:r>
            <w:r w:rsidR="00605215">
              <w:rPr>
                <w:webHidden/>
              </w:rPr>
              <w:fldChar w:fldCharType="begin"/>
            </w:r>
            <w:r w:rsidR="00605215">
              <w:rPr>
                <w:webHidden/>
              </w:rPr>
              <w:instrText xml:space="preserve"> PAGEREF _Toc520913943 \h </w:instrText>
            </w:r>
            <w:r w:rsidR="00605215">
              <w:rPr>
                <w:webHidden/>
              </w:rPr>
            </w:r>
            <w:r w:rsidR="00605215">
              <w:rPr>
                <w:webHidden/>
              </w:rPr>
              <w:fldChar w:fldCharType="separate"/>
            </w:r>
            <w:r w:rsidR="00E54869">
              <w:rPr>
                <w:webHidden/>
              </w:rPr>
              <w:t>v</w:t>
            </w:r>
            <w:r w:rsidR="00605215">
              <w:rPr>
                <w:webHidden/>
              </w:rPr>
              <w:fldChar w:fldCharType="end"/>
            </w:r>
          </w:hyperlink>
        </w:p>
        <w:p w14:paraId="65AA07F6" w14:textId="6B6634CD" w:rsidR="00605215" w:rsidRDefault="00C205D5">
          <w:pPr>
            <w:pStyle w:val="TOC1"/>
            <w:rPr>
              <w:rFonts w:asciiTheme="minorHAnsi" w:eastAsiaTheme="minorEastAsia" w:hAnsiTheme="minorHAnsi"/>
              <w:b w:val="0"/>
              <w:sz w:val="22"/>
              <w:lang w:val="en-US"/>
            </w:rPr>
          </w:pPr>
          <w:hyperlink w:anchor="_Toc520913944" w:history="1">
            <w:r w:rsidR="00605215" w:rsidRPr="00084524">
              <w:rPr>
                <w:rStyle w:val="Hyperlink"/>
              </w:rPr>
              <w:t>ABSTRACT</w:t>
            </w:r>
            <w:r w:rsidR="00605215">
              <w:rPr>
                <w:webHidden/>
              </w:rPr>
              <w:tab/>
            </w:r>
            <w:r w:rsidR="00605215">
              <w:rPr>
                <w:webHidden/>
              </w:rPr>
              <w:fldChar w:fldCharType="begin"/>
            </w:r>
            <w:r w:rsidR="00605215">
              <w:rPr>
                <w:webHidden/>
              </w:rPr>
              <w:instrText xml:space="preserve"> PAGEREF _Toc520913944 \h </w:instrText>
            </w:r>
            <w:r w:rsidR="00605215">
              <w:rPr>
                <w:webHidden/>
              </w:rPr>
            </w:r>
            <w:r w:rsidR="00605215">
              <w:rPr>
                <w:webHidden/>
              </w:rPr>
              <w:fldChar w:fldCharType="separate"/>
            </w:r>
            <w:r w:rsidR="00E54869">
              <w:rPr>
                <w:webHidden/>
              </w:rPr>
              <w:t>vi</w:t>
            </w:r>
            <w:r w:rsidR="00605215">
              <w:rPr>
                <w:webHidden/>
              </w:rPr>
              <w:fldChar w:fldCharType="end"/>
            </w:r>
          </w:hyperlink>
        </w:p>
        <w:p w14:paraId="47005071" w14:textId="05EB04D9" w:rsidR="00605215" w:rsidRDefault="00C205D5">
          <w:pPr>
            <w:pStyle w:val="TOC1"/>
            <w:rPr>
              <w:rFonts w:asciiTheme="minorHAnsi" w:eastAsiaTheme="minorEastAsia" w:hAnsiTheme="minorHAnsi"/>
              <w:b w:val="0"/>
              <w:sz w:val="22"/>
              <w:lang w:val="en-US"/>
            </w:rPr>
          </w:pPr>
          <w:hyperlink w:anchor="_Toc520913945" w:history="1">
            <w:r w:rsidR="00605215" w:rsidRPr="00084524">
              <w:rPr>
                <w:rStyle w:val="Hyperlink"/>
              </w:rPr>
              <w:t>KATA PENGANTAR</w:t>
            </w:r>
            <w:r w:rsidR="00605215">
              <w:rPr>
                <w:webHidden/>
              </w:rPr>
              <w:tab/>
            </w:r>
            <w:r w:rsidR="00605215">
              <w:rPr>
                <w:webHidden/>
              </w:rPr>
              <w:fldChar w:fldCharType="begin"/>
            </w:r>
            <w:r w:rsidR="00605215">
              <w:rPr>
                <w:webHidden/>
              </w:rPr>
              <w:instrText xml:space="preserve"> PAGEREF _Toc520913945 \h </w:instrText>
            </w:r>
            <w:r w:rsidR="00605215">
              <w:rPr>
                <w:webHidden/>
              </w:rPr>
            </w:r>
            <w:r w:rsidR="00605215">
              <w:rPr>
                <w:webHidden/>
              </w:rPr>
              <w:fldChar w:fldCharType="separate"/>
            </w:r>
            <w:r w:rsidR="00E54869">
              <w:rPr>
                <w:webHidden/>
              </w:rPr>
              <w:t>vii</w:t>
            </w:r>
            <w:r w:rsidR="00605215">
              <w:rPr>
                <w:webHidden/>
              </w:rPr>
              <w:fldChar w:fldCharType="end"/>
            </w:r>
          </w:hyperlink>
        </w:p>
        <w:p w14:paraId="721AE45A" w14:textId="56D12788" w:rsidR="00605215" w:rsidRDefault="00C205D5">
          <w:pPr>
            <w:pStyle w:val="TOC1"/>
            <w:rPr>
              <w:rFonts w:asciiTheme="minorHAnsi" w:eastAsiaTheme="minorEastAsia" w:hAnsiTheme="minorHAnsi"/>
              <w:b w:val="0"/>
              <w:sz w:val="22"/>
              <w:lang w:val="en-US"/>
            </w:rPr>
          </w:pPr>
          <w:hyperlink w:anchor="_Toc520913946" w:history="1">
            <w:r w:rsidR="00605215" w:rsidRPr="00084524">
              <w:rPr>
                <w:rStyle w:val="Hyperlink"/>
              </w:rPr>
              <w:t>DAFTAR ISI</w:t>
            </w:r>
            <w:r w:rsidR="00605215">
              <w:rPr>
                <w:webHidden/>
              </w:rPr>
              <w:tab/>
            </w:r>
            <w:r w:rsidR="00605215">
              <w:rPr>
                <w:webHidden/>
              </w:rPr>
              <w:fldChar w:fldCharType="begin"/>
            </w:r>
            <w:r w:rsidR="00605215">
              <w:rPr>
                <w:webHidden/>
              </w:rPr>
              <w:instrText xml:space="preserve"> PAGEREF _Toc520913946 \h </w:instrText>
            </w:r>
            <w:r w:rsidR="00605215">
              <w:rPr>
                <w:webHidden/>
              </w:rPr>
            </w:r>
            <w:r w:rsidR="00605215">
              <w:rPr>
                <w:webHidden/>
              </w:rPr>
              <w:fldChar w:fldCharType="separate"/>
            </w:r>
            <w:r w:rsidR="00E54869">
              <w:rPr>
                <w:webHidden/>
              </w:rPr>
              <w:t>ix</w:t>
            </w:r>
            <w:r w:rsidR="00605215">
              <w:rPr>
                <w:webHidden/>
              </w:rPr>
              <w:fldChar w:fldCharType="end"/>
            </w:r>
          </w:hyperlink>
        </w:p>
        <w:p w14:paraId="0CB740B7" w14:textId="121E2E5D" w:rsidR="00605215" w:rsidRDefault="00C205D5">
          <w:pPr>
            <w:pStyle w:val="TOC1"/>
            <w:rPr>
              <w:rFonts w:asciiTheme="minorHAnsi" w:eastAsiaTheme="minorEastAsia" w:hAnsiTheme="minorHAnsi"/>
              <w:b w:val="0"/>
              <w:sz w:val="22"/>
              <w:lang w:val="en-US"/>
            </w:rPr>
          </w:pPr>
          <w:hyperlink w:anchor="_Toc520913947" w:history="1">
            <w:r w:rsidR="00605215" w:rsidRPr="00084524">
              <w:rPr>
                <w:rStyle w:val="Hyperlink"/>
                <w:rFonts w:eastAsia="Georgia"/>
              </w:rPr>
              <w:t>DAFTAR GAMBAR</w:t>
            </w:r>
            <w:r w:rsidR="00605215">
              <w:rPr>
                <w:webHidden/>
              </w:rPr>
              <w:tab/>
            </w:r>
            <w:r w:rsidR="00605215">
              <w:rPr>
                <w:webHidden/>
              </w:rPr>
              <w:fldChar w:fldCharType="begin"/>
            </w:r>
            <w:r w:rsidR="00605215">
              <w:rPr>
                <w:webHidden/>
              </w:rPr>
              <w:instrText xml:space="preserve"> PAGEREF _Toc520913947 \h </w:instrText>
            </w:r>
            <w:r w:rsidR="00605215">
              <w:rPr>
                <w:webHidden/>
              </w:rPr>
            </w:r>
            <w:r w:rsidR="00605215">
              <w:rPr>
                <w:webHidden/>
              </w:rPr>
              <w:fldChar w:fldCharType="separate"/>
            </w:r>
            <w:r w:rsidR="00E54869">
              <w:rPr>
                <w:webHidden/>
              </w:rPr>
              <w:t>xi</w:t>
            </w:r>
            <w:r w:rsidR="00605215">
              <w:rPr>
                <w:webHidden/>
              </w:rPr>
              <w:fldChar w:fldCharType="end"/>
            </w:r>
          </w:hyperlink>
        </w:p>
        <w:p w14:paraId="6D3A753C" w14:textId="3C8CC647" w:rsidR="00605215" w:rsidRDefault="00C205D5">
          <w:pPr>
            <w:pStyle w:val="TOC1"/>
            <w:rPr>
              <w:rStyle w:val="Hyperlink"/>
            </w:rPr>
          </w:pPr>
          <w:hyperlink w:anchor="_Toc520913948" w:history="1">
            <w:r w:rsidR="00605215" w:rsidRPr="00084524">
              <w:rPr>
                <w:rStyle w:val="Hyperlink"/>
                <w:rFonts w:eastAsia="Georgia"/>
              </w:rPr>
              <w:t>DAFTAR TABEL</w:t>
            </w:r>
            <w:r w:rsidR="00605215">
              <w:rPr>
                <w:webHidden/>
              </w:rPr>
              <w:tab/>
            </w:r>
            <w:r w:rsidR="00605215">
              <w:rPr>
                <w:webHidden/>
              </w:rPr>
              <w:fldChar w:fldCharType="begin"/>
            </w:r>
            <w:r w:rsidR="00605215">
              <w:rPr>
                <w:webHidden/>
              </w:rPr>
              <w:instrText xml:space="preserve"> PAGEREF _Toc520913948 \h </w:instrText>
            </w:r>
            <w:r w:rsidR="00605215">
              <w:rPr>
                <w:webHidden/>
              </w:rPr>
            </w:r>
            <w:r w:rsidR="00605215">
              <w:rPr>
                <w:webHidden/>
              </w:rPr>
              <w:fldChar w:fldCharType="separate"/>
            </w:r>
            <w:r w:rsidR="00E54869">
              <w:rPr>
                <w:webHidden/>
              </w:rPr>
              <w:t>xiii</w:t>
            </w:r>
            <w:r w:rsidR="00605215">
              <w:rPr>
                <w:webHidden/>
              </w:rPr>
              <w:fldChar w:fldCharType="end"/>
            </w:r>
          </w:hyperlink>
        </w:p>
        <w:p w14:paraId="3D151E81" w14:textId="77777777" w:rsidR="0010136F" w:rsidRPr="0010136F" w:rsidRDefault="0010136F" w:rsidP="0010136F">
          <w:pPr>
            <w:rPr>
              <w:lang w:val="en-ID"/>
            </w:rPr>
          </w:pPr>
        </w:p>
        <w:p w14:paraId="76B066F2" w14:textId="225B52BE" w:rsidR="00605215" w:rsidRDefault="00C205D5">
          <w:pPr>
            <w:pStyle w:val="TOC1"/>
            <w:rPr>
              <w:rFonts w:asciiTheme="minorHAnsi" w:eastAsiaTheme="minorEastAsia" w:hAnsiTheme="minorHAnsi"/>
              <w:b w:val="0"/>
              <w:sz w:val="22"/>
              <w:lang w:val="en-US"/>
            </w:rPr>
          </w:pPr>
          <w:hyperlink w:anchor="_Toc520913949" w:history="1">
            <w:r w:rsidR="00605215" w:rsidRPr="00084524">
              <w:rPr>
                <w:rStyle w:val="Hyperlink"/>
              </w:rPr>
              <w:t>BAB I PENDAHULUAN</w:t>
            </w:r>
            <w:r w:rsidR="00605215">
              <w:rPr>
                <w:webHidden/>
              </w:rPr>
              <w:tab/>
            </w:r>
            <w:r w:rsidR="00605215">
              <w:rPr>
                <w:webHidden/>
              </w:rPr>
              <w:fldChar w:fldCharType="begin"/>
            </w:r>
            <w:r w:rsidR="00605215">
              <w:rPr>
                <w:webHidden/>
              </w:rPr>
              <w:instrText xml:space="preserve"> PAGEREF _Toc520913949 \h </w:instrText>
            </w:r>
            <w:r w:rsidR="00605215">
              <w:rPr>
                <w:webHidden/>
              </w:rPr>
            </w:r>
            <w:r w:rsidR="00605215">
              <w:rPr>
                <w:webHidden/>
              </w:rPr>
              <w:fldChar w:fldCharType="separate"/>
            </w:r>
            <w:r w:rsidR="00E54869">
              <w:rPr>
                <w:webHidden/>
              </w:rPr>
              <w:t>1</w:t>
            </w:r>
            <w:r w:rsidR="00605215">
              <w:rPr>
                <w:webHidden/>
              </w:rPr>
              <w:fldChar w:fldCharType="end"/>
            </w:r>
          </w:hyperlink>
        </w:p>
        <w:p w14:paraId="686A3E55" w14:textId="28F15D24" w:rsidR="00605215" w:rsidRDefault="00C205D5" w:rsidP="00035DE9">
          <w:pPr>
            <w:pStyle w:val="TOC2"/>
            <w:rPr>
              <w:rFonts w:asciiTheme="minorHAnsi" w:eastAsiaTheme="minorEastAsia" w:hAnsiTheme="minorHAnsi"/>
              <w:noProof/>
              <w:sz w:val="22"/>
            </w:rPr>
          </w:pPr>
          <w:hyperlink w:anchor="_Toc520913950" w:history="1">
            <w:r w:rsidR="00605215" w:rsidRPr="00084524">
              <w:rPr>
                <w:rStyle w:val="Hyperlink"/>
                <w:noProof/>
              </w:rPr>
              <w:t>1.1 Latar Belakang</w:t>
            </w:r>
            <w:r w:rsidR="00605215">
              <w:rPr>
                <w:noProof/>
                <w:webHidden/>
              </w:rPr>
              <w:tab/>
            </w:r>
            <w:r w:rsidR="00605215">
              <w:rPr>
                <w:noProof/>
                <w:webHidden/>
              </w:rPr>
              <w:fldChar w:fldCharType="begin"/>
            </w:r>
            <w:r w:rsidR="00605215">
              <w:rPr>
                <w:noProof/>
                <w:webHidden/>
              </w:rPr>
              <w:instrText xml:space="preserve"> PAGEREF _Toc520913950 \h </w:instrText>
            </w:r>
            <w:r w:rsidR="00605215">
              <w:rPr>
                <w:noProof/>
                <w:webHidden/>
              </w:rPr>
            </w:r>
            <w:r w:rsidR="00605215">
              <w:rPr>
                <w:noProof/>
                <w:webHidden/>
              </w:rPr>
              <w:fldChar w:fldCharType="separate"/>
            </w:r>
            <w:r w:rsidR="00E54869">
              <w:rPr>
                <w:noProof/>
                <w:webHidden/>
              </w:rPr>
              <w:t>1</w:t>
            </w:r>
            <w:r w:rsidR="00605215">
              <w:rPr>
                <w:noProof/>
                <w:webHidden/>
              </w:rPr>
              <w:fldChar w:fldCharType="end"/>
            </w:r>
          </w:hyperlink>
        </w:p>
        <w:p w14:paraId="4EE63CC9" w14:textId="5B2D8DB9" w:rsidR="00605215" w:rsidRDefault="00C205D5" w:rsidP="00035DE9">
          <w:pPr>
            <w:pStyle w:val="TOC2"/>
            <w:rPr>
              <w:rFonts w:asciiTheme="minorHAnsi" w:eastAsiaTheme="minorEastAsia" w:hAnsiTheme="minorHAnsi"/>
              <w:noProof/>
              <w:sz w:val="22"/>
            </w:rPr>
          </w:pPr>
          <w:hyperlink w:anchor="_Toc520913951" w:history="1">
            <w:r w:rsidR="00605215" w:rsidRPr="00084524">
              <w:rPr>
                <w:rStyle w:val="Hyperlink"/>
                <w:noProof/>
              </w:rPr>
              <w:t>1.2 Rumusan Masalah</w:t>
            </w:r>
            <w:r w:rsidR="00605215">
              <w:rPr>
                <w:noProof/>
                <w:webHidden/>
              </w:rPr>
              <w:tab/>
            </w:r>
            <w:r w:rsidR="00605215">
              <w:rPr>
                <w:noProof/>
                <w:webHidden/>
              </w:rPr>
              <w:fldChar w:fldCharType="begin"/>
            </w:r>
            <w:r w:rsidR="00605215">
              <w:rPr>
                <w:noProof/>
                <w:webHidden/>
              </w:rPr>
              <w:instrText xml:space="preserve"> PAGEREF _Toc520913951 \h </w:instrText>
            </w:r>
            <w:r w:rsidR="00605215">
              <w:rPr>
                <w:noProof/>
                <w:webHidden/>
              </w:rPr>
            </w:r>
            <w:r w:rsidR="00605215">
              <w:rPr>
                <w:noProof/>
                <w:webHidden/>
              </w:rPr>
              <w:fldChar w:fldCharType="separate"/>
            </w:r>
            <w:r w:rsidR="00E54869">
              <w:rPr>
                <w:noProof/>
                <w:webHidden/>
              </w:rPr>
              <w:t>2</w:t>
            </w:r>
            <w:r w:rsidR="00605215">
              <w:rPr>
                <w:noProof/>
                <w:webHidden/>
              </w:rPr>
              <w:fldChar w:fldCharType="end"/>
            </w:r>
          </w:hyperlink>
        </w:p>
        <w:p w14:paraId="71B6D929" w14:textId="68E540C1" w:rsidR="00605215" w:rsidRDefault="00C205D5" w:rsidP="00035DE9">
          <w:pPr>
            <w:pStyle w:val="TOC2"/>
            <w:rPr>
              <w:rFonts w:asciiTheme="minorHAnsi" w:eastAsiaTheme="minorEastAsia" w:hAnsiTheme="minorHAnsi"/>
              <w:noProof/>
              <w:sz w:val="22"/>
            </w:rPr>
          </w:pPr>
          <w:hyperlink w:anchor="_Toc520913952" w:history="1">
            <w:r w:rsidR="00605215" w:rsidRPr="00084524">
              <w:rPr>
                <w:rStyle w:val="Hyperlink"/>
                <w:noProof/>
              </w:rPr>
              <w:t>1.3 Batasan Masalah</w:t>
            </w:r>
            <w:r w:rsidR="00605215">
              <w:rPr>
                <w:noProof/>
                <w:webHidden/>
              </w:rPr>
              <w:tab/>
            </w:r>
            <w:r w:rsidR="00605215">
              <w:rPr>
                <w:noProof/>
                <w:webHidden/>
              </w:rPr>
              <w:fldChar w:fldCharType="begin"/>
            </w:r>
            <w:r w:rsidR="00605215">
              <w:rPr>
                <w:noProof/>
                <w:webHidden/>
              </w:rPr>
              <w:instrText xml:space="preserve"> PAGEREF _Toc520913952 \h </w:instrText>
            </w:r>
            <w:r w:rsidR="00605215">
              <w:rPr>
                <w:noProof/>
                <w:webHidden/>
              </w:rPr>
            </w:r>
            <w:r w:rsidR="00605215">
              <w:rPr>
                <w:noProof/>
                <w:webHidden/>
              </w:rPr>
              <w:fldChar w:fldCharType="separate"/>
            </w:r>
            <w:r w:rsidR="00E54869">
              <w:rPr>
                <w:noProof/>
                <w:webHidden/>
              </w:rPr>
              <w:t>2</w:t>
            </w:r>
            <w:r w:rsidR="00605215">
              <w:rPr>
                <w:noProof/>
                <w:webHidden/>
              </w:rPr>
              <w:fldChar w:fldCharType="end"/>
            </w:r>
          </w:hyperlink>
        </w:p>
        <w:p w14:paraId="0EB5FA8D" w14:textId="0C2E0D09" w:rsidR="00605215" w:rsidRDefault="00C205D5" w:rsidP="00035DE9">
          <w:pPr>
            <w:pStyle w:val="TOC2"/>
            <w:rPr>
              <w:rFonts w:asciiTheme="minorHAnsi" w:eastAsiaTheme="minorEastAsia" w:hAnsiTheme="minorHAnsi"/>
              <w:noProof/>
              <w:sz w:val="22"/>
            </w:rPr>
          </w:pPr>
          <w:hyperlink w:anchor="_Toc520913953" w:history="1">
            <w:r w:rsidR="00605215" w:rsidRPr="00084524">
              <w:rPr>
                <w:rStyle w:val="Hyperlink"/>
                <w:noProof/>
              </w:rPr>
              <w:t>1.4 Tujuan penelitian</w:t>
            </w:r>
            <w:r w:rsidR="00605215">
              <w:rPr>
                <w:noProof/>
                <w:webHidden/>
              </w:rPr>
              <w:tab/>
            </w:r>
            <w:r w:rsidR="00605215">
              <w:rPr>
                <w:noProof/>
                <w:webHidden/>
              </w:rPr>
              <w:fldChar w:fldCharType="begin"/>
            </w:r>
            <w:r w:rsidR="00605215">
              <w:rPr>
                <w:noProof/>
                <w:webHidden/>
              </w:rPr>
              <w:instrText xml:space="preserve"> PAGEREF _Toc520913953 \h </w:instrText>
            </w:r>
            <w:r w:rsidR="00605215">
              <w:rPr>
                <w:noProof/>
                <w:webHidden/>
              </w:rPr>
            </w:r>
            <w:r w:rsidR="00605215">
              <w:rPr>
                <w:noProof/>
                <w:webHidden/>
              </w:rPr>
              <w:fldChar w:fldCharType="separate"/>
            </w:r>
            <w:r w:rsidR="00E54869">
              <w:rPr>
                <w:noProof/>
                <w:webHidden/>
              </w:rPr>
              <w:t>2</w:t>
            </w:r>
            <w:r w:rsidR="00605215">
              <w:rPr>
                <w:noProof/>
                <w:webHidden/>
              </w:rPr>
              <w:fldChar w:fldCharType="end"/>
            </w:r>
          </w:hyperlink>
        </w:p>
        <w:p w14:paraId="7659A20D" w14:textId="48E6B562" w:rsidR="00605215" w:rsidRDefault="00C205D5" w:rsidP="00035DE9">
          <w:pPr>
            <w:pStyle w:val="TOC2"/>
            <w:rPr>
              <w:rFonts w:asciiTheme="minorHAnsi" w:eastAsiaTheme="minorEastAsia" w:hAnsiTheme="minorHAnsi"/>
              <w:noProof/>
              <w:sz w:val="22"/>
            </w:rPr>
          </w:pPr>
          <w:hyperlink w:anchor="_Toc520913954" w:history="1">
            <w:r w:rsidR="00605215" w:rsidRPr="00084524">
              <w:rPr>
                <w:rStyle w:val="Hyperlink"/>
                <w:noProof/>
              </w:rPr>
              <w:t>1.5 Manfaat</w:t>
            </w:r>
            <w:r w:rsidR="00605215" w:rsidRPr="00084524">
              <w:rPr>
                <w:rStyle w:val="Hyperlink"/>
                <w:noProof/>
                <w:spacing w:val="2"/>
              </w:rPr>
              <w:t xml:space="preserve"> </w:t>
            </w:r>
            <w:r w:rsidR="00605215" w:rsidRPr="00084524">
              <w:rPr>
                <w:rStyle w:val="Hyperlink"/>
                <w:noProof/>
              </w:rPr>
              <w:t>Penelitian</w:t>
            </w:r>
            <w:r w:rsidR="00605215">
              <w:rPr>
                <w:noProof/>
                <w:webHidden/>
              </w:rPr>
              <w:tab/>
            </w:r>
            <w:r w:rsidR="00605215">
              <w:rPr>
                <w:noProof/>
                <w:webHidden/>
              </w:rPr>
              <w:fldChar w:fldCharType="begin"/>
            </w:r>
            <w:r w:rsidR="00605215">
              <w:rPr>
                <w:noProof/>
                <w:webHidden/>
              </w:rPr>
              <w:instrText xml:space="preserve"> PAGEREF _Toc520913954 \h </w:instrText>
            </w:r>
            <w:r w:rsidR="00605215">
              <w:rPr>
                <w:noProof/>
                <w:webHidden/>
              </w:rPr>
            </w:r>
            <w:r w:rsidR="00605215">
              <w:rPr>
                <w:noProof/>
                <w:webHidden/>
              </w:rPr>
              <w:fldChar w:fldCharType="separate"/>
            </w:r>
            <w:r w:rsidR="00E54869">
              <w:rPr>
                <w:noProof/>
                <w:webHidden/>
              </w:rPr>
              <w:t>2</w:t>
            </w:r>
            <w:r w:rsidR="00605215">
              <w:rPr>
                <w:noProof/>
                <w:webHidden/>
              </w:rPr>
              <w:fldChar w:fldCharType="end"/>
            </w:r>
          </w:hyperlink>
        </w:p>
        <w:p w14:paraId="67AABAB7" w14:textId="28E00434" w:rsidR="00605215" w:rsidRDefault="00C205D5" w:rsidP="00035DE9">
          <w:pPr>
            <w:pStyle w:val="TOC2"/>
            <w:rPr>
              <w:rFonts w:asciiTheme="minorHAnsi" w:eastAsiaTheme="minorEastAsia" w:hAnsiTheme="minorHAnsi"/>
              <w:noProof/>
              <w:sz w:val="22"/>
            </w:rPr>
          </w:pPr>
          <w:hyperlink w:anchor="_Toc520913955" w:history="1">
            <w:r w:rsidR="00605215" w:rsidRPr="00084524">
              <w:rPr>
                <w:rStyle w:val="Hyperlink"/>
                <w:noProof/>
              </w:rPr>
              <w:t>1.6 Metode</w:t>
            </w:r>
            <w:r w:rsidR="00605215" w:rsidRPr="00084524">
              <w:rPr>
                <w:rStyle w:val="Hyperlink"/>
                <w:noProof/>
                <w:spacing w:val="2"/>
              </w:rPr>
              <w:t xml:space="preserve"> </w:t>
            </w:r>
            <w:r w:rsidR="00605215" w:rsidRPr="00084524">
              <w:rPr>
                <w:rStyle w:val="Hyperlink"/>
                <w:noProof/>
              </w:rPr>
              <w:t>Penelitian</w:t>
            </w:r>
            <w:r w:rsidR="00605215">
              <w:rPr>
                <w:noProof/>
                <w:webHidden/>
              </w:rPr>
              <w:tab/>
            </w:r>
            <w:r w:rsidR="00605215">
              <w:rPr>
                <w:noProof/>
                <w:webHidden/>
              </w:rPr>
              <w:fldChar w:fldCharType="begin"/>
            </w:r>
            <w:r w:rsidR="00605215">
              <w:rPr>
                <w:noProof/>
                <w:webHidden/>
              </w:rPr>
              <w:instrText xml:space="preserve"> PAGEREF _Toc520913955 \h </w:instrText>
            </w:r>
            <w:r w:rsidR="00605215">
              <w:rPr>
                <w:noProof/>
                <w:webHidden/>
              </w:rPr>
            </w:r>
            <w:r w:rsidR="00605215">
              <w:rPr>
                <w:noProof/>
                <w:webHidden/>
              </w:rPr>
              <w:fldChar w:fldCharType="separate"/>
            </w:r>
            <w:r w:rsidR="00E54869">
              <w:rPr>
                <w:noProof/>
                <w:webHidden/>
              </w:rPr>
              <w:t>3</w:t>
            </w:r>
            <w:r w:rsidR="00605215">
              <w:rPr>
                <w:noProof/>
                <w:webHidden/>
              </w:rPr>
              <w:fldChar w:fldCharType="end"/>
            </w:r>
          </w:hyperlink>
        </w:p>
        <w:p w14:paraId="1BC9F133" w14:textId="76C0E7A8" w:rsidR="00605215" w:rsidRDefault="00C205D5" w:rsidP="00035DE9">
          <w:pPr>
            <w:pStyle w:val="TOC2"/>
            <w:rPr>
              <w:rStyle w:val="Hyperlink"/>
              <w:noProof/>
            </w:rPr>
          </w:pPr>
          <w:hyperlink w:anchor="_Toc520913956" w:history="1">
            <w:r w:rsidR="00605215" w:rsidRPr="00084524">
              <w:rPr>
                <w:rStyle w:val="Hyperlink"/>
                <w:noProof/>
              </w:rPr>
              <w:t>1.7 Sistematika Penulisan</w:t>
            </w:r>
            <w:r w:rsidR="00605215">
              <w:rPr>
                <w:noProof/>
                <w:webHidden/>
              </w:rPr>
              <w:tab/>
            </w:r>
            <w:r w:rsidR="00605215">
              <w:rPr>
                <w:noProof/>
                <w:webHidden/>
              </w:rPr>
              <w:fldChar w:fldCharType="begin"/>
            </w:r>
            <w:r w:rsidR="00605215">
              <w:rPr>
                <w:noProof/>
                <w:webHidden/>
              </w:rPr>
              <w:instrText xml:space="preserve"> PAGEREF _Toc520913956 \h </w:instrText>
            </w:r>
            <w:r w:rsidR="00605215">
              <w:rPr>
                <w:noProof/>
                <w:webHidden/>
              </w:rPr>
            </w:r>
            <w:r w:rsidR="00605215">
              <w:rPr>
                <w:noProof/>
                <w:webHidden/>
              </w:rPr>
              <w:fldChar w:fldCharType="separate"/>
            </w:r>
            <w:r w:rsidR="00E54869">
              <w:rPr>
                <w:noProof/>
                <w:webHidden/>
              </w:rPr>
              <w:t>4</w:t>
            </w:r>
            <w:r w:rsidR="00605215">
              <w:rPr>
                <w:noProof/>
                <w:webHidden/>
              </w:rPr>
              <w:fldChar w:fldCharType="end"/>
            </w:r>
          </w:hyperlink>
        </w:p>
        <w:p w14:paraId="6336B152" w14:textId="77777777" w:rsidR="0010136F" w:rsidRPr="0010136F" w:rsidRDefault="0010136F" w:rsidP="0010136F"/>
        <w:p w14:paraId="2D36E887" w14:textId="2374899D" w:rsidR="00605215" w:rsidRDefault="00C205D5">
          <w:pPr>
            <w:pStyle w:val="TOC1"/>
            <w:rPr>
              <w:rFonts w:asciiTheme="minorHAnsi" w:eastAsiaTheme="minorEastAsia" w:hAnsiTheme="minorHAnsi"/>
              <w:b w:val="0"/>
              <w:sz w:val="22"/>
              <w:lang w:val="en-US"/>
            </w:rPr>
          </w:pPr>
          <w:hyperlink w:anchor="_Toc520913957" w:history="1">
            <w:r w:rsidR="00605215" w:rsidRPr="00084524">
              <w:rPr>
                <w:rStyle w:val="Hyperlink"/>
              </w:rPr>
              <w:t>BAB II  KAJIAN PUSTAKA DAN LANDASAN TEORI</w:t>
            </w:r>
            <w:r w:rsidR="00605215">
              <w:rPr>
                <w:webHidden/>
              </w:rPr>
              <w:tab/>
            </w:r>
            <w:r w:rsidR="00605215">
              <w:rPr>
                <w:webHidden/>
              </w:rPr>
              <w:fldChar w:fldCharType="begin"/>
            </w:r>
            <w:r w:rsidR="00605215">
              <w:rPr>
                <w:webHidden/>
              </w:rPr>
              <w:instrText xml:space="preserve"> PAGEREF _Toc520913957 \h </w:instrText>
            </w:r>
            <w:r w:rsidR="00605215">
              <w:rPr>
                <w:webHidden/>
              </w:rPr>
            </w:r>
            <w:r w:rsidR="00605215">
              <w:rPr>
                <w:webHidden/>
              </w:rPr>
              <w:fldChar w:fldCharType="separate"/>
            </w:r>
            <w:r w:rsidR="00E54869">
              <w:rPr>
                <w:webHidden/>
              </w:rPr>
              <w:t>6</w:t>
            </w:r>
            <w:r w:rsidR="00605215">
              <w:rPr>
                <w:webHidden/>
              </w:rPr>
              <w:fldChar w:fldCharType="end"/>
            </w:r>
          </w:hyperlink>
        </w:p>
        <w:p w14:paraId="2E8342F5" w14:textId="73A5FB6A" w:rsidR="00605215" w:rsidRDefault="00C205D5" w:rsidP="00035DE9">
          <w:pPr>
            <w:pStyle w:val="TOC2"/>
            <w:rPr>
              <w:rFonts w:asciiTheme="minorHAnsi" w:eastAsiaTheme="minorEastAsia" w:hAnsiTheme="minorHAnsi"/>
              <w:noProof/>
              <w:sz w:val="22"/>
            </w:rPr>
          </w:pPr>
          <w:hyperlink w:anchor="_Toc520913958" w:history="1">
            <w:r w:rsidR="00605215" w:rsidRPr="00084524">
              <w:rPr>
                <w:rStyle w:val="Hyperlink"/>
                <w:noProof/>
              </w:rPr>
              <w:t>2.1 Kajian Pustaka</w:t>
            </w:r>
            <w:r w:rsidR="00605215">
              <w:rPr>
                <w:noProof/>
                <w:webHidden/>
              </w:rPr>
              <w:tab/>
            </w:r>
            <w:r w:rsidR="00605215">
              <w:rPr>
                <w:noProof/>
                <w:webHidden/>
              </w:rPr>
              <w:fldChar w:fldCharType="begin"/>
            </w:r>
            <w:r w:rsidR="00605215">
              <w:rPr>
                <w:noProof/>
                <w:webHidden/>
              </w:rPr>
              <w:instrText xml:space="preserve"> PAGEREF _Toc520913958 \h </w:instrText>
            </w:r>
            <w:r w:rsidR="00605215">
              <w:rPr>
                <w:noProof/>
                <w:webHidden/>
              </w:rPr>
            </w:r>
            <w:r w:rsidR="00605215">
              <w:rPr>
                <w:noProof/>
                <w:webHidden/>
              </w:rPr>
              <w:fldChar w:fldCharType="separate"/>
            </w:r>
            <w:r w:rsidR="00E54869">
              <w:rPr>
                <w:noProof/>
                <w:webHidden/>
              </w:rPr>
              <w:t>6</w:t>
            </w:r>
            <w:r w:rsidR="00605215">
              <w:rPr>
                <w:noProof/>
                <w:webHidden/>
              </w:rPr>
              <w:fldChar w:fldCharType="end"/>
            </w:r>
          </w:hyperlink>
        </w:p>
        <w:p w14:paraId="7CAC8884" w14:textId="5B771D6B" w:rsidR="00605215" w:rsidRDefault="00C205D5" w:rsidP="00035DE9">
          <w:pPr>
            <w:pStyle w:val="TOC2"/>
            <w:rPr>
              <w:rFonts w:asciiTheme="minorHAnsi" w:eastAsiaTheme="minorEastAsia" w:hAnsiTheme="minorHAnsi"/>
              <w:noProof/>
              <w:sz w:val="22"/>
            </w:rPr>
          </w:pPr>
          <w:hyperlink w:anchor="_Toc520913959" w:history="1">
            <w:r w:rsidR="00605215" w:rsidRPr="00084524">
              <w:rPr>
                <w:rStyle w:val="Hyperlink"/>
                <w:noProof/>
              </w:rPr>
              <w:t>2.2 Dasar Teori</w:t>
            </w:r>
            <w:r w:rsidR="00605215">
              <w:rPr>
                <w:noProof/>
                <w:webHidden/>
              </w:rPr>
              <w:tab/>
            </w:r>
            <w:r w:rsidR="00605215">
              <w:rPr>
                <w:noProof/>
                <w:webHidden/>
              </w:rPr>
              <w:fldChar w:fldCharType="begin"/>
            </w:r>
            <w:r w:rsidR="00605215">
              <w:rPr>
                <w:noProof/>
                <w:webHidden/>
              </w:rPr>
              <w:instrText xml:space="preserve"> PAGEREF _Toc520913959 \h </w:instrText>
            </w:r>
            <w:r w:rsidR="00605215">
              <w:rPr>
                <w:noProof/>
                <w:webHidden/>
              </w:rPr>
            </w:r>
            <w:r w:rsidR="00605215">
              <w:rPr>
                <w:noProof/>
                <w:webHidden/>
              </w:rPr>
              <w:fldChar w:fldCharType="separate"/>
            </w:r>
            <w:r w:rsidR="00E54869">
              <w:rPr>
                <w:noProof/>
                <w:webHidden/>
              </w:rPr>
              <w:t>9</w:t>
            </w:r>
            <w:r w:rsidR="00605215">
              <w:rPr>
                <w:noProof/>
                <w:webHidden/>
              </w:rPr>
              <w:fldChar w:fldCharType="end"/>
            </w:r>
          </w:hyperlink>
        </w:p>
        <w:p w14:paraId="01FE3627" w14:textId="215A9FB7"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0" w:history="1">
            <w:r w:rsidR="00605215" w:rsidRPr="00084524">
              <w:rPr>
                <w:rStyle w:val="Hyperlink"/>
                <w:noProof/>
              </w:rPr>
              <w:t>2.2.1</w:t>
            </w:r>
            <w:r w:rsidR="00605215">
              <w:rPr>
                <w:rFonts w:asciiTheme="minorHAnsi" w:eastAsiaTheme="minorEastAsia" w:hAnsiTheme="minorHAnsi"/>
                <w:noProof/>
                <w:sz w:val="22"/>
              </w:rPr>
              <w:tab/>
            </w:r>
            <w:r w:rsidR="00605215" w:rsidRPr="00084524">
              <w:rPr>
                <w:rStyle w:val="Hyperlink"/>
                <w:noProof/>
              </w:rPr>
              <w:t>Sistem</w:t>
            </w:r>
            <w:r w:rsidR="00605215">
              <w:rPr>
                <w:noProof/>
                <w:webHidden/>
              </w:rPr>
              <w:tab/>
            </w:r>
            <w:r w:rsidR="00605215">
              <w:rPr>
                <w:noProof/>
                <w:webHidden/>
              </w:rPr>
              <w:fldChar w:fldCharType="begin"/>
            </w:r>
            <w:r w:rsidR="00605215">
              <w:rPr>
                <w:noProof/>
                <w:webHidden/>
              </w:rPr>
              <w:instrText xml:space="preserve"> PAGEREF _Toc520913960 \h </w:instrText>
            </w:r>
            <w:r w:rsidR="00605215">
              <w:rPr>
                <w:noProof/>
                <w:webHidden/>
              </w:rPr>
            </w:r>
            <w:r w:rsidR="00605215">
              <w:rPr>
                <w:noProof/>
                <w:webHidden/>
              </w:rPr>
              <w:fldChar w:fldCharType="separate"/>
            </w:r>
            <w:r w:rsidR="00E54869">
              <w:rPr>
                <w:noProof/>
                <w:webHidden/>
              </w:rPr>
              <w:t>9</w:t>
            </w:r>
            <w:r w:rsidR="00605215">
              <w:rPr>
                <w:noProof/>
                <w:webHidden/>
              </w:rPr>
              <w:fldChar w:fldCharType="end"/>
            </w:r>
          </w:hyperlink>
        </w:p>
        <w:p w14:paraId="107035EF" w14:textId="2835E82A"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1" w:history="1">
            <w:r w:rsidR="00605215" w:rsidRPr="00084524">
              <w:rPr>
                <w:rStyle w:val="Hyperlink"/>
                <w:noProof/>
              </w:rPr>
              <w:t>2.2.2</w:t>
            </w:r>
            <w:r w:rsidR="00605215">
              <w:rPr>
                <w:rFonts w:asciiTheme="minorHAnsi" w:eastAsiaTheme="minorEastAsia" w:hAnsiTheme="minorHAnsi"/>
                <w:noProof/>
                <w:sz w:val="22"/>
              </w:rPr>
              <w:tab/>
            </w:r>
            <w:r w:rsidR="00605215" w:rsidRPr="00084524">
              <w:rPr>
                <w:rStyle w:val="Hyperlink"/>
                <w:noProof/>
              </w:rPr>
              <w:t>Informasi</w:t>
            </w:r>
            <w:r w:rsidR="00605215">
              <w:rPr>
                <w:noProof/>
                <w:webHidden/>
              </w:rPr>
              <w:tab/>
            </w:r>
            <w:r w:rsidR="00605215">
              <w:rPr>
                <w:noProof/>
                <w:webHidden/>
              </w:rPr>
              <w:fldChar w:fldCharType="begin"/>
            </w:r>
            <w:r w:rsidR="00605215">
              <w:rPr>
                <w:noProof/>
                <w:webHidden/>
              </w:rPr>
              <w:instrText xml:space="preserve"> PAGEREF _Toc520913961 \h </w:instrText>
            </w:r>
            <w:r w:rsidR="00605215">
              <w:rPr>
                <w:noProof/>
                <w:webHidden/>
              </w:rPr>
            </w:r>
            <w:r w:rsidR="00605215">
              <w:rPr>
                <w:noProof/>
                <w:webHidden/>
              </w:rPr>
              <w:fldChar w:fldCharType="separate"/>
            </w:r>
            <w:r w:rsidR="00E54869">
              <w:rPr>
                <w:noProof/>
                <w:webHidden/>
              </w:rPr>
              <w:t>9</w:t>
            </w:r>
            <w:r w:rsidR="00605215">
              <w:rPr>
                <w:noProof/>
                <w:webHidden/>
              </w:rPr>
              <w:fldChar w:fldCharType="end"/>
            </w:r>
          </w:hyperlink>
        </w:p>
        <w:p w14:paraId="3BD1DB68" w14:textId="3EED4BF4"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2" w:history="1">
            <w:r w:rsidR="00605215" w:rsidRPr="00084524">
              <w:rPr>
                <w:rStyle w:val="Hyperlink"/>
                <w:noProof/>
              </w:rPr>
              <w:t>2.2.3</w:t>
            </w:r>
            <w:r w:rsidR="00605215">
              <w:rPr>
                <w:rFonts w:asciiTheme="minorHAnsi" w:eastAsiaTheme="minorEastAsia" w:hAnsiTheme="minorHAnsi"/>
                <w:noProof/>
                <w:sz w:val="22"/>
              </w:rPr>
              <w:tab/>
            </w:r>
            <w:r w:rsidR="00605215" w:rsidRPr="00084524">
              <w:rPr>
                <w:rStyle w:val="Hyperlink"/>
                <w:noProof/>
              </w:rPr>
              <w:t>Sistem Informasi</w:t>
            </w:r>
            <w:r w:rsidR="00605215">
              <w:rPr>
                <w:noProof/>
                <w:webHidden/>
              </w:rPr>
              <w:tab/>
            </w:r>
            <w:r w:rsidR="00605215">
              <w:rPr>
                <w:noProof/>
                <w:webHidden/>
              </w:rPr>
              <w:fldChar w:fldCharType="begin"/>
            </w:r>
            <w:r w:rsidR="00605215">
              <w:rPr>
                <w:noProof/>
                <w:webHidden/>
              </w:rPr>
              <w:instrText xml:space="preserve"> PAGEREF _Toc520913962 \h </w:instrText>
            </w:r>
            <w:r w:rsidR="00605215">
              <w:rPr>
                <w:noProof/>
                <w:webHidden/>
              </w:rPr>
            </w:r>
            <w:r w:rsidR="00605215">
              <w:rPr>
                <w:noProof/>
                <w:webHidden/>
              </w:rPr>
              <w:fldChar w:fldCharType="separate"/>
            </w:r>
            <w:r w:rsidR="00E54869">
              <w:rPr>
                <w:noProof/>
                <w:webHidden/>
              </w:rPr>
              <w:t>9</w:t>
            </w:r>
            <w:r w:rsidR="00605215">
              <w:rPr>
                <w:noProof/>
                <w:webHidden/>
              </w:rPr>
              <w:fldChar w:fldCharType="end"/>
            </w:r>
          </w:hyperlink>
        </w:p>
        <w:p w14:paraId="7CDAFD7E" w14:textId="5E6C91A4"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3" w:history="1">
            <w:r w:rsidR="00605215" w:rsidRPr="00084524">
              <w:rPr>
                <w:rStyle w:val="Hyperlink"/>
                <w:noProof/>
              </w:rPr>
              <w:t>2.2.4</w:t>
            </w:r>
            <w:r w:rsidR="00605215">
              <w:rPr>
                <w:rFonts w:asciiTheme="minorHAnsi" w:eastAsiaTheme="minorEastAsia" w:hAnsiTheme="minorHAnsi"/>
                <w:noProof/>
                <w:sz w:val="22"/>
              </w:rPr>
              <w:tab/>
            </w:r>
            <w:r w:rsidR="00605215" w:rsidRPr="00084524">
              <w:rPr>
                <w:rStyle w:val="Hyperlink"/>
                <w:noProof/>
              </w:rPr>
              <w:t>Website</w:t>
            </w:r>
            <w:r w:rsidR="00605215">
              <w:rPr>
                <w:noProof/>
                <w:webHidden/>
              </w:rPr>
              <w:tab/>
            </w:r>
            <w:r w:rsidR="00605215">
              <w:rPr>
                <w:noProof/>
                <w:webHidden/>
              </w:rPr>
              <w:fldChar w:fldCharType="begin"/>
            </w:r>
            <w:r w:rsidR="00605215">
              <w:rPr>
                <w:noProof/>
                <w:webHidden/>
              </w:rPr>
              <w:instrText xml:space="preserve"> PAGEREF _Toc520913963 \h </w:instrText>
            </w:r>
            <w:r w:rsidR="00605215">
              <w:rPr>
                <w:noProof/>
                <w:webHidden/>
              </w:rPr>
            </w:r>
            <w:r w:rsidR="00605215">
              <w:rPr>
                <w:noProof/>
                <w:webHidden/>
              </w:rPr>
              <w:fldChar w:fldCharType="separate"/>
            </w:r>
            <w:r w:rsidR="00E54869">
              <w:rPr>
                <w:noProof/>
                <w:webHidden/>
              </w:rPr>
              <w:t>10</w:t>
            </w:r>
            <w:r w:rsidR="00605215">
              <w:rPr>
                <w:noProof/>
                <w:webHidden/>
              </w:rPr>
              <w:fldChar w:fldCharType="end"/>
            </w:r>
          </w:hyperlink>
        </w:p>
        <w:p w14:paraId="783BCD5F" w14:textId="004ADFBE"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4" w:history="1">
            <w:r w:rsidR="00605215" w:rsidRPr="00084524">
              <w:rPr>
                <w:rStyle w:val="Hyperlink"/>
                <w:noProof/>
              </w:rPr>
              <w:t>2.2.5</w:t>
            </w:r>
            <w:r w:rsidR="00605215">
              <w:rPr>
                <w:rFonts w:asciiTheme="minorHAnsi" w:eastAsiaTheme="minorEastAsia" w:hAnsiTheme="minorHAnsi"/>
                <w:noProof/>
                <w:sz w:val="22"/>
              </w:rPr>
              <w:tab/>
            </w:r>
            <w:r w:rsidR="00605215" w:rsidRPr="00084524">
              <w:rPr>
                <w:rStyle w:val="Hyperlink"/>
                <w:noProof/>
              </w:rPr>
              <w:t>Database</w:t>
            </w:r>
            <w:r w:rsidR="00605215">
              <w:rPr>
                <w:noProof/>
                <w:webHidden/>
              </w:rPr>
              <w:tab/>
            </w:r>
            <w:r w:rsidR="00605215">
              <w:rPr>
                <w:noProof/>
                <w:webHidden/>
              </w:rPr>
              <w:fldChar w:fldCharType="begin"/>
            </w:r>
            <w:r w:rsidR="00605215">
              <w:rPr>
                <w:noProof/>
                <w:webHidden/>
              </w:rPr>
              <w:instrText xml:space="preserve"> PAGEREF _Toc520913964 \h </w:instrText>
            </w:r>
            <w:r w:rsidR="00605215">
              <w:rPr>
                <w:noProof/>
                <w:webHidden/>
              </w:rPr>
            </w:r>
            <w:r w:rsidR="00605215">
              <w:rPr>
                <w:noProof/>
                <w:webHidden/>
              </w:rPr>
              <w:fldChar w:fldCharType="separate"/>
            </w:r>
            <w:r w:rsidR="00E54869">
              <w:rPr>
                <w:noProof/>
                <w:webHidden/>
              </w:rPr>
              <w:t>10</w:t>
            </w:r>
            <w:r w:rsidR="00605215">
              <w:rPr>
                <w:noProof/>
                <w:webHidden/>
              </w:rPr>
              <w:fldChar w:fldCharType="end"/>
            </w:r>
          </w:hyperlink>
        </w:p>
        <w:p w14:paraId="2942A66E" w14:textId="7A115BC3"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5" w:history="1">
            <w:r w:rsidR="00605215" w:rsidRPr="00084524">
              <w:rPr>
                <w:rStyle w:val="Hyperlink"/>
                <w:noProof/>
              </w:rPr>
              <w:t>2.2.6</w:t>
            </w:r>
            <w:r w:rsidR="00605215">
              <w:rPr>
                <w:rFonts w:asciiTheme="minorHAnsi" w:eastAsiaTheme="minorEastAsia" w:hAnsiTheme="minorHAnsi"/>
                <w:noProof/>
                <w:sz w:val="22"/>
              </w:rPr>
              <w:tab/>
            </w:r>
            <w:r w:rsidR="00605215" w:rsidRPr="00084524">
              <w:rPr>
                <w:rStyle w:val="Hyperlink"/>
                <w:noProof/>
              </w:rPr>
              <w:t>Pelayanan</w:t>
            </w:r>
            <w:r w:rsidR="00605215">
              <w:rPr>
                <w:noProof/>
                <w:webHidden/>
              </w:rPr>
              <w:tab/>
            </w:r>
            <w:r w:rsidR="00605215">
              <w:rPr>
                <w:noProof/>
                <w:webHidden/>
              </w:rPr>
              <w:fldChar w:fldCharType="begin"/>
            </w:r>
            <w:r w:rsidR="00605215">
              <w:rPr>
                <w:noProof/>
                <w:webHidden/>
              </w:rPr>
              <w:instrText xml:space="preserve"> PAGEREF _Toc520913965 \h </w:instrText>
            </w:r>
            <w:r w:rsidR="00605215">
              <w:rPr>
                <w:noProof/>
                <w:webHidden/>
              </w:rPr>
            </w:r>
            <w:r w:rsidR="00605215">
              <w:rPr>
                <w:noProof/>
                <w:webHidden/>
              </w:rPr>
              <w:fldChar w:fldCharType="separate"/>
            </w:r>
            <w:r w:rsidR="00E54869">
              <w:rPr>
                <w:noProof/>
                <w:webHidden/>
              </w:rPr>
              <w:t>11</w:t>
            </w:r>
            <w:r w:rsidR="00605215">
              <w:rPr>
                <w:noProof/>
                <w:webHidden/>
              </w:rPr>
              <w:fldChar w:fldCharType="end"/>
            </w:r>
          </w:hyperlink>
        </w:p>
        <w:p w14:paraId="7CF7999B" w14:textId="4A34C51F"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6" w:history="1">
            <w:r w:rsidR="00605215" w:rsidRPr="00084524">
              <w:rPr>
                <w:rStyle w:val="Hyperlink"/>
                <w:noProof/>
              </w:rPr>
              <w:t>2.2.7</w:t>
            </w:r>
            <w:r w:rsidR="00605215">
              <w:rPr>
                <w:rFonts w:asciiTheme="minorHAnsi" w:eastAsiaTheme="minorEastAsia" w:hAnsiTheme="minorHAnsi"/>
                <w:noProof/>
                <w:sz w:val="22"/>
              </w:rPr>
              <w:tab/>
            </w:r>
            <w:r w:rsidR="00605215" w:rsidRPr="00084524">
              <w:rPr>
                <w:rStyle w:val="Hyperlink"/>
                <w:noProof/>
              </w:rPr>
              <w:t>Agile</w:t>
            </w:r>
            <w:r w:rsidR="00605215">
              <w:rPr>
                <w:noProof/>
                <w:webHidden/>
              </w:rPr>
              <w:tab/>
            </w:r>
            <w:r w:rsidR="00605215">
              <w:rPr>
                <w:noProof/>
                <w:webHidden/>
              </w:rPr>
              <w:fldChar w:fldCharType="begin"/>
            </w:r>
            <w:r w:rsidR="00605215">
              <w:rPr>
                <w:noProof/>
                <w:webHidden/>
              </w:rPr>
              <w:instrText xml:space="preserve"> PAGEREF _Toc520913966 \h </w:instrText>
            </w:r>
            <w:r w:rsidR="00605215">
              <w:rPr>
                <w:noProof/>
                <w:webHidden/>
              </w:rPr>
            </w:r>
            <w:r w:rsidR="00605215">
              <w:rPr>
                <w:noProof/>
                <w:webHidden/>
              </w:rPr>
              <w:fldChar w:fldCharType="separate"/>
            </w:r>
            <w:r w:rsidR="00E54869">
              <w:rPr>
                <w:noProof/>
                <w:webHidden/>
              </w:rPr>
              <w:t>11</w:t>
            </w:r>
            <w:r w:rsidR="00605215">
              <w:rPr>
                <w:noProof/>
                <w:webHidden/>
              </w:rPr>
              <w:fldChar w:fldCharType="end"/>
            </w:r>
          </w:hyperlink>
        </w:p>
        <w:p w14:paraId="41CCD2BC" w14:textId="3BBE3749" w:rsidR="00605215" w:rsidRDefault="00C205D5" w:rsidP="00E82874">
          <w:pPr>
            <w:pStyle w:val="TOC3"/>
            <w:tabs>
              <w:tab w:val="left" w:pos="993"/>
            </w:tabs>
            <w:spacing w:before="0" w:after="0"/>
            <w:rPr>
              <w:rFonts w:asciiTheme="minorHAnsi" w:eastAsiaTheme="minorEastAsia" w:hAnsiTheme="minorHAnsi"/>
              <w:noProof/>
              <w:sz w:val="22"/>
            </w:rPr>
          </w:pPr>
          <w:hyperlink w:anchor="_Toc520913967" w:history="1">
            <w:r w:rsidR="00605215" w:rsidRPr="00084524">
              <w:rPr>
                <w:rStyle w:val="Hyperlink"/>
                <w:noProof/>
              </w:rPr>
              <w:t>2.2.8</w:t>
            </w:r>
            <w:r w:rsidR="00605215">
              <w:rPr>
                <w:rFonts w:asciiTheme="minorHAnsi" w:eastAsiaTheme="minorEastAsia" w:hAnsiTheme="minorHAnsi"/>
                <w:noProof/>
                <w:sz w:val="22"/>
              </w:rPr>
              <w:tab/>
            </w:r>
            <w:r w:rsidR="00605215" w:rsidRPr="00084524">
              <w:rPr>
                <w:rStyle w:val="Hyperlink"/>
                <w:noProof/>
              </w:rPr>
              <w:t>Entity Relationship Diagram (ERD)</w:t>
            </w:r>
            <w:r w:rsidR="00605215">
              <w:rPr>
                <w:noProof/>
                <w:webHidden/>
              </w:rPr>
              <w:tab/>
            </w:r>
            <w:r w:rsidR="00605215">
              <w:rPr>
                <w:noProof/>
                <w:webHidden/>
              </w:rPr>
              <w:fldChar w:fldCharType="begin"/>
            </w:r>
            <w:r w:rsidR="00605215">
              <w:rPr>
                <w:noProof/>
                <w:webHidden/>
              </w:rPr>
              <w:instrText xml:space="preserve"> PAGEREF _Toc520913967 \h </w:instrText>
            </w:r>
            <w:r w:rsidR="00605215">
              <w:rPr>
                <w:noProof/>
                <w:webHidden/>
              </w:rPr>
            </w:r>
            <w:r w:rsidR="00605215">
              <w:rPr>
                <w:noProof/>
                <w:webHidden/>
              </w:rPr>
              <w:fldChar w:fldCharType="separate"/>
            </w:r>
            <w:r w:rsidR="00E54869">
              <w:rPr>
                <w:noProof/>
                <w:webHidden/>
              </w:rPr>
              <w:t>12</w:t>
            </w:r>
            <w:r w:rsidR="00605215">
              <w:rPr>
                <w:noProof/>
                <w:webHidden/>
              </w:rPr>
              <w:fldChar w:fldCharType="end"/>
            </w:r>
          </w:hyperlink>
        </w:p>
        <w:p w14:paraId="69BD40D9" w14:textId="5753B2C3" w:rsidR="00605215" w:rsidRDefault="00C205D5" w:rsidP="00E82874">
          <w:pPr>
            <w:pStyle w:val="TOC3"/>
            <w:tabs>
              <w:tab w:val="left" w:pos="993"/>
            </w:tabs>
            <w:spacing w:before="0" w:after="0"/>
            <w:rPr>
              <w:rStyle w:val="Hyperlink"/>
              <w:noProof/>
            </w:rPr>
          </w:pPr>
          <w:hyperlink w:anchor="_Toc520913968" w:history="1">
            <w:r w:rsidR="00605215" w:rsidRPr="00084524">
              <w:rPr>
                <w:rStyle w:val="Hyperlink"/>
                <w:noProof/>
              </w:rPr>
              <w:t>2.2.9</w:t>
            </w:r>
            <w:r w:rsidR="00605215">
              <w:rPr>
                <w:rFonts w:asciiTheme="minorHAnsi" w:eastAsiaTheme="minorEastAsia" w:hAnsiTheme="minorHAnsi"/>
                <w:noProof/>
                <w:sz w:val="22"/>
              </w:rPr>
              <w:tab/>
            </w:r>
            <w:r w:rsidR="00605215" w:rsidRPr="00084524">
              <w:rPr>
                <w:rStyle w:val="Hyperlink"/>
                <w:noProof/>
              </w:rPr>
              <w:t>Data Flow Diagram (DFD)</w:t>
            </w:r>
            <w:r w:rsidR="00605215">
              <w:rPr>
                <w:noProof/>
                <w:webHidden/>
              </w:rPr>
              <w:tab/>
            </w:r>
            <w:r w:rsidR="00605215">
              <w:rPr>
                <w:noProof/>
                <w:webHidden/>
              </w:rPr>
              <w:fldChar w:fldCharType="begin"/>
            </w:r>
            <w:r w:rsidR="00605215">
              <w:rPr>
                <w:noProof/>
                <w:webHidden/>
              </w:rPr>
              <w:instrText xml:space="preserve"> PAGEREF _Toc520913968 \h </w:instrText>
            </w:r>
            <w:r w:rsidR="00605215">
              <w:rPr>
                <w:noProof/>
                <w:webHidden/>
              </w:rPr>
            </w:r>
            <w:r w:rsidR="00605215">
              <w:rPr>
                <w:noProof/>
                <w:webHidden/>
              </w:rPr>
              <w:fldChar w:fldCharType="separate"/>
            </w:r>
            <w:r w:rsidR="00E54869">
              <w:rPr>
                <w:noProof/>
                <w:webHidden/>
              </w:rPr>
              <w:t>12</w:t>
            </w:r>
            <w:r w:rsidR="00605215">
              <w:rPr>
                <w:noProof/>
                <w:webHidden/>
              </w:rPr>
              <w:fldChar w:fldCharType="end"/>
            </w:r>
          </w:hyperlink>
        </w:p>
        <w:p w14:paraId="7708C213" w14:textId="77777777" w:rsidR="0010136F" w:rsidRPr="0010136F" w:rsidRDefault="0010136F" w:rsidP="0010136F"/>
        <w:p w14:paraId="1C6DBAC6" w14:textId="61DA49C5" w:rsidR="00605215" w:rsidRDefault="00C205D5">
          <w:pPr>
            <w:pStyle w:val="TOC1"/>
            <w:rPr>
              <w:rFonts w:asciiTheme="minorHAnsi" w:eastAsiaTheme="minorEastAsia" w:hAnsiTheme="minorHAnsi"/>
              <w:b w:val="0"/>
              <w:sz w:val="22"/>
              <w:lang w:val="en-US"/>
            </w:rPr>
          </w:pPr>
          <w:hyperlink w:anchor="_Toc520913969" w:history="1">
            <w:r w:rsidR="00605215" w:rsidRPr="00084524">
              <w:rPr>
                <w:rStyle w:val="Hyperlink"/>
              </w:rPr>
              <w:t>BAB III</w:t>
            </w:r>
            <w:r w:rsidR="0010136F">
              <w:rPr>
                <w:rStyle w:val="Hyperlink"/>
              </w:rPr>
              <w:t xml:space="preserve"> TINJAUAN UMUM INSTANSI</w:t>
            </w:r>
            <w:r w:rsidR="00605215">
              <w:rPr>
                <w:webHidden/>
              </w:rPr>
              <w:tab/>
            </w:r>
            <w:r w:rsidR="00605215">
              <w:rPr>
                <w:webHidden/>
              </w:rPr>
              <w:fldChar w:fldCharType="begin"/>
            </w:r>
            <w:r w:rsidR="00605215">
              <w:rPr>
                <w:webHidden/>
              </w:rPr>
              <w:instrText xml:space="preserve"> PAGEREF _Toc520913969 \h </w:instrText>
            </w:r>
            <w:r w:rsidR="00605215">
              <w:rPr>
                <w:webHidden/>
              </w:rPr>
            </w:r>
            <w:r w:rsidR="00605215">
              <w:rPr>
                <w:webHidden/>
              </w:rPr>
              <w:fldChar w:fldCharType="separate"/>
            </w:r>
            <w:r w:rsidR="00E54869">
              <w:rPr>
                <w:webHidden/>
              </w:rPr>
              <w:t>14</w:t>
            </w:r>
            <w:r w:rsidR="00605215">
              <w:rPr>
                <w:webHidden/>
              </w:rPr>
              <w:fldChar w:fldCharType="end"/>
            </w:r>
          </w:hyperlink>
        </w:p>
        <w:p w14:paraId="5D843AEB" w14:textId="37591627" w:rsidR="00605215" w:rsidRDefault="00C205D5" w:rsidP="00035DE9">
          <w:pPr>
            <w:pStyle w:val="TOC2"/>
            <w:rPr>
              <w:rFonts w:asciiTheme="minorHAnsi" w:eastAsiaTheme="minorEastAsia" w:hAnsiTheme="minorHAnsi"/>
              <w:noProof/>
              <w:sz w:val="22"/>
            </w:rPr>
          </w:pPr>
          <w:hyperlink w:anchor="_Toc520913971" w:history="1">
            <w:r w:rsidR="00605215" w:rsidRPr="00084524">
              <w:rPr>
                <w:rStyle w:val="Hyperlink"/>
                <w:noProof/>
                <w:lang w:val="en-ID"/>
              </w:rPr>
              <w:t>3.1 Sekilas tentang instansi</w:t>
            </w:r>
            <w:r w:rsidR="00605215">
              <w:rPr>
                <w:noProof/>
                <w:webHidden/>
              </w:rPr>
              <w:tab/>
            </w:r>
            <w:r w:rsidR="00605215">
              <w:rPr>
                <w:noProof/>
                <w:webHidden/>
              </w:rPr>
              <w:fldChar w:fldCharType="begin"/>
            </w:r>
            <w:r w:rsidR="00605215">
              <w:rPr>
                <w:noProof/>
                <w:webHidden/>
              </w:rPr>
              <w:instrText xml:space="preserve"> PAGEREF _Toc520913971 \h </w:instrText>
            </w:r>
            <w:r w:rsidR="00605215">
              <w:rPr>
                <w:noProof/>
                <w:webHidden/>
              </w:rPr>
            </w:r>
            <w:r w:rsidR="00605215">
              <w:rPr>
                <w:noProof/>
                <w:webHidden/>
              </w:rPr>
              <w:fldChar w:fldCharType="separate"/>
            </w:r>
            <w:r w:rsidR="00E54869">
              <w:rPr>
                <w:noProof/>
                <w:webHidden/>
              </w:rPr>
              <w:t>14</w:t>
            </w:r>
            <w:r w:rsidR="00605215">
              <w:rPr>
                <w:noProof/>
                <w:webHidden/>
              </w:rPr>
              <w:fldChar w:fldCharType="end"/>
            </w:r>
          </w:hyperlink>
        </w:p>
        <w:p w14:paraId="34D530FF" w14:textId="590FC9F2" w:rsidR="00605215" w:rsidRDefault="00C205D5" w:rsidP="00035DE9">
          <w:pPr>
            <w:pStyle w:val="TOC2"/>
            <w:rPr>
              <w:rFonts w:asciiTheme="minorHAnsi" w:eastAsiaTheme="minorEastAsia" w:hAnsiTheme="minorHAnsi"/>
              <w:noProof/>
              <w:sz w:val="22"/>
            </w:rPr>
          </w:pPr>
          <w:hyperlink w:anchor="_Toc520913972" w:history="1">
            <w:r w:rsidR="00605215" w:rsidRPr="00084524">
              <w:rPr>
                <w:rStyle w:val="Hyperlink"/>
                <w:noProof/>
                <w:lang w:val="en-ID"/>
              </w:rPr>
              <w:t>3.2 Visi dan misi</w:t>
            </w:r>
            <w:r w:rsidR="00605215">
              <w:rPr>
                <w:noProof/>
                <w:webHidden/>
              </w:rPr>
              <w:tab/>
            </w:r>
            <w:r w:rsidR="00605215">
              <w:rPr>
                <w:noProof/>
                <w:webHidden/>
              </w:rPr>
              <w:fldChar w:fldCharType="begin"/>
            </w:r>
            <w:r w:rsidR="00605215">
              <w:rPr>
                <w:noProof/>
                <w:webHidden/>
              </w:rPr>
              <w:instrText xml:space="preserve"> PAGEREF _Toc520913972 \h </w:instrText>
            </w:r>
            <w:r w:rsidR="00605215">
              <w:rPr>
                <w:noProof/>
                <w:webHidden/>
              </w:rPr>
            </w:r>
            <w:r w:rsidR="00605215">
              <w:rPr>
                <w:noProof/>
                <w:webHidden/>
              </w:rPr>
              <w:fldChar w:fldCharType="separate"/>
            </w:r>
            <w:r w:rsidR="00E54869">
              <w:rPr>
                <w:noProof/>
                <w:webHidden/>
              </w:rPr>
              <w:t>15</w:t>
            </w:r>
            <w:r w:rsidR="00605215">
              <w:rPr>
                <w:noProof/>
                <w:webHidden/>
              </w:rPr>
              <w:fldChar w:fldCharType="end"/>
            </w:r>
          </w:hyperlink>
        </w:p>
        <w:p w14:paraId="71C5887E" w14:textId="515B6052" w:rsidR="00605215" w:rsidRDefault="00C205D5" w:rsidP="00E82874">
          <w:pPr>
            <w:pStyle w:val="TOC3"/>
            <w:tabs>
              <w:tab w:val="left" w:pos="993"/>
            </w:tabs>
            <w:spacing w:before="0" w:after="0"/>
            <w:rPr>
              <w:rFonts w:asciiTheme="minorHAnsi" w:eastAsiaTheme="minorEastAsia" w:hAnsiTheme="minorHAnsi"/>
              <w:noProof/>
              <w:sz w:val="22"/>
            </w:rPr>
          </w:pPr>
          <w:hyperlink w:anchor="_Toc520913973" w:history="1">
            <w:r w:rsidR="00605215" w:rsidRPr="00084524">
              <w:rPr>
                <w:rStyle w:val="Hyperlink"/>
                <w:noProof/>
              </w:rPr>
              <w:t>3.2.1</w:t>
            </w:r>
            <w:r w:rsidR="00605215">
              <w:rPr>
                <w:rFonts w:asciiTheme="minorHAnsi" w:eastAsiaTheme="minorEastAsia" w:hAnsiTheme="minorHAnsi"/>
                <w:noProof/>
                <w:sz w:val="22"/>
              </w:rPr>
              <w:tab/>
            </w:r>
            <w:r w:rsidR="00605215" w:rsidRPr="00084524">
              <w:rPr>
                <w:rStyle w:val="Hyperlink"/>
                <w:noProof/>
              </w:rPr>
              <w:t>Visi</w:t>
            </w:r>
            <w:r w:rsidR="00605215">
              <w:rPr>
                <w:noProof/>
                <w:webHidden/>
              </w:rPr>
              <w:tab/>
            </w:r>
            <w:r w:rsidR="00605215">
              <w:rPr>
                <w:noProof/>
                <w:webHidden/>
              </w:rPr>
              <w:fldChar w:fldCharType="begin"/>
            </w:r>
            <w:r w:rsidR="00605215">
              <w:rPr>
                <w:noProof/>
                <w:webHidden/>
              </w:rPr>
              <w:instrText xml:space="preserve"> PAGEREF _Toc520913973 \h </w:instrText>
            </w:r>
            <w:r w:rsidR="00605215">
              <w:rPr>
                <w:noProof/>
                <w:webHidden/>
              </w:rPr>
            </w:r>
            <w:r w:rsidR="00605215">
              <w:rPr>
                <w:noProof/>
                <w:webHidden/>
              </w:rPr>
              <w:fldChar w:fldCharType="separate"/>
            </w:r>
            <w:r w:rsidR="00E54869">
              <w:rPr>
                <w:noProof/>
                <w:webHidden/>
              </w:rPr>
              <w:t>15</w:t>
            </w:r>
            <w:r w:rsidR="00605215">
              <w:rPr>
                <w:noProof/>
                <w:webHidden/>
              </w:rPr>
              <w:fldChar w:fldCharType="end"/>
            </w:r>
          </w:hyperlink>
        </w:p>
        <w:p w14:paraId="42122C28" w14:textId="258A03FD" w:rsidR="00605215" w:rsidRDefault="00C205D5" w:rsidP="00E82874">
          <w:pPr>
            <w:pStyle w:val="TOC3"/>
            <w:tabs>
              <w:tab w:val="left" w:pos="993"/>
            </w:tabs>
            <w:spacing w:before="0" w:after="0"/>
            <w:rPr>
              <w:rFonts w:asciiTheme="minorHAnsi" w:eastAsiaTheme="minorEastAsia" w:hAnsiTheme="minorHAnsi"/>
              <w:noProof/>
              <w:sz w:val="22"/>
            </w:rPr>
          </w:pPr>
          <w:hyperlink w:anchor="_Toc520913974" w:history="1">
            <w:r w:rsidR="00605215" w:rsidRPr="00084524">
              <w:rPr>
                <w:rStyle w:val="Hyperlink"/>
                <w:noProof/>
              </w:rPr>
              <w:t>3.2.2</w:t>
            </w:r>
            <w:r w:rsidR="00605215">
              <w:rPr>
                <w:rFonts w:asciiTheme="minorHAnsi" w:eastAsiaTheme="minorEastAsia" w:hAnsiTheme="minorHAnsi"/>
                <w:noProof/>
                <w:sz w:val="22"/>
              </w:rPr>
              <w:tab/>
            </w:r>
            <w:r w:rsidR="00605215" w:rsidRPr="00084524">
              <w:rPr>
                <w:rStyle w:val="Hyperlink"/>
                <w:noProof/>
                <w:lang w:val="id-ID"/>
              </w:rPr>
              <w:t>Misi</w:t>
            </w:r>
            <w:r w:rsidR="00605215">
              <w:rPr>
                <w:noProof/>
                <w:webHidden/>
              </w:rPr>
              <w:tab/>
            </w:r>
            <w:r w:rsidR="00605215">
              <w:rPr>
                <w:noProof/>
                <w:webHidden/>
              </w:rPr>
              <w:fldChar w:fldCharType="begin"/>
            </w:r>
            <w:r w:rsidR="00605215">
              <w:rPr>
                <w:noProof/>
                <w:webHidden/>
              </w:rPr>
              <w:instrText xml:space="preserve"> PAGEREF _Toc520913974 \h </w:instrText>
            </w:r>
            <w:r w:rsidR="00605215">
              <w:rPr>
                <w:noProof/>
                <w:webHidden/>
              </w:rPr>
            </w:r>
            <w:r w:rsidR="00605215">
              <w:rPr>
                <w:noProof/>
                <w:webHidden/>
              </w:rPr>
              <w:fldChar w:fldCharType="separate"/>
            </w:r>
            <w:r w:rsidR="00E54869">
              <w:rPr>
                <w:noProof/>
                <w:webHidden/>
              </w:rPr>
              <w:t>15</w:t>
            </w:r>
            <w:r w:rsidR="00605215">
              <w:rPr>
                <w:noProof/>
                <w:webHidden/>
              </w:rPr>
              <w:fldChar w:fldCharType="end"/>
            </w:r>
          </w:hyperlink>
        </w:p>
        <w:p w14:paraId="4E34C10A" w14:textId="1E599DDC" w:rsidR="00605215" w:rsidRDefault="00C205D5" w:rsidP="00035DE9">
          <w:pPr>
            <w:pStyle w:val="TOC2"/>
            <w:rPr>
              <w:rStyle w:val="Hyperlink"/>
              <w:noProof/>
            </w:rPr>
          </w:pPr>
          <w:hyperlink w:anchor="_Toc520913975" w:history="1">
            <w:r w:rsidR="00605215" w:rsidRPr="00084524">
              <w:rPr>
                <w:rStyle w:val="Hyperlink"/>
                <w:noProof/>
                <w:lang w:val="en-ID"/>
              </w:rPr>
              <w:t>3.3 Struktur Organisasi</w:t>
            </w:r>
            <w:r w:rsidR="00605215">
              <w:rPr>
                <w:noProof/>
                <w:webHidden/>
              </w:rPr>
              <w:tab/>
            </w:r>
            <w:r w:rsidR="00605215">
              <w:rPr>
                <w:noProof/>
                <w:webHidden/>
              </w:rPr>
              <w:fldChar w:fldCharType="begin"/>
            </w:r>
            <w:r w:rsidR="00605215">
              <w:rPr>
                <w:noProof/>
                <w:webHidden/>
              </w:rPr>
              <w:instrText xml:space="preserve"> PAGEREF _Toc520913975 \h </w:instrText>
            </w:r>
            <w:r w:rsidR="00605215">
              <w:rPr>
                <w:noProof/>
                <w:webHidden/>
              </w:rPr>
            </w:r>
            <w:r w:rsidR="00605215">
              <w:rPr>
                <w:noProof/>
                <w:webHidden/>
              </w:rPr>
              <w:fldChar w:fldCharType="separate"/>
            </w:r>
            <w:r w:rsidR="00E54869">
              <w:rPr>
                <w:noProof/>
                <w:webHidden/>
              </w:rPr>
              <w:t>17</w:t>
            </w:r>
            <w:r w:rsidR="00605215">
              <w:rPr>
                <w:noProof/>
                <w:webHidden/>
              </w:rPr>
              <w:fldChar w:fldCharType="end"/>
            </w:r>
          </w:hyperlink>
        </w:p>
        <w:p w14:paraId="24A5148F" w14:textId="77777777" w:rsidR="0010136F" w:rsidRPr="0010136F" w:rsidRDefault="0010136F" w:rsidP="0010136F"/>
        <w:p w14:paraId="58DE738C" w14:textId="62210150" w:rsidR="00605215" w:rsidRDefault="00C205D5">
          <w:pPr>
            <w:pStyle w:val="TOC1"/>
            <w:rPr>
              <w:rFonts w:asciiTheme="minorHAnsi" w:eastAsiaTheme="minorEastAsia" w:hAnsiTheme="minorHAnsi"/>
              <w:b w:val="0"/>
              <w:sz w:val="22"/>
              <w:lang w:val="en-US"/>
            </w:rPr>
          </w:pPr>
          <w:hyperlink w:anchor="_Toc520913976" w:history="1">
            <w:r w:rsidR="00605215" w:rsidRPr="00084524">
              <w:rPr>
                <w:rStyle w:val="Hyperlink"/>
              </w:rPr>
              <w:t>BAB IV ANALISA DAN PERANCANGAN SISTEM</w:t>
            </w:r>
            <w:r w:rsidR="00605215">
              <w:rPr>
                <w:webHidden/>
              </w:rPr>
              <w:tab/>
            </w:r>
            <w:r w:rsidR="00605215">
              <w:rPr>
                <w:webHidden/>
              </w:rPr>
              <w:fldChar w:fldCharType="begin"/>
            </w:r>
            <w:r w:rsidR="00605215">
              <w:rPr>
                <w:webHidden/>
              </w:rPr>
              <w:instrText xml:space="preserve"> PAGEREF _Toc520913976 \h </w:instrText>
            </w:r>
            <w:r w:rsidR="00605215">
              <w:rPr>
                <w:webHidden/>
              </w:rPr>
            </w:r>
            <w:r w:rsidR="00605215">
              <w:rPr>
                <w:webHidden/>
              </w:rPr>
              <w:fldChar w:fldCharType="separate"/>
            </w:r>
            <w:r w:rsidR="00E54869">
              <w:rPr>
                <w:webHidden/>
              </w:rPr>
              <w:t>18</w:t>
            </w:r>
            <w:r w:rsidR="00605215">
              <w:rPr>
                <w:webHidden/>
              </w:rPr>
              <w:fldChar w:fldCharType="end"/>
            </w:r>
          </w:hyperlink>
        </w:p>
        <w:p w14:paraId="6903B6AC" w14:textId="4C6EED47" w:rsidR="00605215" w:rsidRDefault="00C205D5" w:rsidP="00035DE9">
          <w:pPr>
            <w:pStyle w:val="TOC2"/>
            <w:rPr>
              <w:rFonts w:asciiTheme="minorHAnsi" w:eastAsiaTheme="minorEastAsia" w:hAnsiTheme="minorHAnsi"/>
              <w:noProof/>
              <w:sz w:val="22"/>
            </w:rPr>
          </w:pPr>
          <w:hyperlink w:anchor="_Toc520913977" w:history="1">
            <w:r w:rsidR="00605215" w:rsidRPr="00084524">
              <w:rPr>
                <w:rStyle w:val="Hyperlink"/>
                <w:noProof/>
                <w:lang w:val="en-ID"/>
              </w:rPr>
              <w:t>4.1 Analisa Sistem yang Berjalan</w:t>
            </w:r>
            <w:r w:rsidR="00605215">
              <w:rPr>
                <w:noProof/>
                <w:webHidden/>
              </w:rPr>
              <w:tab/>
            </w:r>
            <w:r w:rsidR="00605215">
              <w:rPr>
                <w:noProof/>
                <w:webHidden/>
              </w:rPr>
              <w:fldChar w:fldCharType="begin"/>
            </w:r>
            <w:r w:rsidR="00605215">
              <w:rPr>
                <w:noProof/>
                <w:webHidden/>
              </w:rPr>
              <w:instrText xml:space="preserve"> PAGEREF _Toc520913977 \h </w:instrText>
            </w:r>
            <w:r w:rsidR="00605215">
              <w:rPr>
                <w:noProof/>
                <w:webHidden/>
              </w:rPr>
            </w:r>
            <w:r w:rsidR="00605215">
              <w:rPr>
                <w:noProof/>
                <w:webHidden/>
              </w:rPr>
              <w:fldChar w:fldCharType="separate"/>
            </w:r>
            <w:r w:rsidR="00E54869">
              <w:rPr>
                <w:noProof/>
                <w:webHidden/>
              </w:rPr>
              <w:t>18</w:t>
            </w:r>
            <w:r w:rsidR="00605215">
              <w:rPr>
                <w:noProof/>
                <w:webHidden/>
              </w:rPr>
              <w:fldChar w:fldCharType="end"/>
            </w:r>
          </w:hyperlink>
        </w:p>
        <w:p w14:paraId="4E83C524" w14:textId="2BC245B6" w:rsidR="00605215" w:rsidRDefault="00C205D5" w:rsidP="00035DE9">
          <w:pPr>
            <w:pStyle w:val="TOC2"/>
            <w:rPr>
              <w:rFonts w:asciiTheme="minorHAnsi" w:eastAsiaTheme="minorEastAsia" w:hAnsiTheme="minorHAnsi"/>
              <w:noProof/>
              <w:sz w:val="22"/>
            </w:rPr>
          </w:pPr>
          <w:hyperlink w:anchor="_Toc520913978" w:history="1">
            <w:r w:rsidR="00605215" w:rsidRPr="00084524">
              <w:rPr>
                <w:rStyle w:val="Hyperlink"/>
                <w:noProof/>
                <w:lang w:val="en-ID"/>
              </w:rPr>
              <w:t>4.2 Analisa Kebutuhan Sistem</w:t>
            </w:r>
            <w:r w:rsidR="00605215">
              <w:rPr>
                <w:noProof/>
                <w:webHidden/>
              </w:rPr>
              <w:tab/>
            </w:r>
            <w:r w:rsidR="00605215">
              <w:rPr>
                <w:noProof/>
                <w:webHidden/>
              </w:rPr>
              <w:fldChar w:fldCharType="begin"/>
            </w:r>
            <w:r w:rsidR="00605215">
              <w:rPr>
                <w:noProof/>
                <w:webHidden/>
              </w:rPr>
              <w:instrText xml:space="preserve"> PAGEREF _Toc520913978 \h </w:instrText>
            </w:r>
            <w:r w:rsidR="00605215">
              <w:rPr>
                <w:noProof/>
                <w:webHidden/>
              </w:rPr>
            </w:r>
            <w:r w:rsidR="00605215">
              <w:rPr>
                <w:noProof/>
                <w:webHidden/>
              </w:rPr>
              <w:fldChar w:fldCharType="separate"/>
            </w:r>
            <w:r w:rsidR="00E54869">
              <w:rPr>
                <w:noProof/>
                <w:webHidden/>
              </w:rPr>
              <w:t>19</w:t>
            </w:r>
            <w:r w:rsidR="00605215">
              <w:rPr>
                <w:noProof/>
                <w:webHidden/>
              </w:rPr>
              <w:fldChar w:fldCharType="end"/>
            </w:r>
          </w:hyperlink>
        </w:p>
        <w:p w14:paraId="302EDC0F" w14:textId="30FA7720" w:rsidR="00605215" w:rsidRDefault="00C205D5" w:rsidP="00E82874">
          <w:pPr>
            <w:pStyle w:val="TOC3"/>
            <w:tabs>
              <w:tab w:val="left" w:pos="993"/>
            </w:tabs>
            <w:spacing w:before="0" w:after="0"/>
            <w:rPr>
              <w:rFonts w:asciiTheme="minorHAnsi" w:eastAsiaTheme="minorEastAsia" w:hAnsiTheme="minorHAnsi"/>
              <w:noProof/>
              <w:sz w:val="22"/>
            </w:rPr>
          </w:pPr>
          <w:hyperlink w:anchor="_Toc520913979" w:history="1">
            <w:r w:rsidR="00605215" w:rsidRPr="00084524">
              <w:rPr>
                <w:rStyle w:val="Hyperlink"/>
                <w:noProof/>
              </w:rPr>
              <w:t>4.2.1</w:t>
            </w:r>
            <w:r w:rsidR="00605215">
              <w:rPr>
                <w:rFonts w:asciiTheme="minorHAnsi" w:eastAsiaTheme="minorEastAsia" w:hAnsiTheme="minorHAnsi"/>
                <w:noProof/>
                <w:sz w:val="22"/>
              </w:rPr>
              <w:tab/>
            </w:r>
            <w:r w:rsidR="00605215" w:rsidRPr="00084524">
              <w:rPr>
                <w:rStyle w:val="Hyperlink"/>
                <w:noProof/>
              </w:rPr>
              <w:t>Fungsional</w:t>
            </w:r>
            <w:r w:rsidR="00605215">
              <w:rPr>
                <w:noProof/>
                <w:webHidden/>
              </w:rPr>
              <w:tab/>
            </w:r>
            <w:r w:rsidR="00605215">
              <w:rPr>
                <w:noProof/>
                <w:webHidden/>
              </w:rPr>
              <w:fldChar w:fldCharType="begin"/>
            </w:r>
            <w:r w:rsidR="00605215">
              <w:rPr>
                <w:noProof/>
                <w:webHidden/>
              </w:rPr>
              <w:instrText xml:space="preserve"> PAGEREF _Toc520913979 \h </w:instrText>
            </w:r>
            <w:r w:rsidR="00605215">
              <w:rPr>
                <w:noProof/>
                <w:webHidden/>
              </w:rPr>
            </w:r>
            <w:r w:rsidR="00605215">
              <w:rPr>
                <w:noProof/>
                <w:webHidden/>
              </w:rPr>
              <w:fldChar w:fldCharType="separate"/>
            </w:r>
            <w:r w:rsidR="00E54869">
              <w:rPr>
                <w:noProof/>
                <w:webHidden/>
              </w:rPr>
              <w:t>19</w:t>
            </w:r>
            <w:r w:rsidR="00605215">
              <w:rPr>
                <w:noProof/>
                <w:webHidden/>
              </w:rPr>
              <w:fldChar w:fldCharType="end"/>
            </w:r>
          </w:hyperlink>
        </w:p>
        <w:p w14:paraId="10BCE718" w14:textId="34CD5AD2" w:rsidR="00605215" w:rsidRDefault="00C205D5" w:rsidP="00E82874">
          <w:pPr>
            <w:pStyle w:val="TOC3"/>
            <w:tabs>
              <w:tab w:val="left" w:pos="993"/>
            </w:tabs>
            <w:spacing w:before="0" w:after="0"/>
            <w:rPr>
              <w:rFonts w:asciiTheme="minorHAnsi" w:eastAsiaTheme="minorEastAsia" w:hAnsiTheme="minorHAnsi"/>
              <w:noProof/>
              <w:sz w:val="22"/>
            </w:rPr>
          </w:pPr>
          <w:hyperlink w:anchor="_Toc520913980" w:history="1">
            <w:r w:rsidR="00605215" w:rsidRPr="00084524">
              <w:rPr>
                <w:rStyle w:val="Hyperlink"/>
                <w:noProof/>
              </w:rPr>
              <w:t>4.2.2</w:t>
            </w:r>
            <w:r w:rsidR="00605215">
              <w:rPr>
                <w:rFonts w:asciiTheme="minorHAnsi" w:eastAsiaTheme="minorEastAsia" w:hAnsiTheme="minorHAnsi"/>
                <w:noProof/>
                <w:sz w:val="22"/>
              </w:rPr>
              <w:tab/>
            </w:r>
            <w:r w:rsidR="00605215" w:rsidRPr="00084524">
              <w:rPr>
                <w:rStyle w:val="Hyperlink"/>
                <w:noProof/>
              </w:rPr>
              <w:t>Non Fungsional</w:t>
            </w:r>
            <w:r w:rsidR="00605215">
              <w:rPr>
                <w:noProof/>
                <w:webHidden/>
              </w:rPr>
              <w:tab/>
            </w:r>
            <w:r w:rsidR="00605215">
              <w:rPr>
                <w:noProof/>
                <w:webHidden/>
              </w:rPr>
              <w:fldChar w:fldCharType="begin"/>
            </w:r>
            <w:r w:rsidR="00605215">
              <w:rPr>
                <w:noProof/>
                <w:webHidden/>
              </w:rPr>
              <w:instrText xml:space="preserve"> PAGEREF _Toc520913980 \h </w:instrText>
            </w:r>
            <w:r w:rsidR="00605215">
              <w:rPr>
                <w:noProof/>
                <w:webHidden/>
              </w:rPr>
            </w:r>
            <w:r w:rsidR="00605215">
              <w:rPr>
                <w:noProof/>
                <w:webHidden/>
              </w:rPr>
              <w:fldChar w:fldCharType="separate"/>
            </w:r>
            <w:r w:rsidR="00E54869">
              <w:rPr>
                <w:noProof/>
                <w:webHidden/>
              </w:rPr>
              <w:t>19</w:t>
            </w:r>
            <w:r w:rsidR="00605215">
              <w:rPr>
                <w:noProof/>
                <w:webHidden/>
              </w:rPr>
              <w:fldChar w:fldCharType="end"/>
            </w:r>
          </w:hyperlink>
        </w:p>
        <w:p w14:paraId="39FA4DAC" w14:textId="425356B3" w:rsidR="00605215" w:rsidRDefault="00C205D5" w:rsidP="00035DE9">
          <w:pPr>
            <w:pStyle w:val="TOC2"/>
            <w:rPr>
              <w:rFonts w:asciiTheme="minorHAnsi" w:eastAsiaTheme="minorEastAsia" w:hAnsiTheme="minorHAnsi"/>
              <w:noProof/>
              <w:sz w:val="22"/>
            </w:rPr>
          </w:pPr>
          <w:hyperlink w:anchor="_Toc520913981" w:history="1">
            <w:r w:rsidR="00605215" w:rsidRPr="00084524">
              <w:rPr>
                <w:rStyle w:val="Hyperlink"/>
                <w:noProof/>
                <w:lang w:val="en-ID"/>
              </w:rPr>
              <w:t>4.3 Analisa Pengembangan sistem</w:t>
            </w:r>
            <w:r w:rsidR="00605215">
              <w:rPr>
                <w:noProof/>
                <w:webHidden/>
              </w:rPr>
              <w:tab/>
            </w:r>
            <w:r w:rsidR="00605215">
              <w:rPr>
                <w:noProof/>
                <w:webHidden/>
              </w:rPr>
              <w:fldChar w:fldCharType="begin"/>
            </w:r>
            <w:r w:rsidR="00605215">
              <w:rPr>
                <w:noProof/>
                <w:webHidden/>
              </w:rPr>
              <w:instrText xml:space="preserve"> PAGEREF _Toc520913981 \h </w:instrText>
            </w:r>
            <w:r w:rsidR="00605215">
              <w:rPr>
                <w:noProof/>
                <w:webHidden/>
              </w:rPr>
            </w:r>
            <w:r w:rsidR="00605215">
              <w:rPr>
                <w:noProof/>
                <w:webHidden/>
              </w:rPr>
              <w:fldChar w:fldCharType="separate"/>
            </w:r>
            <w:r w:rsidR="00E54869">
              <w:rPr>
                <w:noProof/>
                <w:webHidden/>
              </w:rPr>
              <w:t>20</w:t>
            </w:r>
            <w:r w:rsidR="00605215">
              <w:rPr>
                <w:noProof/>
                <w:webHidden/>
              </w:rPr>
              <w:fldChar w:fldCharType="end"/>
            </w:r>
          </w:hyperlink>
        </w:p>
        <w:p w14:paraId="5282A40A" w14:textId="1EB8E795" w:rsidR="00605215" w:rsidRDefault="00C205D5" w:rsidP="00035DE9">
          <w:pPr>
            <w:pStyle w:val="TOC2"/>
            <w:rPr>
              <w:rFonts w:asciiTheme="minorHAnsi" w:eastAsiaTheme="minorEastAsia" w:hAnsiTheme="minorHAnsi"/>
              <w:noProof/>
              <w:sz w:val="22"/>
            </w:rPr>
          </w:pPr>
          <w:hyperlink w:anchor="_Toc520913982" w:history="1">
            <w:r w:rsidR="00605215" w:rsidRPr="00084524">
              <w:rPr>
                <w:rStyle w:val="Hyperlink"/>
                <w:noProof/>
              </w:rPr>
              <w:t>4.4 Rancangan Sistem</w:t>
            </w:r>
            <w:r w:rsidR="00605215">
              <w:rPr>
                <w:noProof/>
                <w:webHidden/>
              </w:rPr>
              <w:tab/>
            </w:r>
            <w:r w:rsidR="00605215">
              <w:rPr>
                <w:noProof/>
                <w:webHidden/>
              </w:rPr>
              <w:fldChar w:fldCharType="begin"/>
            </w:r>
            <w:r w:rsidR="00605215">
              <w:rPr>
                <w:noProof/>
                <w:webHidden/>
              </w:rPr>
              <w:instrText xml:space="preserve"> PAGEREF _Toc520913982 \h </w:instrText>
            </w:r>
            <w:r w:rsidR="00605215">
              <w:rPr>
                <w:noProof/>
                <w:webHidden/>
              </w:rPr>
            </w:r>
            <w:r w:rsidR="00605215">
              <w:rPr>
                <w:noProof/>
                <w:webHidden/>
              </w:rPr>
              <w:fldChar w:fldCharType="separate"/>
            </w:r>
            <w:r w:rsidR="00E54869">
              <w:rPr>
                <w:noProof/>
                <w:webHidden/>
              </w:rPr>
              <w:t>21</w:t>
            </w:r>
            <w:r w:rsidR="00605215">
              <w:rPr>
                <w:noProof/>
                <w:webHidden/>
              </w:rPr>
              <w:fldChar w:fldCharType="end"/>
            </w:r>
          </w:hyperlink>
        </w:p>
        <w:p w14:paraId="78DBE454" w14:textId="28714A03" w:rsidR="00605215" w:rsidRDefault="00C205D5" w:rsidP="00E82874">
          <w:pPr>
            <w:pStyle w:val="TOC3"/>
            <w:tabs>
              <w:tab w:val="left" w:pos="993"/>
            </w:tabs>
            <w:spacing w:before="0" w:after="0"/>
            <w:rPr>
              <w:rFonts w:asciiTheme="minorHAnsi" w:eastAsiaTheme="minorEastAsia" w:hAnsiTheme="minorHAnsi"/>
              <w:noProof/>
              <w:sz w:val="22"/>
            </w:rPr>
          </w:pPr>
          <w:hyperlink w:anchor="_Toc520913983" w:history="1">
            <w:r w:rsidR="00605215" w:rsidRPr="00084524">
              <w:rPr>
                <w:rStyle w:val="Hyperlink"/>
                <w:noProof/>
              </w:rPr>
              <w:t>4.4.1</w:t>
            </w:r>
            <w:r w:rsidR="00605215">
              <w:rPr>
                <w:rFonts w:asciiTheme="minorHAnsi" w:eastAsiaTheme="minorEastAsia" w:hAnsiTheme="minorHAnsi"/>
                <w:noProof/>
                <w:sz w:val="22"/>
              </w:rPr>
              <w:tab/>
            </w:r>
            <w:r w:rsidR="00605215" w:rsidRPr="00084524">
              <w:rPr>
                <w:rStyle w:val="Hyperlink"/>
                <w:noProof/>
              </w:rPr>
              <w:t>Diagram Konteks</w:t>
            </w:r>
            <w:r w:rsidR="00605215">
              <w:rPr>
                <w:noProof/>
                <w:webHidden/>
              </w:rPr>
              <w:tab/>
            </w:r>
            <w:r w:rsidR="00605215">
              <w:rPr>
                <w:noProof/>
                <w:webHidden/>
              </w:rPr>
              <w:fldChar w:fldCharType="begin"/>
            </w:r>
            <w:r w:rsidR="00605215">
              <w:rPr>
                <w:noProof/>
                <w:webHidden/>
              </w:rPr>
              <w:instrText xml:space="preserve"> PAGEREF _Toc520913983 \h </w:instrText>
            </w:r>
            <w:r w:rsidR="00605215">
              <w:rPr>
                <w:noProof/>
                <w:webHidden/>
              </w:rPr>
            </w:r>
            <w:r w:rsidR="00605215">
              <w:rPr>
                <w:noProof/>
                <w:webHidden/>
              </w:rPr>
              <w:fldChar w:fldCharType="separate"/>
            </w:r>
            <w:r w:rsidR="00E54869">
              <w:rPr>
                <w:noProof/>
                <w:webHidden/>
              </w:rPr>
              <w:t>21</w:t>
            </w:r>
            <w:r w:rsidR="00605215">
              <w:rPr>
                <w:noProof/>
                <w:webHidden/>
              </w:rPr>
              <w:fldChar w:fldCharType="end"/>
            </w:r>
          </w:hyperlink>
        </w:p>
        <w:p w14:paraId="26D35C69" w14:textId="7FCE9591" w:rsidR="00605215" w:rsidRDefault="00C205D5" w:rsidP="00E82874">
          <w:pPr>
            <w:pStyle w:val="TOC3"/>
            <w:tabs>
              <w:tab w:val="left" w:pos="993"/>
            </w:tabs>
            <w:spacing w:before="0" w:after="0"/>
            <w:rPr>
              <w:rFonts w:asciiTheme="minorHAnsi" w:eastAsiaTheme="minorEastAsia" w:hAnsiTheme="minorHAnsi"/>
              <w:noProof/>
              <w:sz w:val="22"/>
            </w:rPr>
          </w:pPr>
          <w:hyperlink w:anchor="_Toc520913984" w:history="1">
            <w:r w:rsidR="00605215" w:rsidRPr="00084524">
              <w:rPr>
                <w:rStyle w:val="Hyperlink"/>
                <w:noProof/>
              </w:rPr>
              <w:t>4.4.2</w:t>
            </w:r>
            <w:r w:rsidR="00605215">
              <w:rPr>
                <w:rFonts w:asciiTheme="minorHAnsi" w:eastAsiaTheme="minorEastAsia" w:hAnsiTheme="minorHAnsi"/>
                <w:noProof/>
                <w:sz w:val="22"/>
              </w:rPr>
              <w:tab/>
            </w:r>
            <w:r w:rsidR="00605215" w:rsidRPr="00084524">
              <w:rPr>
                <w:rStyle w:val="Hyperlink"/>
                <w:noProof/>
              </w:rPr>
              <w:t>Diagram Jenjang</w:t>
            </w:r>
            <w:r w:rsidR="00605215">
              <w:rPr>
                <w:noProof/>
                <w:webHidden/>
              </w:rPr>
              <w:tab/>
            </w:r>
            <w:r w:rsidR="00605215">
              <w:rPr>
                <w:noProof/>
                <w:webHidden/>
              </w:rPr>
              <w:fldChar w:fldCharType="begin"/>
            </w:r>
            <w:r w:rsidR="00605215">
              <w:rPr>
                <w:noProof/>
                <w:webHidden/>
              </w:rPr>
              <w:instrText xml:space="preserve"> PAGEREF _Toc520913984 \h </w:instrText>
            </w:r>
            <w:r w:rsidR="00605215">
              <w:rPr>
                <w:noProof/>
                <w:webHidden/>
              </w:rPr>
            </w:r>
            <w:r w:rsidR="00605215">
              <w:rPr>
                <w:noProof/>
                <w:webHidden/>
              </w:rPr>
              <w:fldChar w:fldCharType="separate"/>
            </w:r>
            <w:r w:rsidR="00E54869">
              <w:rPr>
                <w:noProof/>
                <w:webHidden/>
              </w:rPr>
              <w:t>21</w:t>
            </w:r>
            <w:r w:rsidR="00605215">
              <w:rPr>
                <w:noProof/>
                <w:webHidden/>
              </w:rPr>
              <w:fldChar w:fldCharType="end"/>
            </w:r>
          </w:hyperlink>
        </w:p>
        <w:p w14:paraId="158CDF38" w14:textId="23493EC5" w:rsidR="00605215" w:rsidRDefault="00C205D5" w:rsidP="00E82874">
          <w:pPr>
            <w:pStyle w:val="TOC3"/>
            <w:tabs>
              <w:tab w:val="left" w:pos="993"/>
            </w:tabs>
            <w:spacing w:before="0" w:after="0"/>
            <w:rPr>
              <w:rFonts w:asciiTheme="minorHAnsi" w:eastAsiaTheme="minorEastAsia" w:hAnsiTheme="minorHAnsi"/>
              <w:noProof/>
              <w:sz w:val="22"/>
            </w:rPr>
          </w:pPr>
          <w:hyperlink w:anchor="_Toc520913985" w:history="1">
            <w:r w:rsidR="00605215" w:rsidRPr="00084524">
              <w:rPr>
                <w:rStyle w:val="Hyperlink"/>
                <w:noProof/>
                <w:lang w:val="en-ID"/>
              </w:rPr>
              <w:t>4.4.3</w:t>
            </w:r>
            <w:r w:rsidR="00605215">
              <w:rPr>
                <w:rFonts w:asciiTheme="minorHAnsi" w:eastAsiaTheme="minorEastAsia" w:hAnsiTheme="minorHAnsi"/>
                <w:noProof/>
                <w:sz w:val="22"/>
              </w:rPr>
              <w:tab/>
            </w:r>
            <w:r w:rsidR="00605215" w:rsidRPr="00084524">
              <w:rPr>
                <w:rStyle w:val="Hyperlink"/>
                <w:noProof/>
                <w:lang w:val="en-ID"/>
              </w:rPr>
              <w:t>Diagram Alir Data (DAD)</w:t>
            </w:r>
            <w:r w:rsidR="00605215">
              <w:rPr>
                <w:noProof/>
                <w:webHidden/>
              </w:rPr>
              <w:tab/>
            </w:r>
            <w:r w:rsidR="00605215">
              <w:rPr>
                <w:noProof/>
                <w:webHidden/>
              </w:rPr>
              <w:fldChar w:fldCharType="begin"/>
            </w:r>
            <w:r w:rsidR="00605215">
              <w:rPr>
                <w:noProof/>
                <w:webHidden/>
              </w:rPr>
              <w:instrText xml:space="preserve"> PAGEREF _Toc520913985 \h </w:instrText>
            </w:r>
            <w:r w:rsidR="00605215">
              <w:rPr>
                <w:noProof/>
                <w:webHidden/>
              </w:rPr>
            </w:r>
            <w:r w:rsidR="00605215">
              <w:rPr>
                <w:noProof/>
                <w:webHidden/>
              </w:rPr>
              <w:fldChar w:fldCharType="separate"/>
            </w:r>
            <w:r w:rsidR="00E54869">
              <w:rPr>
                <w:noProof/>
                <w:webHidden/>
              </w:rPr>
              <w:t>22</w:t>
            </w:r>
            <w:r w:rsidR="00605215">
              <w:rPr>
                <w:noProof/>
                <w:webHidden/>
              </w:rPr>
              <w:fldChar w:fldCharType="end"/>
            </w:r>
          </w:hyperlink>
        </w:p>
        <w:p w14:paraId="585C2E3A" w14:textId="46F1FCDE" w:rsidR="00605215" w:rsidRDefault="00C205D5" w:rsidP="00035DE9">
          <w:pPr>
            <w:pStyle w:val="TOC2"/>
            <w:rPr>
              <w:rFonts w:asciiTheme="minorHAnsi" w:eastAsiaTheme="minorEastAsia" w:hAnsiTheme="minorHAnsi"/>
              <w:noProof/>
              <w:sz w:val="22"/>
            </w:rPr>
          </w:pPr>
          <w:hyperlink w:anchor="_Toc520913986" w:history="1">
            <w:r w:rsidR="00605215" w:rsidRPr="00084524">
              <w:rPr>
                <w:rStyle w:val="Hyperlink"/>
                <w:noProof/>
                <w:lang w:val="en-ID"/>
              </w:rPr>
              <w:t>4.5 Perancangan Basis Data</w:t>
            </w:r>
            <w:r w:rsidR="00605215">
              <w:rPr>
                <w:noProof/>
                <w:webHidden/>
              </w:rPr>
              <w:tab/>
            </w:r>
            <w:r w:rsidR="00605215">
              <w:rPr>
                <w:noProof/>
                <w:webHidden/>
              </w:rPr>
              <w:fldChar w:fldCharType="begin"/>
            </w:r>
            <w:r w:rsidR="00605215">
              <w:rPr>
                <w:noProof/>
                <w:webHidden/>
              </w:rPr>
              <w:instrText xml:space="preserve"> PAGEREF _Toc520913986 \h </w:instrText>
            </w:r>
            <w:r w:rsidR="00605215">
              <w:rPr>
                <w:noProof/>
                <w:webHidden/>
              </w:rPr>
            </w:r>
            <w:r w:rsidR="00605215">
              <w:rPr>
                <w:noProof/>
                <w:webHidden/>
              </w:rPr>
              <w:fldChar w:fldCharType="separate"/>
            </w:r>
            <w:r w:rsidR="00E54869">
              <w:rPr>
                <w:noProof/>
                <w:webHidden/>
              </w:rPr>
              <w:t>25</w:t>
            </w:r>
            <w:r w:rsidR="00605215">
              <w:rPr>
                <w:noProof/>
                <w:webHidden/>
              </w:rPr>
              <w:fldChar w:fldCharType="end"/>
            </w:r>
          </w:hyperlink>
        </w:p>
        <w:p w14:paraId="63663A77" w14:textId="314E3B5F" w:rsidR="00605215" w:rsidRDefault="00C205D5" w:rsidP="00E82874">
          <w:pPr>
            <w:pStyle w:val="TOC3"/>
            <w:tabs>
              <w:tab w:val="left" w:pos="993"/>
            </w:tabs>
            <w:spacing w:before="0" w:after="0"/>
            <w:rPr>
              <w:rFonts w:asciiTheme="minorHAnsi" w:eastAsiaTheme="minorEastAsia" w:hAnsiTheme="minorHAnsi"/>
              <w:noProof/>
              <w:sz w:val="22"/>
            </w:rPr>
          </w:pPr>
          <w:hyperlink w:anchor="_Toc520913987" w:history="1">
            <w:r w:rsidR="00605215" w:rsidRPr="00084524">
              <w:rPr>
                <w:rStyle w:val="Hyperlink"/>
                <w:noProof/>
              </w:rPr>
              <w:t>4.5.1</w:t>
            </w:r>
            <w:r w:rsidR="00605215">
              <w:rPr>
                <w:rFonts w:asciiTheme="minorHAnsi" w:eastAsiaTheme="minorEastAsia" w:hAnsiTheme="minorHAnsi"/>
                <w:noProof/>
                <w:sz w:val="22"/>
              </w:rPr>
              <w:tab/>
            </w:r>
            <w:r w:rsidR="00605215" w:rsidRPr="00084524">
              <w:rPr>
                <w:rStyle w:val="Hyperlink"/>
                <w:noProof/>
              </w:rPr>
              <w:t>Entity Relationship Diagram (ERD)</w:t>
            </w:r>
            <w:r w:rsidR="00605215">
              <w:rPr>
                <w:noProof/>
                <w:webHidden/>
              </w:rPr>
              <w:tab/>
            </w:r>
            <w:r w:rsidR="00605215">
              <w:rPr>
                <w:noProof/>
                <w:webHidden/>
              </w:rPr>
              <w:fldChar w:fldCharType="begin"/>
            </w:r>
            <w:r w:rsidR="00605215">
              <w:rPr>
                <w:noProof/>
                <w:webHidden/>
              </w:rPr>
              <w:instrText xml:space="preserve"> PAGEREF _Toc520913987 \h </w:instrText>
            </w:r>
            <w:r w:rsidR="00605215">
              <w:rPr>
                <w:noProof/>
                <w:webHidden/>
              </w:rPr>
            </w:r>
            <w:r w:rsidR="00605215">
              <w:rPr>
                <w:noProof/>
                <w:webHidden/>
              </w:rPr>
              <w:fldChar w:fldCharType="separate"/>
            </w:r>
            <w:r w:rsidR="00E54869">
              <w:rPr>
                <w:noProof/>
                <w:webHidden/>
              </w:rPr>
              <w:t>25</w:t>
            </w:r>
            <w:r w:rsidR="00605215">
              <w:rPr>
                <w:noProof/>
                <w:webHidden/>
              </w:rPr>
              <w:fldChar w:fldCharType="end"/>
            </w:r>
          </w:hyperlink>
        </w:p>
        <w:p w14:paraId="63DDC770" w14:textId="718D74C7" w:rsidR="00605215" w:rsidRDefault="00C205D5" w:rsidP="00E82874">
          <w:pPr>
            <w:pStyle w:val="TOC3"/>
            <w:tabs>
              <w:tab w:val="left" w:pos="993"/>
            </w:tabs>
            <w:spacing w:before="0" w:after="0"/>
            <w:rPr>
              <w:rFonts w:asciiTheme="minorHAnsi" w:eastAsiaTheme="minorEastAsia" w:hAnsiTheme="minorHAnsi"/>
              <w:noProof/>
              <w:sz w:val="22"/>
            </w:rPr>
          </w:pPr>
          <w:hyperlink w:anchor="_Toc520913988" w:history="1">
            <w:r w:rsidR="00605215" w:rsidRPr="00084524">
              <w:rPr>
                <w:rStyle w:val="Hyperlink"/>
                <w:noProof/>
              </w:rPr>
              <w:t>4.5.2</w:t>
            </w:r>
            <w:r w:rsidR="00605215">
              <w:rPr>
                <w:rFonts w:asciiTheme="minorHAnsi" w:eastAsiaTheme="minorEastAsia" w:hAnsiTheme="minorHAnsi"/>
                <w:noProof/>
                <w:sz w:val="22"/>
              </w:rPr>
              <w:tab/>
            </w:r>
            <w:r w:rsidR="00605215" w:rsidRPr="00084524">
              <w:rPr>
                <w:rStyle w:val="Hyperlink"/>
                <w:noProof/>
              </w:rPr>
              <w:t>Struktur Tabel</w:t>
            </w:r>
            <w:r w:rsidR="00605215">
              <w:rPr>
                <w:noProof/>
                <w:webHidden/>
              </w:rPr>
              <w:tab/>
            </w:r>
            <w:r w:rsidR="00605215">
              <w:rPr>
                <w:noProof/>
                <w:webHidden/>
              </w:rPr>
              <w:fldChar w:fldCharType="begin"/>
            </w:r>
            <w:r w:rsidR="00605215">
              <w:rPr>
                <w:noProof/>
                <w:webHidden/>
              </w:rPr>
              <w:instrText xml:space="preserve"> PAGEREF _Toc520913988 \h </w:instrText>
            </w:r>
            <w:r w:rsidR="00605215">
              <w:rPr>
                <w:noProof/>
                <w:webHidden/>
              </w:rPr>
            </w:r>
            <w:r w:rsidR="00605215">
              <w:rPr>
                <w:noProof/>
                <w:webHidden/>
              </w:rPr>
              <w:fldChar w:fldCharType="separate"/>
            </w:r>
            <w:r w:rsidR="00E54869">
              <w:rPr>
                <w:noProof/>
                <w:webHidden/>
              </w:rPr>
              <w:t>26</w:t>
            </w:r>
            <w:r w:rsidR="00605215">
              <w:rPr>
                <w:noProof/>
                <w:webHidden/>
              </w:rPr>
              <w:fldChar w:fldCharType="end"/>
            </w:r>
          </w:hyperlink>
        </w:p>
        <w:p w14:paraId="4E38F638" w14:textId="73D6C29D" w:rsidR="00605215" w:rsidRDefault="00C205D5" w:rsidP="00035DE9">
          <w:pPr>
            <w:pStyle w:val="TOC2"/>
            <w:rPr>
              <w:rFonts w:asciiTheme="minorHAnsi" w:eastAsiaTheme="minorEastAsia" w:hAnsiTheme="minorHAnsi"/>
              <w:noProof/>
              <w:sz w:val="22"/>
            </w:rPr>
          </w:pPr>
          <w:hyperlink w:anchor="_Toc520913989" w:history="1">
            <w:r w:rsidR="00605215" w:rsidRPr="00084524">
              <w:rPr>
                <w:rStyle w:val="Hyperlink"/>
                <w:noProof/>
                <w:lang w:val="en-ID"/>
              </w:rPr>
              <w:t>4.6 Rancangan Menu Dan Antar Muka</w:t>
            </w:r>
            <w:r w:rsidR="00605215">
              <w:rPr>
                <w:noProof/>
                <w:webHidden/>
              </w:rPr>
              <w:tab/>
            </w:r>
            <w:r w:rsidR="00605215">
              <w:rPr>
                <w:noProof/>
                <w:webHidden/>
              </w:rPr>
              <w:fldChar w:fldCharType="begin"/>
            </w:r>
            <w:r w:rsidR="00605215">
              <w:rPr>
                <w:noProof/>
                <w:webHidden/>
              </w:rPr>
              <w:instrText xml:space="preserve"> PAGEREF _Toc520913989 \h </w:instrText>
            </w:r>
            <w:r w:rsidR="00605215">
              <w:rPr>
                <w:noProof/>
                <w:webHidden/>
              </w:rPr>
            </w:r>
            <w:r w:rsidR="00605215">
              <w:rPr>
                <w:noProof/>
                <w:webHidden/>
              </w:rPr>
              <w:fldChar w:fldCharType="separate"/>
            </w:r>
            <w:r w:rsidR="00E54869">
              <w:rPr>
                <w:noProof/>
                <w:webHidden/>
              </w:rPr>
              <w:t>29</w:t>
            </w:r>
            <w:r w:rsidR="00605215">
              <w:rPr>
                <w:noProof/>
                <w:webHidden/>
              </w:rPr>
              <w:fldChar w:fldCharType="end"/>
            </w:r>
          </w:hyperlink>
        </w:p>
        <w:p w14:paraId="7A4A96B6" w14:textId="1F9F911E" w:rsidR="00605215" w:rsidRDefault="00C205D5" w:rsidP="00E82874">
          <w:pPr>
            <w:pStyle w:val="TOC3"/>
            <w:tabs>
              <w:tab w:val="left" w:pos="993"/>
            </w:tabs>
            <w:spacing w:before="0" w:after="0"/>
            <w:rPr>
              <w:rFonts w:asciiTheme="minorHAnsi" w:eastAsiaTheme="minorEastAsia" w:hAnsiTheme="minorHAnsi"/>
              <w:noProof/>
              <w:sz w:val="22"/>
            </w:rPr>
          </w:pPr>
          <w:hyperlink w:anchor="_Toc520913990" w:history="1">
            <w:r w:rsidR="00605215" w:rsidRPr="00084524">
              <w:rPr>
                <w:rStyle w:val="Hyperlink"/>
                <w:noProof/>
              </w:rPr>
              <w:t>4.6.1</w:t>
            </w:r>
            <w:r w:rsidR="00605215">
              <w:rPr>
                <w:rFonts w:asciiTheme="minorHAnsi" w:eastAsiaTheme="minorEastAsia" w:hAnsiTheme="minorHAnsi"/>
                <w:noProof/>
                <w:sz w:val="22"/>
              </w:rPr>
              <w:tab/>
            </w:r>
            <w:r w:rsidR="00605215" w:rsidRPr="00084524">
              <w:rPr>
                <w:rStyle w:val="Hyperlink"/>
                <w:noProof/>
              </w:rPr>
              <w:t>Rancangan Antar Muka Admin</w:t>
            </w:r>
            <w:r w:rsidR="00605215">
              <w:rPr>
                <w:noProof/>
                <w:webHidden/>
              </w:rPr>
              <w:tab/>
            </w:r>
            <w:r w:rsidR="00605215">
              <w:rPr>
                <w:noProof/>
                <w:webHidden/>
              </w:rPr>
              <w:fldChar w:fldCharType="begin"/>
            </w:r>
            <w:r w:rsidR="00605215">
              <w:rPr>
                <w:noProof/>
                <w:webHidden/>
              </w:rPr>
              <w:instrText xml:space="preserve"> PAGEREF _Toc520913990 \h </w:instrText>
            </w:r>
            <w:r w:rsidR="00605215">
              <w:rPr>
                <w:noProof/>
                <w:webHidden/>
              </w:rPr>
            </w:r>
            <w:r w:rsidR="00605215">
              <w:rPr>
                <w:noProof/>
                <w:webHidden/>
              </w:rPr>
              <w:fldChar w:fldCharType="separate"/>
            </w:r>
            <w:r w:rsidR="00E54869">
              <w:rPr>
                <w:noProof/>
                <w:webHidden/>
              </w:rPr>
              <w:t>30</w:t>
            </w:r>
            <w:r w:rsidR="00605215">
              <w:rPr>
                <w:noProof/>
                <w:webHidden/>
              </w:rPr>
              <w:fldChar w:fldCharType="end"/>
            </w:r>
          </w:hyperlink>
        </w:p>
        <w:p w14:paraId="1A84B231" w14:textId="514CBE54" w:rsidR="00605215" w:rsidRDefault="00C205D5" w:rsidP="00E82874">
          <w:pPr>
            <w:pStyle w:val="TOC3"/>
            <w:tabs>
              <w:tab w:val="left" w:pos="993"/>
            </w:tabs>
            <w:spacing w:before="0" w:after="0"/>
            <w:rPr>
              <w:rStyle w:val="Hyperlink"/>
              <w:noProof/>
            </w:rPr>
          </w:pPr>
          <w:hyperlink w:anchor="_Toc520913991" w:history="1">
            <w:r w:rsidR="00605215" w:rsidRPr="00084524">
              <w:rPr>
                <w:rStyle w:val="Hyperlink"/>
                <w:noProof/>
              </w:rPr>
              <w:t>4.6.2</w:t>
            </w:r>
            <w:r w:rsidR="00605215">
              <w:rPr>
                <w:rFonts w:asciiTheme="minorHAnsi" w:eastAsiaTheme="minorEastAsia" w:hAnsiTheme="minorHAnsi"/>
                <w:noProof/>
                <w:sz w:val="22"/>
              </w:rPr>
              <w:tab/>
            </w:r>
            <w:r w:rsidR="00605215" w:rsidRPr="00084524">
              <w:rPr>
                <w:rStyle w:val="Hyperlink"/>
                <w:noProof/>
              </w:rPr>
              <w:t>Rancangan Antar Muka User</w:t>
            </w:r>
            <w:r w:rsidR="00605215">
              <w:rPr>
                <w:noProof/>
                <w:webHidden/>
              </w:rPr>
              <w:tab/>
            </w:r>
            <w:r w:rsidR="00605215">
              <w:rPr>
                <w:noProof/>
                <w:webHidden/>
              </w:rPr>
              <w:fldChar w:fldCharType="begin"/>
            </w:r>
            <w:r w:rsidR="00605215">
              <w:rPr>
                <w:noProof/>
                <w:webHidden/>
              </w:rPr>
              <w:instrText xml:space="preserve"> PAGEREF _Toc520913991 \h </w:instrText>
            </w:r>
            <w:r w:rsidR="00605215">
              <w:rPr>
                <w:noProof/>
                <w:webHidden/>
              </w:rPr>
            </w:r>
            <w:r w:rsidR="00605215">
              <w:rPr>
                <w:noProof/>
                <w:webHidden/>
              </w:rPr>
              <w:fldChar w:fldCharType="separate"/>
            </w:r>
            <w:r w:rsidR="00E54869">
              <w:rPr>
                <w:noProof/>
                <w:webHidden/>
              </w:rPr>
              <w:t>33</w:t>
            </w:r>
            <w:r w:rsidR="00605215">
              <w:rPr>
                <w:noProof/>
                <w:webHidden/>
              </w:rPr>
              <w:fldChar w:fldCharType="end"/>
            </w:r>
          </w:hyperlink>
        </w:p>
        <w:p w14:paraId="5E2B2D72" w14:textId="77777777" w:rsidR="0010136F" w:rsidRPr="0010136F" w:rsidRDefault="0010136F" w:rsidP="0010136F"/>
        <w:p w14:paraId="6FB4AED5" w14:textId="79BBB003" w:rsidR="00605215" w:rsidRDefault="00C205D5" w:rsidP="00605215">
          <w:pPr>
            <w:pStyle w:val="TOC1"/>
            <w:rPr>
              <w:rFonts w:asciiTheme="minorHAnsi" w:eastAsiaTheme="minorEastAsia" w:hAnsiTheme="minorHAnsi"/>
              <w:b w:val="0"/>
              <w:sz w:val="22"/>
              <w:lang w:val="en-US"/>
            </w:rPr>
          </w:pPr>
          <w:hyperlink w:anchor="_Toc520913992" w:history="1">
            <w:r w:rsidR="00605215" w:rsidRPr="00084524">
              <w:rPr>
                <w:rStyle w:val="Hyperlink"/>
              </w:rPr>
              <w:t xml:space="preserve">BAB V  IMPLEMENTASI </w:t>
            </w:r>
            <w:r w:rsidR="00605215" w:rsidRPr="00084524">
              <w:rPr>
                <w:rStyle w:val="Hyperlink"/>
                <w:lang w:val="id-ID"/>
              </w:rPr>
              <w:t xml:space="preserve">DAN PENGUJIAN </w:t>
            </w:r>
            <w:r w:rsidR="00605215" w:rsidRPr="00084524">
              <w:rPr>
                <w:rStyle w:val="Hyperlink"/>
              </w:rPr>
              <w:t>SISTEM</w:t>
            </w:r>
            <w:r w:rsidR="00605215">
              <w:rPr>
                <w:webHidden/>
              </w:rPr>
              <w:tab/>
            </w:r>
            <w:r w:rsidR="00605215">
              <w:rPr>
                <w:webHidden/>
              </w:rPr>
              <w:fldChar w:fldCharType="begin"/>
            </w:r>
            <w:r w:rsidR="00605215">
              <w:rPr>
                <w:webHidden/>
              </w:rPr>
              <w:instrText xml:space="preserve"> PAGEREF _Toc520913992 \h </w:instrText>
            </w:r>
            <w:r w:rsidR="00605215">
              <w:rPr>
                <w:webHidden/>
              </w:rPr>
            </w:r>
            <w:r w:rsidR="00605215">
              <w:rPr>
                <w:webHidden/>
              </w:rPr>
              <w:fldChar w:fldCharType="separate"/>
            </w:r>
            <w:r w:rsidR="00E54869">
              <w:rPr>
                <w:webHidden/>
              </w:rPr>
              <w:t>36</w:t>
            </w:r>
            <w:r w:rsidR="00605215">
              <w:rPr>
                <w:webHidden/>
              </w:rPr>
              <w:fldChar w:fldCharType="end"/>
            </w:r>
          </w:hyperlink>
        </w:p>
        <w:p w14:paraId="01A40197" w14:textId="61D037C9" w:rsidR="00605215" w:rsidRDefault="00C205D5" w:rsidP="00035DE9">
          <w:pPr>
            <w:pStyle w:val="TOC2"/>
            <w:rPr>
              <w:rFonts w:asciiTheme="minorHAnsi" w:eastAsiaTheme="minorEastAsia" w:hAnsiTheme="minorHAnsi"/>
              <w:noProof/>
              <w:sz w:val="22"/>
            </w:rPr>
          </w:pPr>
          <w:hyperlink w:anchor="_Toc520913993" w:history="1">
            <w:r w:rsidR="00605215" w:rsidRPr="00084524">
              <w:rPr>
                <w:rStyle w:val="Hyperlink"/>
                <w:bCs/>
                <w:noProof/>
              </w:rPr>
              <w:t>5.1</w:t>
            </w:r>
            <w:r w:rsidR="00605215">
              <w:rPr>
                <w:rFonts w:asciiTheme="minorHAnsi" w:eastAsiaTheme="minorEastAsia" w:hAnsiTheme="minorHAnsi"/>
                <w:noProof/>
                <w:sz w:val="22"/>
              </w:rPr>
              <w:tab/>
            </w:r>
            <w:r w:rsidR="00605215" w:rsidRPr="00084524">
              <w:rPr>
                <w:rStyle w:val="Hyperlink"/>
                <w:noProof/>
              </w:rPr>
              <w:t>Implementasi</w:t>
            </w:r>
            <w:r w:rsidR="00605215">
              <w:rPr>
                <w:noProof/>
                <w:webHidden/>
              </w:rPr>
              <w:tab/>
            </w:r>
            <w:r w:rsidR="00605215">
              <w:rPr>
                <w:noProof/>
                <w:webHidden/>
              </w:rPr>
              <w:fldChar w:fldCharType="begin"/>
            </w:r>
            <w:r w:rsidR="00605215">
              <w:rPr>
                <w:noProof/>
                <w:webHidden/>
              </w:rPr>
              <w:instrText xml:space="preserve"> PAGEREF _Toc520913993 \h </w:instrText>
            </w:r>
            <w:r w:rsidR="00605215">
              <w:rPr>
                <w:noProof/>
                <w:webHidden/>
              </w:rPr>
            </w:r>
            <w:r w:rsidR="00605215">
              <w:rPr>
                <w:noProof/>
                <w:webHidden/>
              </w:rPr>
              <w:fldChar w:fldCharType="separate"/>
            </w:r>
            <w:r w:rsidR="00E54869">
              <w:rPr>
                <w:noProof/>
                <w:webHidden/>
              </w:rPr>
              <w:t>36</w:t>
            </w:r>
            <w:r w:rsidR="00605215">
              <w:rPr>
                <w:noProof/>
                <w:webHidden/>
              </w:rPr>
              <w:fldChar w:fldCharType="end"/>
            </w:r>
          </w:hyperlink>
        </w:p>
        <w:p w14:paraId="0BDDBA07" w14:textId="6914AC11" w:rsidR="00605215" w:rsidRDefault="00C205D5" w:rsidP="00E82874">
          <w:pPr>
            <w:pStyle w:val="TOC3"/>
            <w:tabs>
              <w:tab w:val="left" w:pos="993"/>
            </w:tabs>
            <w:spacing w:before="0" w:after="0"/>
            <w:rPr>
              <w:rFonts w:asciiTheme="minorHAnsi" w:eastAsiaTheme="minorEastAsia" w:hAnsiTheme="minorHAnsi"/>
              <w:noProof/>
              <w:sz w:val="22"/>
            </w:rPr>
          </w:pPr>
          <w:hyperlink w:anchor="_Toc520913994" w:history="1">
            <w:r w:rsidR="00605215" w:rsidRPr="00084524">
              <w:rPr>
                <w:rStyle w:val="Hyperlink"/>
                <w:bCs/>
                <w:noProof/>
              </w:rPr>
              <w:t>5.1.1</w:t>
            </w:r>
            <w:r w:rsidR="00605215">
              <w:rPr>
                <w:rFonts w:asciiTheme="minorHAnsi" w:eastAsiaTheme="minorEastAsia" w:hAnsiTheme="minorHAnsi"/>
                <w:noProof/>
                <w:sz w:val="22"/>
              </w:rPr>
              <w:tab/>
            </w:r>
            <w:r w:rsidR="00605215" w:rsidRPr="00084524">
              <w:rPr>
                <w:rStyle w:val="Hyperlink"/>
                <w:noProof/>
              </w:rPr>
              <w:t>Perangkat Keras (</w:t>
            </w:r>
            <w:r w:rsidR="00605215" w:rsidRPr="00084524">
              <w:rPr>
                <w:rStyle w:val="Hyperlink"/>
                <w:i/>
                <w:noProof/>
              </w:rPr>
              <w:t>Hardware</w:t>
            </w:r>
            <w:r w:rsidR="00605215" w:rsidRPr="00084524">
              <w:rPr>
                <w:rStyle w:val="Hyperlink"/>
                <w:noProof/>
              </w:rPr>
              <w:t>) yang Digunakan</w:t>
            </w:r>
            <w:r w:rsidR="00605215">
              <w:rPr>
                <w:noProof/>
                <w:webHidden/>
              </w:rPr>
              <w:tab/>
            </w:r>
            <w:r w:rsidR="00605215">
              <w:rPr>
                <w:noProof/>
                <w:webHidden/>
              </w:rPr>
              <w:fldChar w:fldCharType="begin"/>
            </w:r>
            <w:r w:rsidR="00605215">
              <w:rPr>
                <w:noProof/>
                <w:webHidden/>
              </w:rPr>
              <w:instrText xml:space="preserve"> PAGEREF _Toc520913994 \h </w:instrText>
            </w:r>
            <w:r w:rsidR="00605215">
              <w:rPr>
                <w:noProof/>
                <w:webHidden/>
              </w:rPr>
            </w:r>
            <w:r w:rsidR="00605215">
              <w:rPr>
                <w:noProof/>
                <w:webHidden/>
              </w:rPr>
              <w:fldChar w:fldCharType="separate"/>
            </w:r>
            <w:r w:rsidR="00E54869">
              <w:rPr>
                <w:noProof/>
                <w:webHidden/>
              </w:rPr>
              <w:t>36</w:t>
            </w:r>
            <w:r w:rsidR="00605215">
              <w:rPr>
                <w:noProof/>
                <w:webHidden/>
              </w:rPr>
              <w:fldChar w:fldCharType="end"/>
            </w:r>
          </w:hyperlink>
        </w:p>
        <w:p w14:paraId="54364C8D" w14:textId="5250D5FE" w:rsidR="00605215" w:rsidRDefault="00C205D5" w:rsidP="00E82874">
          <w:pPr>
            <w:pStyle w:val="TOC3"/>
            <w:tabs>
              <w:tab w:val="left" w:pos="993"/>
            </w:tabs>
            <w:spacing w:before="0" w:after="0"/>
            <w:rPr>
              <w:rFonts w:asciiTheme="minorHAnsi" w:eastAsiaTheme="minorEastAsia" w:hAnsiTheme="minorHAnsi"/>
              <w:noProof/>
              <w:sz w:val="22"/>
            </w:rPr>
          </w:pPr>
          <w:hyperlink w:anchor="_Toc520913995" w:history="1">
            <w:r w:rsidR="00605215" w:rsidRPr="00084524">
              <w:rPr>
                <w:rStyle w:val="Hyperlink"/>
                <w:bCs/>
                <w:noProof/>
              </w:rPr>
              <w:t>5.1.2</w:t>
            </w:r>
            <w:r w:rsidR="00605215">
              <w:rPr>
                <w:rFonts w:asciiTheme="minorHAnsi" w:eastAsiaTheme="minorEastAsia" w:hAnsiTheme="minorHAnsi"/>
                <w:noProof/>
                <w:sz w:val="22"/>
              </w:rPr>
              <w:tab/>
            </w:r>
            <w:r w:rsidR="00605215" w:rsidRPr="00084524">
              <w:rPr>
                <w:rStyle w:val="Hyperlink"/>
                <w:noProof/>
              </w:rPr>
              <w:t>Perangkat Lunak (</w:t>
            </w:r>
            <w:r w:rsidR="00605215" w:rsidRPr="00084524">
              <w:rPr>
                <w:rStyle w:val="Hyperlink"/>
                <w:i/>
                <w:noProof/>
              </w:rPr>
              <w:t>Software</w:t>
            </w:r>
            <w:r w:rsidR="00605215" w:rsidRPr="00084524">
              <w:rPr>
                <w:rStyle w:val="Hyperlink"/>
                <w:noProof/>
              </w:rPr>
              <w:t>) yang digunakan</w:t>
            </w:r>
            <w:r w:rsidR="00605215">
              <w:rPr>
                <w:noProof/>
                <w:webHidden/>
              </w:rPr>
              <w:tab/>
            </w:r>
            <w:r w:rsidR="00605215">
              <w:rPr>
                <w:noProof/>
                <w:webHidden/>
              </w:rPr>
              <w:fldChar w:fldCharType="begin"/>
            </w:r>
            <w:r w:rsidR="00605215">
              <w:rPr>
                <w:noProof/>
                <w:webHidden/>
              </w:rPr>
              <w:instrText xml:space="preserve"> PAGEREF _Toc520913995 \h </w:instrText>
            </w:r>
            <w:r w:rsidR="00605215">
              <w:rPr>
                <w:noProof/>
                <w:webHidden/>
              </w:rPr>
            </w:r>
            <w:r w:rsidR="00605215">
              <w:rPr>
                <w:noProof/>
                <w:webHidden/>
              </w:rPr>
              <w:fldChar w:fldCharType="separate"/>
            </w:r>
            <w:r w:rsidR="00E54869">
              <w:rPr>
                <w:noProof/>
                <w:webHidden/>
              </w:rPr>
              <w:t>36</w:t>
            </w:r>
            <w:r w:rsidR="00605215">
              <w:rPr>
                <w:noProof/>
                <w:webHidden/>
              </w:rPr>
              <w:fldChar w:fldCharType="end"/>
            </w:r>
          </w:hyperlink>
        </w:p>
        <w:p w14:paraId="4223906E" w14:textId="476E6D67" w:rsidR="00605215" w:rsidRDefault="00C205D5" w:rsidP="00035DE9">
          <w:pPr>
            <w:pStyle w:val="TOC2"/>
            <w:rPr>
              <w:rFonts w:asciiTheme="minorHAnsi" w:eastAsiaTheme="minorEastAsia" w:hAnsiTheme="minorHAnsi"/>
              <w:noProof/>
              <w:sz w:val="22"/>
            </w:rPr>
          </w:pPr>
          <w:hyperlink w:anchor="_Toc520913996" w:history="1">
            <w:r w:rsidR="00605215" w:rsidRPr="00084524">
              <w:rPr>
                <w:rStyle w:val="Hyperlink"/>
                <w:noProof/>
              </w:rPr>
              <w:t>5.2</w:t>
            </w:r>
            <w:r w:rsidR="00605215">
              <w:rPr>
                <w:rFonts w:asciiTheme="minorHAnsi" w:eastAsiaTheme="minorEastAsia" w:hAnsiTheme="minorHAnsi"/>
                <w:noProof/>
                <w:sz w:val="22"/>
              </w:rPr>
              <w:tab/>
            </w:r>
            <w:r w:rsidR="00605215" w:rsidRPr="00084524">
              <w:rPr>
                <w:rStyle w:val="Hyperlink"/>
                <w:noProof/>
              </w:rPr>
              <w:t>Implementasi WEB</w:t>
            </w:r>
            <w:r w:rsidR="00605215">
              <w:rPr>
                <w:noProof/>
                <w:webHidden/>
              </w:rPr>
              <w:tab/>
            </w:r>
            <w:r w:rsidR="00605215">
              <w:rPr>
                <w:noProof/>
                <w:webHidden/>
              </w:rPr>
              <w:fldChar w:fldCharType="begin"/>
            </w:r>
            <w:r w:rsidR="00605215">
              <w:rPr>
                <w:noProof/>
                <w:webHidden/>
              </w:rPr>
              <w:instrText xml:space="preserve"> PAGEREF _Toc520913996 \h </w:instrText>
            </w:r>
            <w:r w:rsidR="00605215">
              <w:rPr>
                <w:noProof/>
                <w:webHidden/>
              </w:rPr>
            </w:r>
            <w:r w:rsidR="00605215">
              <w:rPr>
                <w:noProof/>
                <w:webHidden/>
              </w:rPr>
              <w:fldChar w:fldCharType="separate"/>
            </w:r>
            <w:r w:rsidR="00E54869">
              <w:rPr>
                <w:noProof/>
                <w:webHidden/>
              </w:rPr>
              <w:t>36</w:t>
            </w:r>
            <w:r w:rsidR="00605215">
              <w:rPr>
                <w:noProof/>
                <w:webHidden/>
              </w:rPr>
              <w:fldChar w:fldCharType="end"/>
            </w:r>
          </w:hyperlink>
        </w:p>
        <w:p w14:paraId="6968ADF7" w14:textId="15C1CDC4" w:rsidR="00605215" w:rsidRDefault="00C205D5" w:rsidP="00E82874">
          <w:pPr>
            <w:pStyle w:val="TOC3"/>
            <w:tabs>
              <w:tab w:val="left" w:pos="993"/>
            </w:tabs>
            <w:spacing w:before="0" w:after="0"/>
            <w:rPr>
              <w:rFonts w:asciiTheme="minorHAnsi" w:eastAsiaTheme="minorEastAsia" w:hAnsiTheme="minorHAnsi"/>
              <w:noProof/>
              <w:sz w:val="22"/>
            </w:rPr>
          </w:pPr>
          <w:hyperlink w:anchor="_Toc520913997" w:history="1">
            <w:r w:rsidR="00605215" w:rsidRPr="00084524">
              <w:rPr>
                <w:rStyle w:val="Hyperlink"/>
                <w:noProof/>
              </w:rPr>
              <w:t>5.2.1</w:t>
            </w:r>
            <w:r w:rsidR="00605215">
              <w:rPr>
                <w:rFonts w:asciiTheme="minorHAnsi" w:eastAsiaTheme="minorEastAsia" w:hAnsiTheme="minorHAnsi"/>
                <w:noProof/>
                <w:sz w:val="22"/>
              </w:rPr>
              <w:tab/>
            </w:r>
            <w:r w:rsidR="00605215" w:rsidRPr="00084524">
              <w:rPr>
                <w:rStyle w:val="Hyperlink"/>
                <w:noProof/>
              </w:rPr>
              <w:t>Implementasi Halaman Admin</w:t>
            </w:r>
            <w:r w:rsidR="00605215">
              <w:rPr>
                <w:noProof/>
                <w:webHidden/>
              </w:rPr>
              <w:tab/>
            </w:r>
            <w:r w:rsidR="00605215">
              <w:rPr>
                <w:noProof/>
                <w:webHidden/>
              </w:rPr>
              <w:fldChar w:fldCharType="begin"/>
            </w:r>
            <w:r w:rsidR="00605215">
              <w:rPr>
                <w:noProof/>
                <w:webHidden/>
              </w:rPr>
              <w:instrText xml:space="preserve"> PAGEREF _Toc520913997 \h </w:instrText>
            </w:r>
            <w:r w:rsidR="00605215">
              <w:rPr>
                <w:noProof/>
                <w:webHidden/>
              </w:rPr>
            </w:r>
            <w:r w:rsidR="00605215">
              <w:rPr>
                <w:noProof/>
                <w:webHidden/>
              </w:rPr>
              <w:fldChar w:fldCharType="separate"/>
            </w:r>
            <w:r w:rsidR="00E54869">
              <w:rPr>
                <w:noProof/>
                <w:webHidden/>
              </w:rPr>
              <w:t>37</w:t>
            </w:r>
            <w:r w:rsidR="00605215">
              <w:rPr>
                <w:noProof/>
                <w:webHidden/>
              </w:rPr>
              <w:fldChar w:fldCharType="end"/>
            </w:r>
          </w:hyperlink>
        </w:p>
        <w:p w14:paraId="6FE6CD0C" w14:textId="586FB7E9" w:rsidR="00605215" w:rsidRDefault="00C205D5" w:rsidP="00E82874">
          <w:pPr>
            <w:pStyle w:val="TOC3"/>
            <w:tabs>
              <w:tab w:val="left" w:pos="993"/>
            </w:tabs>
            <w:spacing w:before="0" w:after="0"/>
            <w:rPr>
              <w:rStyle w:val="Hyperlink"/>
              <w:noProof/>
            </w:rPr>
          </w:pPr>
          <w:hyperlink w:anchor="_Toc520913998" w:history="1">
            <w:r w:rsidR="00605215" w:rsidRPr="00084524">
              <w:rPr>
                <w:rStyle w:val="Hyperlink"/>
                <w:noProof/>
              </w:rPr>
              <w:t>5.2.2</w:t>
            </w:r>
            <w:r w:rsidR="00605215">
              <w:rPr>
                <w:rFonts w:asciiTheme="minorHAnsi" w:eastAsiaTheme="minorEastAsia" w:hAnsiTheme="minorHAnsi"/>
                <w:noProof/>
                <w:sz w:val="22"/>
              </w:rPr>
              <w:tab/>
            </w:r>
            <w:r w:rsidR="00605215" w:rsidRPr="00084524">
              <w:rPr>
                <w:rStyle w:val="Hyperlink"/>
                <w:noProof/>
              </w:rPr>
              <w:t>Implementasi Halaman User</w:t>
            </w:r>
            <w:r w:rsidR="00605215">
              <w:rPr>
                <w:noProof/>
                <w:webHidden/>
              </w:rPr>
              <w:tab/>
            </w:r>
            <w:r w:rsidR="00605215">
              <w:rPr>
                <w:noProof/>
                <w:webHidden/>
              </w:rPr>
              <w:fldChar w:fldCharType="begin"/>
            </w:r>
            <w:r w:rsidR="00605215">
              <w:rPr>
                <w:noProof/>
                <w:webHidden/>
              </w:rPr>
              <w:instrText xml:space="preserve"> PAGEREF _Toc520913998 \h </w:instrText>
            </w:r>
            <w:r w:rsidR="00605215">
              <w:rPr>
                <w:noProof/>
                <w:webHidden/>
              </w:rPr>
            </w:r>
            <w:r w:rsidR="00605215">
              <w:rPr>
                <w:noProof/>
                <w:webHidden/>
              </w:rPr>
              <w:fldChar w:fldCharType="separate"/>
            </w:r>
            <w:r w:rsidR="00E54869">
              <w:rPr>
                <w:noProof/>
                <w:webHidden/>
              </w:rPr>
              <w:t>49</w:t>
            </w:r>
            <w:r w:rsidR="00605215">
              <w:rPr>
                <w:noProof/>
                <w:webHidden/>
              </w:rPr>
              <w:fldChar w:fldCharType="end"/>
            </w:r>
          </w:hyperlink>
        </w:p>
        <w:p w14:paraId="61689C92" w14:textId="77777777" w:rsidR="0010136F" w:rsidRPr="0010136F" w:rsidRDefault="0010136F" w:rsidP="0010136F"/>
        <w:p w14:paraId="045529EB" w14:textId="080F6AF1" w:rsidR="00605215" w:rsidRDefault="00C205D5" w:rsidP="00605215">
          <w:pPr>
            <w:pStyle w:val="TOC1"/>
            <w:rPr>
              <w:rFonts w:asciiTheme="minorHAnsi" w:eastAsiaTheme="minorEastAsia" w:hAnsiTheme="minorHAnsi"/>
              <w:b w:val="0"/>
              <w:sz w:val="22"/>
              <w:lang w:val="en-US"/>
            </w:rPr>
          </w:pPr>
          <w:hyperlink w:anchor="_Toc520913999" w:history="1">
            <w:r w:rsidR="00605215" w:rsidRPr="00084524">
              <w:rPr>
                <w:rStyle w:val="Hyperlink"/>
              </w:rPr>
              <w:t>BAB VI  PENUTUP</w:t>
            </w:r>
            <w:r w:rsidR="00605215">
              <w:rPr>
                <w:webHidden/>
              </w:rPr>
              <w:tab/>
            </w:r>
            <w:r w:rsidR="00605215">
              <w:rPr>
                <w:webHidden/>
              </w:rPr>
              <w:fldChar w:fldCharType="begin"/>
            </w:r>
            <w:r w:rsidR="00605215">
              <w:rPr>
                <w:webHidden/>
              </w:rPr>
              <w:instrText xml:space="preserve"> PAGEREF _Toc520913999 \h </w:instrText>
            </w:r>
            <w:r w:rsidR="00605215">
              <w:rPr>
                <w:webHidden/>
              </w:rPr>
            </w:r>
            <w:r w:rsidR="00605215">
              <w:rPr>
                <w:webHidden/>
              </w:rPr>
              <w:fldChar w:fldCharType="separate"/>
            </w:r>
            <w:r w:rsidR="00E54869">
              <w:rPr>
                <w:webHidden/>
              </w:rPr>
              <w:t>56</w:t>
            </w:r>
            <w:r w:rsidR="00605215">
              <w:rPr>
                <w:webHidden/>
              </w:rPr>
              <w:fldChar w:fldCharType="end"/>
            </w:r>
          </w:hyperlink>
        </w:p>
        <w:p w14:paraId="5235C6DB" w14:textId="0898E949" w:rsidR="00605215" w:rsidRDefault="00C205D5" w:rsidP="00035DE9">
          <w:pPr>
            <w:pStyle w:val="TOC2"/>
            <w:rPr>
              <w:rFonts w:asciiTheme="minorHAnsi" w:eastAsiaTheme="minorEastAsia" w:hAnsiTheme="minorHAnsi"/>
              <w:noProof/>
              <w:sz w:val="22"/>
            </w:rPr>
          </w:pPr>
          <w:hyperlink w:anchor="_Toc520914000" w:history="1">
            <w:r w:rsidR="00605215" w:rsidRPr="00084524">
              <w:rPr>
                <w:rStyle w:val="Hyperlink"/>
                <w:noProof/>
              </w:rPr>
              <w:t>6.1</w:t>
            </w:r>
            <w:r w:rsidR="00605215">
              <w:rPr>
                <w:rFonts w:asciiTheme="minorHAnsi" w:eastAsiaTheme="minorEastAsia" w:hAnsiTheme="minorHAnsi"/>
                <w:noProof/>
                <w:sz w:val="22"/>
              </w:rPr>
              <w:tab/>
            </w:r>
            <w:r w:rsidR="00605215" w:rsidRPr="00084524">
              <w:rPr>
                <w:rStyle w:val="Hyperlink"/>
                <w:noProof/>
              </w:rPr>
              <w:t>Kesimpulan</w:t>
            </w:r>
            <w:r w:rsidR="00605215">
              <w:rPr>
                <w:noProof/>
                <w:webHidden/>
              </w:rPr>
              <w:tab/>
            </w:r>
            <w:r w:rsidR="00605215">
              <w:rPr>
                <w:noProof/>
                <w:webHidden/>
              </w:rPr>
              <w:fldChar w:fldCharType="begin"/>
            </w:r>
            <w:r w:rsidR="00605215">
              <w:rPr>
                <w:noProof/>
                <w:webHidden/>
              </w:rPr>
              <w:instrText xml:space="preserve"> PAGEREF _Toc520914000 \h </w:instrText>
            </w:r>
            <w:r w:rsidR="00605215">
              <w:rPr>
                <w:noProof/>
                <w:webHidden/>
              </w:rPr>
            </w:r>
            <w:r w:rsidR="00605215">
              <w:rPr>
                <w:noProof/>
                <w:webHidden/>
              </w:rPr>
              <w:fldChar w:fldCharType="separate"/>
            </w:r>
            <w:r w:rsidR="00E54869">
              <w:rPr>
                <w:noProof/>
                <w:webHidden/>
              </w:rPr>
              <w:t>56</w:t>
            </w:r>
            <w:r w:rsidR="00605215">
              <w:rPr>
                <w:noProof/>
                <w:webHidden/>
              </w:rPr>
              <w:fldChar w:fldCharType="end"/>
            </w:r>
          </w:hyperlink>
        </w:p>
        <w:p w14:paraId="741A9905" w14:textId="6ED2FE88" w:rsidR="00605215" w:rsidRDefault="00C205D5" w:rsidP="00035DE9">
          <w:pPr>
            <w:pStyle w:val="TOC2"/>
            <w:rPr>
              <w:rStyle w:val="Hyperlink"/>
              <w:noProof/>
            </w:rPr>
          </w:pPr>
          <w:hyperlink w:anchor="_Toc520914001" w:history="1">
            <w:r w:rsidR="00605215" w:rsidRPr="00084524">
              <w:rPr>
                <w:rStyle w:val="Hyperlink"/>
                <w:noProof/>
              </w:rPr>
              <w:t>6.2</w:t>
            </w:r>
            <w:r w:rsidR="00605215">
              <w:rPr>
                <w:rFonts w:asciiTheme="minorHAnsi" w:eastAsiaTheme="minorEastAsia" w:hAnsiTheme="minorHAnsi"/>
                <w:noProof/>
                <w:sz w:val="22"/>
              </w:rPr>
              <w:tab/>
            </w:r>
            <w:r w:rsidR="00605215" w:rsidRPr="00084524">
              <w:rPr>
                <w:rStyle w:val="Hyperlink"/>
                <w:noProof/>
              </w:rPr>
              <w:t>Saran</w:t>
            </w:r>
            <w:r w:rsidR="00605215">
              <w:rPr>
                <w:noProof/>
                <w:webHidden/>
              </w:rPr>
              <w:tab/>
            </w:r>
            <w:r w:rsidR="00605215">
              <w:rPr>
                <w:noProof/>
                <w:webHidden/>
              </w:rPr>
              <w:fldChar w:fldCharType="begin"/>
            </w:r>
            <w:r w:rsidR="00605215">
              <w:rPr>
                <w:noProof/>
                <w:webHidden/>
              </w:rPr>
              <w:instrText xml:space="preserve"> PAGEREF _Toc520914001 \h </w:instrText>
            </w:r>
            <w:r w:rsidR="00605215">
              <w:rPr>
                <w:noProof/>
                <w:webHidden/>
              </w:rPr>
            </w:r>
            <w:r w:rsidR="00605215">
              <w:rPr>
                <w:noProof/>
                <w:webHidden/>
              </w:rPr>
              <w:fldChar w:fldCharType="separate"/>
            </w:r>
            <w:r w:rsidR="00E54869">
              <w:rPr>
                <w:noProof/>
                <w:webHidden/>
              </w:rPr>
              <w:t>56</w:t>
            </w:r>
            <w:r w:rsidR="00605215">
              <w:rPr>
                <w:noProof/>
                <w:webHidden/>
              </w:rPr>
              <w:fldChar w:fldCharType="end"/>
            </w:r>
          </w:hyperlink>
        </w:p>
        <w:p w14:paraId="6C1CF729" w14:textId="77777777" w:rsidR="0010136F" w:rsidRPr="0010136F" w:rsidRDefault="0010136F" w:rsidP="0010136F"/>
        <w:p w14:paraId="3B6D5060" w14:textId="34BA6A5A" w:rsidR="00605215" w:rsidRDefault="00C205D5" w:rsidP="00605215">
          <w:pPr>
            <w:pStyle w:val="TOC1"/>
            <w:rPr>
              <w:rFonts w:asciiTheme="minorHAnsi" w:eastAsiaTheme="minorEastAsia" w:hAnsiTheme="minorHAnsi"/>
              <w:b w:val="0"/>
              <w:sz w:val="22"/>
              <w:lang w:val="en-US"/>
            </w:rPr>
          </w:pPr>
          <w:hyperlink w:anchor="_Toc520914002" w:history="1">
            <w:r w:rsidR="00605215" w:rsidRPr="00084524">
              <w:rPr>
                <w:rStyle w:val="Hyperlink"/>
              </w:rPr>
              <w:t>DAFTAR PUSTAKA</w:t>
            </w:r>
            <w:r w:rsidR="00605215">
              <w:rPr>
                <w:webHidden/>
              </w:rPr>
              <w:tab/>
            </w:r>
            <w:r w:rsidR="00605215">
              <w:rPr>
                <w:webHidden/>
              </w:rPr>
              <w:fldChar w:fldCharType="begin"/>
            </w:r>
            <w:r w:rsidR="00605215">
              <w:rPr>
                <w:webHidden/>
              </w:rPr>
              <w:instrText xml:space="preserve"> PAGEREF _Toc520914002 \h </w:instrText>
            </w:r>
            <w:r w:rsidR="00605215">
              <w:rPr>
                <w:webHidden/>
              </w:rPr>
            </w:r>
            <w:r w:rsidR="00605215">
              <w:rPr>
                <w:webHidden/>
              </w:rPr>
              <w:fldChar w:fldCharType="separate"/>
            </w:r>
            <w:r w:rsidR="00E54869">
              <w:rPr>
                <w:webHidden/>
              </w:rPr>
              <w:t>57</w:t>
            </w:r>
            <w:r w:rsidR="00605215">
              <w:rPr>
                <w:webHidden/>
              </w:rPr>
              <w:fldChar w:fldCharType="end"/>
            </w:r>
          </w:hyperlink>
        </w:p>
        <w:p w14:paraId="6BB13A94" w14:textId="78947742" w:rsidR="00605215" w:rsidRDefault="00C205D5" w:rsidP="00605215">
          <w:pPr>
            <w:pStyle w:val="TOC1"/>
            <w:rPr>
              <w:rFonts w:asciiTheme="minorHAnsi" w:eastAsiaTheme="minorEastAsia" w:hAnsiTheme="minorHAnsi"/>
              <w:b w:val="0"/>
              <w:sz w:val="22"/>
              <w:lang w:val="en-US"/>
            </w:rPr>
          </w:pPr>
          <w:hyperlink w:anchor="_Toc520914003" w:history="1">
            <w:r w:rsidR="00605215" w:rsidRPr="00084524">
              <w:rPr>
                <w:rStyle w:val="Hyperlink"/>
              </w:rPr>
              <w:t>LAMPIRAN</w:t>
            </w:r>
            <w:r w:rsidR="00605215">
              <w:rPr>
                <w:webHidden/>
              </w:rPr>
              <w:tab/>
            </w:r>
            <w:r w:rsidR="00605215">
              <w:rPr>
                <w:webHidden/>
              </w:rPr>
              <w:fldChar w:fldCharType="begin"/>
            </w:r>
            <w:r w:rsidR="00605215">
              <w:rPr>
                <w:webHidden/>
              </w:rPr>
              <w:instrText xml:space="preserve"> PAGEREF _Toc520914003 \h </w:instrText>
            </w:r>
            <w:r w:rsidR="00605215">
              <w:rPr>
                <w:webHidden/>
              </w:rPr>
            </w:r>
            <w:r w:rsidR="00605215">
              <w:rPr>
                <w:webHidden/>
              </w:rPr>
              <w:fldChar w:fldCharType="separate"/>
            </w:r>
            <w:r w:rsidR="00E54869">
              <w:rPr>
                <w:webHidden/>
              </w:rPr>
              <w:t>58</w:t>
            </w:r>
            <w:r w:rsidR="00605215">
              <w:rPr>
                <w:webHidden/>
              </w:rPr>
              <w:fldChar w:fldCharType="end"/>
            </w:r>
          </w:hyperlink>
        </w:p>
        <w:p w14:paraId="4E82317B" w14:textId="31C96BB0" w:rsidR="00DC743F" w:rsidRDefault="00DC743F">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6B4D8AF2" w:rsidR="00836722" w:rsidRDefault="00115787" w:rsidP="00115787">
      <w:pPr>
        <w:pStyle w:val="Heading1"/>
        <w:numPr>
          <w:ilvl w:val="0"/>
          <w:numId w:val="0"/>
        </w:numPr>
        <w:rPr>
          <w:rFonts w:eastAsia="Georgia"/>
        </w:rPr>
      </w:pPr>
      <w:bookmarkStart w:id="8" w:name="_Toc520913947"/>
      <w:r>
        <w:rPr>
          <w:rFonts w:eastAsia="Georgia"/>
        </w:rPr>
        <w:lastRenderedPageBreak/>
        <w:t>DAFTAR GAMBAR</w:t>
      </w:r>
      <w:bookmarkEnd w:id="8"/>
    </w:p>
    <w:p w14:paraId="4710D88B" w14:textId="69385084" w:rsidR="00115787" w:rsidRDefault="00115787" w:rsidP="009C3FFD">
      <w:pPr>
        <w:ind w:firstLine="0"/>
      </w:pPr>
    </w:p>
    <w:p w14:paraId="1973ED51" w14:textId="77777777" w:rsidR="00A04C38" w:rsidRDefault="00A04C38" w:rsidP="009C3FFD">
      <w:pPr>
        <w:ind w:firstLine="0"/>
      </w:pPr>
    </w:p>
    <w:p w14:paraId="1D51F844" w14:textId="568C3C95" w:rsidR="009C3FFD" w:rsidRDefault="00A04C38" w:rsidP="00972199">
      <w:pPr>
        <w:pStyle w:val="TableofFigures"/>
        <w:tabs>
          <w:tab w:val="right" w:leader="dot" w:pos="7921"/>
        </w:tabs>
        <w:spacing w:line="240" w:lineRule="auto"/>
        <w:ind w:firstLine="0"/>
        <w:rPr>
          <w:rFonts w:asciiTheme="minorHAnsi" w:eastAsiaTheme="minorEastAsia" w:hAnsiTheme="minorHAnsi"/>
          <w:noProof/>
          <w:sz w:val="22"/>
        </w:rPr>
      </w:pPr>
      <w:r>
        <w:fldChar w:fldCharType="begin"/>
      </w:r>
      <w:r>
        <w:instrText xml:space="preserve"> TOC \h \z \c "Gambar 3." </w:instrText>
      </w:r>
      <w:r>
        <w:fldChar w:fldCharType="separate"/>
      </w:r>
      <w:hyperlink w:anchor="_Toc520403658" w:history="1">
        <w:r w:rsidR="009C3FFD" w:rsidRPr="000F467A">
          <w:rPr>
            <w:rStyle w:val="Hyperlink"/>
            <w:noProof/>
          </w:rPr>
          <w:t>Gambar 3.1. Halaman Depan Puskesmas Mlati I</w:t>
        </w:r>
        <w:r w:rsidR="009C3FFD">
          <w:rPr>
            <w:noProof/>
            <w:webHidden/>
          </w:rPr>
          <w:tab/>
        </w:r>
        <w:r w:rsidR="009C3FFD">
          <w:rPr>
            <w:noProof/>
            <w:webHidden/>
          </w:rPr>
          <w:fldChar w:fldCharType="begin"/>
        </w:r>
        <w:r w:rsidR="009C3FFD">
          <w:rPr>
            <w:noProof/>
            <w:webHidden/>
          </w:rPr>
          <w:instrText xml:space="preserve"> PAGEREF _Toc520403658 \h </w:instrText>
        </w:r>
        <w:r w:rsidR="009C3FFD">
          <w:rPr>
            <w:noProof/>
            <w:webHidden/>
          </w:rPr>
        </w:r>
        <w:r w:rsidR="009C3FFD">
          <w:rPr>
            <w:noProof/>
            <w:webHidden/>
          </w:rPr>
          <w:fldChar w:fldCharType="separate"/>
        </w:r>
        <w:r w:rsidR="00E54869">
          <w:rPr>
            <w:noProof/>
            <w:webHidden/>
          </w:rPr>
          <w:t>14</w:t>
        </w:r>
        <w:r w:rsidR="009C3FFD">
          <w:rPr>
            <w:noProof/>
            <w:webHidden/>
          </w:rPr>
          <w:fldChar w:fldCharType="end"/>
        </w:r>
      </w:hyperlink>
    </w:p>
    <w:p w14:paraId="6CADFFFF" w14:textId="70FA2629"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59" w:history="1">
        <w:r w:rsidR="009C3FFD" w:rsidRPr="000F467A">
          <w:rPr>
            <w:rStyle w:val="Hyperlink"/>
            <w:noProof/>
          </w:rPr>
          <w:t>Gambar 3.2. Wilayah Pusksemas Mlati I</w:t>
        </w:r>
        <w:r w:rsidR="009C3FFD">
          <w:rPr>
            <w:noProof/>
            <w:webHidden/>
          </w:rPr>
          <w:tab/>
        </w:r>
        <w:r w:rsidR="009C3FFD">
          <w:rPr>
            <w:noProof/>
            <w:webHidden/>
          </w:rPr>
          <w:fldChar w:fldCharType="begin"/>
        </w:r>
        <w:r w:rsidR="009C3FFD">
          <w:rPr>
            <w:noProof/>
            <w:webHidden/>
          </w:rPr>
          <w:instrText xml:space="preserve"> PAGEREF _Toc520403659 \h </w:instrText>
        </w:r>
        <w:r w:rsidR="009C3FFD">
          <w:rPr>
            <w:noProof/>
            <w:webHidden/>
          </w:rPr>
        </w:r>
        <w:r w:rsidR="009C3FFD">
          <w:rPr>
            <w:noProof/>
            <w:webHidden/>
          </w:rPr>
          <w:fldChar w:fldCharType="separate"/>
        </w:r>
        <w:r w:rsidR="00E54869">
          <w:rPr>
            <w:noProof/>
            <w:webHidden/>
          </w:rPr>
          <w:t>15</w:t>
        </w:r>
        <w:r w:rsidR="009C3FFD">
          <w:rPr>
            <w:noProof/>
            <w:webHidden/>
          </w:rPr>
          <w:fldChar w:fldCharType="end"/>
        </w:r>
      </w:hyperlink>
    </w:p>
    <w:p w14:paraId="6A42DBC9" w14:textId="00418E26"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60" w:history="1">
        <w:r w:rsidR="009C3FFD" w:rsidRPr="000F467A">
          <w:rPr>
            <w:rStyle w:val="Hyperlink"/>
            <w:noProof/>
          </w:rPr>
          <w:t>Gambar 3.3</w:t>
        </w:r>
        <w:r w:rsidR="009C3FFD" w:rsidRPr="000F467A">
          <w:rPr>
            <w:rStyle w:val="Hyperlink"/>
            <w:noProof/>
            <w:lang w:val="id-ID"/>
          </w:rPr>
          <w:t xml:space="preserve"> Struktur Organisasi Puskesmas Mlati I</w:t>
        </w:r>
        <w:r w:rsidR="009C3FFD">
          <w:rPr>
            <w:noProof/>
            <w:webHidden/>
          </w:rPr>
          <w:tab/>
        </w:r>
        <w:r w:rsidR="009C3FFD">
          <w:rPr>
            <w:noProof/>
            <w:webHidden/>
          </w:rPr>
          <w:fldChar w:fldCharType="begin"/>
        </w:r>
        <w:r w:rsidR="009C3FFD">
          <w:rPr>
            <w:noProof/>
            <w:webHidden/>
          </w:rPr>
          <w:instrText xml:space="preserve"> PAGEREF _Toc520403660 \h </w:instrText>
        </w:r>
        <w:r w:rsidR="009C3FFD">
          <w:rPr>
            <w:noProof/>
            <w:webHidden/>
          </w:rPr>
        </w:r>
        <w:r w:rsidR="009C3FFD">
          <w:rPr>
            <w:noProof/>
            <w:webHidden/>
          </w:rPr>
          <w:fldChar w:fldCharType="separate"/>
        </w:r>
        <w:r w:rsidR="00E54869">
          <w:rPr>
            <w:noProof/>
            <w:webHidden/>
          </w:rPr>
          <w:t>17</w:t>
        </w:r>
        <w:r w:rsidR="009C3FFD">
          <w:rPr>
            <w:noProof/>
            <w:webHidden/>
          </w:rPr>
          <w:fldChar w:fldCharType="end"/>
        </w:r>
      </w:hyperlink>
    </w:p>
    <w:p w14:paraId="2C608AE0" w14:textId="38B957D2" w:rsidR="009C3FFD" w:rsidRPr="00972199" w:rsidRDefault="00A04C38" w:rsidP="00972199">
      <w:pPr>
        <w:pStyle w:val="TableofFigures"/>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520403674" w:history="1">
        <w:r w:rsidR="009C3FFD" w:rsidRPr="0089599F">
          <w:rPr>
            <w:rStyle w:val="Hyperlink"/>
            <w:noProof/>
          </w:rPr>
          <w:t>Gambar 4.1. Diagram Konteks</w:t>
        </w:r>
        <w:r w:rsidR="009C3FFD">
          <w:rPr>
            <w:noProof/>
            <w:webHidden/>
          </w:rPr>
          <w:tab/>
        </w:r>
        <w:r w:rsidR="009C3FFD">
          <w:rPr>
            <w:noProof/>
            <w:webHidden/>
          </w:rPr>
          <w:fldChar w:fldCharType="begin"/>
        </w:r>
        <w:r w:rsidR="009C3FFD">
          <w:rPr>
            <w:noProof/>
            <w:webHidden/>
          </w:rPr>
          <w:instrText xml:space="preserve"> PAGEREF _Toc520403674 \h </w:instrText>
        </w:r>
        <w:r w:rsidR="009C3FFD">
          <w:rPr>
            <w:noProof/>
            <w:webHidden/>
          </w:rPr>
        </w:r>
        <w:r w:rsidR="009C3FFD">
          <w:rPr>
            <w:noProof/>
            <w:webHidden/>
          </w:rPr>
          <w:fldChar w:fldCharType="separate"/>
        </w:r>
        <w:r w:rsidR="00E54869">
          <w:rPr>
            <w:noProof/>
            <w:webHidden/>
          </w:rPr>
          <w:t>21</w:t>
        </w:r>
        <w:r w:rsidR="009C3FFD">
          <w:rPr>
            <w:noProof/>
            <w:webHidden/>
          </w:rPr>
          <w:fldChar w:fldCharType="end"/>
        </w:r>
      </w:hyperlink>
    </w:p>
    <w:p w14:paraId="0EBC7E28" w14:textId="53A538DA"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5" w:history="1">
        <w:r w:rsidR="009C3FFD" w:rsidRPr="0089599F">
          <w:rPr>
            <w:rStyle w:val="Hyperlink"/>
            <w:noProof/>
          </w:rPr>
          <w:t>Gambar 4.2. Diagram Jenjang</w:t>
        </w:r>
        <w:r w:rsidR="009C3FFD">
          <w:rPr>
            <w:noProof/>
            <w:webHidden/>
          </w:rPr>
          <w:tab/>
        </w:r>
        <w:r w:rsidR="009C3FFD">
          <w:rPr>
            <w:noProof/>
            <w:webHidden/>
          </w:rPr>
          <w:fldChar w:fldCharType="begin"/>
        </w:r>
        <w:r w:rsidR="009C3FFD">
          <w:rPr>
            <w:noProof/>
            <w:webHidden/>
          </w:rPr>
          <w:instrText xml:space="preserve"> PAGEREF _Toc520403675 \h </w:instrText>
        </w:r>
        <w:r w:rsidR="009C3FFD">
          <w:rPr>
            <w:noProof/>
            <w:webHidden/>
          </w:rPr>
        </w:r>
        <w:r w:rsidR="009C3FFD">
          <w:rPr>
            <w:noProof/>
            <w:webHidden/>
          </w:rPr>
          <w:fldChar w:fldCharType="separate"/>
        </w:r>
        <w:r w:rsidR="00E54869">
          <w:rPr>
            <w:noProof/>
            <w:webHidden/>
          </w:rPr>
          <w:t>22</w:t>
        </w:r>
        <w:r w:rsidR="009C3FFD">
          <w:rPr>
            <w:noProof/>
            <w:webHidden/>
          </w:rPr>
          <w:fldChar w:fldCharType="end"/>
        </w:r>
      </w:hyperlink>
    </w:p>
    <w:p w14:paraId="704082A5" w14:textId="2DBC590B"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6" w:history="1">
        <w:r w:rsidR="009C3FFD" w:rsidRPr="0089599F">
          <w:rPr>
            <w:rStyle w:val="Hyperlink"/>
            <w:noProof/>
          </w:rPr>
          <w:t>Gambar 4.3. DAD Level 1</w:t>
        </w:r>
        <w:r w:rsidR="009C3FFD">
          <w:rPr>
            <w:noProof/>
            <w:webHidden/>
          </w:rPr>
          <w:tab/>
        </w:r>
        <w:r w:rsidR="009C3FFD">
          <w:rPr>
            <w:noProof/>
            <w:webHidden/>
          </w:rPr>
          <w:fldChar w:fldCharType="begin"/>
        </w:r>
        <w:r w:rsidR="009C3FFD">
          <w:rPr>
            <w:noProof/>
            <w:webHidden/>
          </w:rPr>
          <w:instrText xml:space="preserve"> PAGEREF _Toc520403676 \h </w:instrText>
        </w:r>
        <w:r w:rsidR="009C3FFD">
          <w:rPr>
            <w:noProof/>
            <w:webHidden/>
          </w:rPr>
        </w:r>
        <w:r w:rsidR="009C3FFD">
          <w:rPr>
            <w:noProof/>
            <w:webHidden/>
          </w:rPr>
          <w:fldChar w:fldCharType="separate"/>
        </w:r>
        <w:r w:rsidR="00E54869">
          <w:rPr>
            <w:noProof/>
            <w:webHidden/>
          </w:rPr>
          <w:t>23</w:t>
        </w:r>
        <w:r w:rsidR="009C3FFD">
          <w:rPr>
            <w:noProof/>
            <w:webHidden/>
          </w:rPr>
          <w:fldChar w:fldCharType="end"/>
        </w:r>
      </w:hyperlink>
    </w:p>
    <w:p w14:paraId="75E0E408" w14:textId="71D6BEF3"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7" w:history="1">
        <w:r w:rsidR="009C3FFD" w:rsidRPr="0089599F">
          <w:rPr>
            <w:rStyle w:val="Hyperlink"/>
            <w:noProof/>
          </w:rPr>
          <w:t>Gambar 4.4. DAD Level 2 Proses 2</w:t>
        </w:r>
        <w:r w:rsidR="009C3FFD">
          <w:rPr>
            <w:noProof/>
            <w:webHidden/>
          </w:rPr>
          <w:tab/>
        </w:r>
        <w:r w:rsidR="009C3FFD">
          <w:rPr>
            <w:noProof/>
            <w:webHidden/>
          </w:rPr>
          <w:fldChar w:fldCharType="begin"/>
        </w:r>
        <w:r w:rsidR="009C3FFD">
          <w:rPr>
            <w:noProof/>
            <w:webHidden/>
          </w:rPr>
          <w:instrText xml:space="preserve"> PAGEREF _Toc520403677 \h </w:instrText>
        </w:r>
        <w:r w:rsidR="009C3FFD">
          <w:rPr>
            <w:noProof/>
            <w:webHidden/>
          </w:rPr>
        </w:r>
        <w:r w:rsidR="009C3FFD">
          <w:rPr>
            <w:noProof/>
            <w:webHidden/>
          </w:rPr>
          <w:fldChar w:fldCharType="separate"/>
        </w:r>
        <w:r w:rsidR="00E54869">
          <w:rPr>
            <w:noProof/>
            <w:webHidden/>
          </w:rPr>
          <w:t>24</w:t>
        </w:r>
        <w:r w:rsidR="009C3FFD">
          <w:rPr>
            <w:noProof/>
            <w:webHidden/>
          </w:rPr>
          <w:fldChar w:fldCharType="end"/>
        </w:r>
      </w:hyperlink>
    </w:p>
    <w:p w14:paraId="4F98FCEB" w14:textId="7D098EF3"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8" w:history="1">
        <w:r w:rsidR="009C3FFD" w:rsidRPr="0089599F">
          <w:rPr>
            <w:rStyle w:val="Hyperlink"/>
            <w:noProof/>
          </w:rPr>
          <w:t>Gambar 4.5. DAD Level 3 Proses 2</w:t>
        </w:r>
        <w:r w:rsidR="009C3FFD">
          <w:rPr>
            <w:noProof/>
            <w:webHidden/>
          </w:rPr>
          <w:tab/>
        </w:r>
        <w:r w:rsidR="009C3FFD">
          <w:rPr>
            <w:noProof/>
            <w:webHidden/>
          </w:rPr>
          <w:fldChar w:fldCharType="begin"/>
        </w:r>
        <w:r w:rsidR="009C3FFD">
          <w:rPr>
            <w:noProof/>
            <w:webHidden/>
          </w:rPr>
          <w:instrText xml:space="preserve"> PAGEREF _Toc520403678 \h </w:instrText>
        </w:r>
        <w:r w:rsidR="009C3FFD">
          <w:rPr>
            <w:noProof/>
            <w:webHidden/>
          </w:rPr>
        </w:r>
        <w:r w:rsidR="009C3FFD">
          <w:rPr>
            <w:noProof/>
            <w:webHidden/>
          </w:rPr>
          <w:fldChar w:fldCharType="separate"/>
        </w:r>
        <w:r w:rsidR="00E54869">
          <w:rPr>
            <w:noProof/>
            <w:webHidden/>
          </w:rPr>
          <w:t>25</w:t>
        </w:r>
        <w:r w:rsidR="009C3FFD">
          <w:rPr>
            <w:noProof/>
            <w:webHidden/>
          </w:rPr>
          <w:fldChar w:fldCharType="end"/>
        </w:r>
      </w:hyperlink>
    </w:p>
    <w:p w14:paraId="3B2BA082" w14:textId="7B650030"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79" w:history="1">
        <w:r w:rsidR="009C3FFD" w:rsidRPr="0089599F">
          <w:rPr>
            <w:rStyle w:val="Hyperlink"/>
            <w:noProof/>
          </w:rPr>
          <w:t xml:space="preserve">Gambar 4.6. </w:t>
        </w:r>
        <w:r w:rsidR="009C3FFD" w:rsidRPr="0089599F">
          <w:rPr>
            <w:rStyle w:val="Hyperlink"/>
            <w:noProof/>
            <w:lang w:val="en-ID"/>
          </w:rPr>
          <w:t>Entity Relantionship Diagram</w:t>
        </w:r>
        <w:r w:rsidR="009C3FFD">
          <w:rPr>
            <w:noProof/>
            <w:webHidden/>
          </w:rPr>
          <w:tab/>
        </w:r>
        <w:r w:rsidR="009C3FFD">
          <w:rPr>
            <w:noProof/>
            <w:webHidden/>
          </w:rPr>
          <w:fldChar w:fldCharType="begin"/>
        </w:r>
        <w:r w:rsidR="009C3FFD">
          <w:rPr>
            <w:noProof/>
            <w:webHidden/>
          </w:rPr>
          <w:instrText xml:space="preserve"> PAGEREF _Toc520403679 \h </w:instrText>
        </w:r>
        <w:r w:rsidR="009C3FFD">
          <w:rPr>
            <w:noProof/>
            <w:webHidden/>
          </w:rPr>
        </w:r>
        <w:r w:rsidR="009C3FFD">
          <w:rPr>
            <w:noProof/>
            <w:webHidden/>
          </w:rPr>
          <w:fldChar w:fldCharType="separate"/>
        </w:r>
        <w:r w:rsidR="00E54869">
          <w:rPr>
            <w:noProof/>
            <w:webHidden/>
          </w:rPr>
          <w:t>26</w:t>
        </w:r>
        <w:r w:rsidR="009C3FFD">
          <w:rPr>
            <w:noProof/>
            <w:webHidden/>
          </w:rPr>
          <w:fldChar w:fldCharType="end"/>
        </w:r>
      </w:hyperlink>
    </w:p>
    <w:p w14:paraId="13B96C9A" w14:textId="622B480D"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0" w:history="1">
        <w:r w:rsidR="009C3FFD" w:rsidRPr="0089599F">
          <w:rPr>
            <w:rStyle w:val="Hyperlink"/>
            <w:noProof/>
          </w:rPr>
          <w:t>Gambar 4.7. Tampilan Beranda</w:t>
        </w:r>
        <w:r w:rsidR="009C3FFD">
          <w:rPr>
            <w:noProof/>
            <w:webHidden/>
          </w:rPr>
          <w:tab/>
        </w:r>
        <w:r w:rsidR="009C3FFD">
          <w:rPr>
            <w:noProof/>
            <w:webHidden/>
          </w:rPr>
          <w:fldChar w:fldCharType="begin"/>
        </w:r>
        <w:r w:rsidR="009C3FFD">
          <w:rPr>
            <w:noProof/>
            <w:webHidden/>
          </w:rPr>
          <w:instrText xml:space="preserve"> PAGEREF _Toc520403680 \h </w:instrText>
        </w:r>
        <w:r w:rsidR="009C3FFD">
          <w:rPr>
            <w:noProof/>
            <w:webHidden/>
          </w:rPr>
        </w:r>
        <w:r w:rsidR="009C3FFD">
          <w:rPr>
            <w:noProof/>
            <w:webHidden/>
          </w:rPr>
          <w:fldChar w:fldCharType="separate"/>
        </w:r>
        <w:r w:rsidR="00E54869">
          <w:rPr>
            <w:noProof/>
            <w:webHidden/>
          </w:rPr>
          <w:t>30</w:t>
        </w:r>
        <w:r w:rsidR="009C3FFD">
          <w:rPr>
            <w:noProof/>
            <w:webHidden/>
          </w:rPr>
          <w:fldChar w:fldCharType="end"/>
        </w:r>
      </w:hyperlink>
    </w:p>
    <w:p w14:paraId="4B880D76" w14:textId="632FFB7F"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1" w:history="1">
        <w:r w:rsidR="009C3FFD" w:rsidRPr="0089599F">
          <w:rPr>
            <w:rStyle w:val="Hyperlink"/>
            <w:noProof/>
          </w:rPr>
          <w:t>Gambar 4.8. Tampilan Menu Supplier</w:t>
        </w:r>
        <w:r w:rsidR="009C3FFD">
          <w:rPr>
            <w:noProof/>
            <w:webHidden/>
          </w:rPr>
          <w:tab/>
        </w:r>
        <w:r w:rsidR="009C3FFD">
          <w:rPr>
            <w:noProof/>
            <w:webHidden/>
          </w:rPr>
          <w:fldChar w:fldCharType="begin"/>
        </w:r>
        <w:r w:rsidR="009C3FFD">
          <w:rPr>
            <w:noProof/>
            <w:webHidden/>
          </w:rPr>
          <w:instrText xml:space="preserve"> PAGEREF _Toc520403681 \h </w:instrText>
        </w:r>
        <w:r w:rsidR="009C3FFD">
          <w:rPr>
            <w:noProof/>
            <w:webHidden/>
          </w:rPr>
        </w:r>
        <w:r w:rsidR="009C3FFD">
          <w:rPr>
            <w:noProof/>
            <w:webHidden/>
          </w:rPr>
          <w:fldChar w:fldCharType="separate"/>
        </w:r>
        <w:r w:rsidR="00E54869">
          <w:rPr>
            <w:noProof/>
            <w:webHidden/>
          </w:rPr>
          <w:t>31</w:t>
        </w:r>
        <w:r w:rsidR="009C3FFD">
          <w:rPr>
            <w:noProof/>
            <w:webHidden/>
          </w:rPr>
          <w:fldChar w:fldCharType="end"/>
        </w:r>
      </w:hyperlink>
    </w:p>
    <w:p w14:paraId="3D794694" w14:textId="48A8991F"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2" w:history="1">
        <w:r w:rsidR="009C3FFD" w:rsidRPr="0089599F">
          <w:rPr>
            <w:rStyle w:val="Hyperlink"/>
            <w:noProof/>
          </w:rPr>
          <w:t>Gambar 4.9. Tampilan Pengisian Barang</w:t>
        </w:r>
        <w:r w:rsidR="009C3FFD">
          <w:rPr>
            <w:noProof/>
            <w:webHidden/>
          </w:rPr>
          <w:tab/>
        </w:r>
        <w:r w:rsidR="009C3FFD">
          <w:rPr>
            <w:noProof/>
            <w:webHidden/>
          </w:rPr>
          <w:fldChar w:fldCharType="begin"/>
        </w:r>
        <w:r w:rsidR="009C3FFD">
          <w:rPr>
            <w:noProof/>
            <w:webHidden/>
          </w:rPr>
          <w:instrText xml:space="preserve"> PAGEREF _Toc520403682 \h </w:instrText>
        </w:r>
        <w:r w:rsidR="009C3FFD">
          <w:rPr>
            <w:noProof/>
            <w:webHidden/>
          </w:rPr>
        </w:r>
        <w:r w:rsidR="009C3FFD">
          <w:rPr>
            <w:noProof/>
            <w:webHidden/>
          </w:rPr>
          <w:fldChar w:fldCharType="separate"/>
        </w:r>
        <w:r w:rsidR="00E54869">
          <w:rPr>
            <w:noProof/>
            <w:webHidden/>
          </w:rPr>
          <w:t>31</w:t>
        </w:r>
        <w:r w:rsidR="009C3FFD">
          <w:rPr>
            <w:noProof/>
            <w:webHidden/>
          </w:rPr>
          <w:fldChar w:fldCharType="end"/>
        </w:r>
      </w:hyperlink>
    </w:p>
    <w:p w14:paraId="70956604" w14:textId="37A063D7"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3" w:history="1">
        <w:r w:rsidR="009C3FFD" w:rsidRPr="0089599F">
          <w:rPr>
            <w:rStyle w:val="Hyperlink"/>
            <w:noProof/>
          </w:rPr>
          <w:t>Gambar 4.10. Tampilan Form Jenis Barang</w:t>
        </w:r>
        <w:r w:rsidR="009C3FFD">
          <w:rPr>
            <w:noProof/>
            <w:webHidden/>
          </w:rPr>
          <w:tab/>
        </w:r>
        <w:r w:rsidR="009C3FFD">
          <w:rPr>
            <w:noProof/>
            <w:webHidden/>
          </w:rPr>
          <w:fldChar w:fldCharType="begin"/>
        </w:r>
        <w:r w:rsidR="009C3FFD">
          <w:rPr>
            <w:noProof/>
            <w:webHidden/>
          </w:rPr>
          <w:instrText xml:space="preserve"> PAGEREF _Toc520403683 \h </w:instrText>
        </w:r>
        <w:r w:rsidR="009C3FFD">
          <w:rPr>
            <w:noProof/>
            <w:webHidden/>
          </w:rPr>
        </w:r>
        <w:r w:rsidR="009C3FFD">
          <w:rPr>
            <w:noProof/>
            <w:webHidden/>
          </w:rPr>
          <w:fldChar w:fldCharType="separate"/>
        </w:r>
        <w:r w:rsidR="00E54869">
          <w:rPr>
            <w:noProof/>
            <w:webHidden/>
          </w:rPr>
          <w:t>32</w:t>
        </w:r>
        <w:r w:rsidR="009C3FFD">
          <w:rPr>
            <w:noProof/>
            <w:webHidden/>
          </w:rPr>
          <w:fldChar w:fldCharType="end"/>
        </w:r>
      </w:hyperlink>
    </w:p>
    <w:p w14:paraId="2E77A7E2" w14:textId="1C1B549C"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4" w:history="1">
        <w:r w:rsidR="009C3FFD" w:rsidRPr="0089599F">
          <w:rPr>
            <w:rStyle w:val="Hyperlink"/>
            <w:noProof/>
          </w:rPr>
          <w:t>Gambar 4.11. Tampilan Pengajuan Pengaduan</w:t>
        </w:r>
        <w:r w:rsidR="009C3FFD">
          <w:rPr>
            <w:noProof/>
            <w:webHidden/>
          </w:rPr>
          <w:tab/>
        </w:r>
        <w:r w:rsidR="009C3FFD">
          <w:rPr>
            <w:noProof/>
            <w:webHidden/>
          </w:rPr>
          <w:fldChar w:fldCharType="begin"/>
        </w:r>
        <w:r w:rsidR="009C3FFD">
          <w:rPr>
            <w:noProof/>
            <w:webHidden/>
          </w:rPr>
          <w:instrText xml:space="preserve"> PAGEREF _Toc520403684 \h </w:instrText>
        </w:r>
        <w:r w:rsidR="009C3FFD">
          <w:rPr>
            <w:noProof/>
            <w:webHidden/>
          </w:rPr>
        </w:r>
        <w:r w:rsidR="009C3FFD">
          <w:rPr>
            <w:noProof/>
            <w:webHidden/>
          </w:rPr>
          <w:fldChar w:fldCharType="separate"/>
        </w:r>
        <w:r w:rsidR="00E54869">
          <w:rPr>
            <w:noProof/>
            <w:webHidden/>
          </w:rPr>
          <w:t>32</w:t>
        </w:r>
        <w:r w:rsidR="009C3FFD">
          <w:rPr>
            <w:noProof/>
            <w:webHidden/>
          </w:rPr>
          <w:fldChar w:fldCharType="end"/>
        </w:r>
      </w:hyperlink>
    </w:p>
    <w:p w14:paraId="3F704977" w14:textId="3D3FB43C"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5" w:history="1">
        <w:r w:rsidR="009C3FFD" w:rsidRPr="0089599F">
          <w:rPr>
            <w:rStyle w:val="Hyperlink"/>
            <w:noProof/>
          </w:rPr>
          <w:t>Gambar 4.12. Tampilan Form Kelola Admin</w:t>
        </w:r>
        <w:r w:rsidR="009C3FFD">
          <w:rPr>
            <w:noProof/>
            <w:webHidden/>
          </w:rPr>
          <w:tab/>
        </w:r>
        <w:r w:rsidR="009C3FFD">
          <w:rPr>
            <w:noProof/>
            <w:webHidden/>
          </w:rPr>
          <w:fldChar w:fldCharType="begin"/>
        </w:r>
        <w:r w:rsidR="009C3FFD">
          <w:rPr>
            <w:noProof/>
            <w:webHidden/>
          </w:rPr>
          <w:instrText xml:space="preserve"> PAGEREF _Toc520403685 \h </w:instrText>
        </w:r>
        <w:r w:rsidR="009C3FFD">
          <w:rPr>
            <w:noProof/>
            <w:webHidden/>
          </w:rPr>
        </w:r>
        <w:r w:rsidR="009C3FFD">
          <w:rPr>
            <w:noProof/>
            <w:webHidden/>
          </w:rPr>
          <w:fldChar w:fldCharType="separate"/>
        </w:r>
        <w:r w:rsidR="00E54869">
          <w:rPr>
            <w:noProof/>
            <w:webHidden/>
          </w:rPr>
          <w:t>33</w:t>
        </w:r>
        <w:r w:rsidR="009C3FFD">
          <w:rPr>
            <w:noProof/>
            <w:webHidden/>
          </w:rPr>
          <w:fldChar w:fldCharType="end"/>
        </w:r>
      </w:hyperlink>
    </w:p>
    <w:p w14:paraId="51BF3531" w14:textId="1ABE6FB3"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6" w:history="1">
        <w:r w:rsidR="009C3FFD" w:rsidRPr="0089599F">
          <w:rPr>
            <w:rStyle w:val="Hyperlink"/>
            <w:noProof/>
          </w:rPr>
          <w:t>Gambar 4.13. Tampilan Login</w:t>
        </w:r>
        <w:r w:rsidR="009C3FFD">
          <w:rPr>
            <w:noProof/>
            <w:webHidden/>
          </w:rPr>
          <w:tab/>
        </w:r>
        <w:r w:rsidR="009C3FFD">
          <w:rPr>
            <w:noProof/>
            <w:webHidden/>
          </w:rPr>
          <w:fldChar w:fldCharType="begin"/>
        </w:r>
        <w:r w:rsidR="009C3FFD">
          <w:rPr>
            <w:noProof/>
            <w:webHidden/>
          </w:rPr>
          <w:instrText xml:space="preserve"> PAGEREF _Toc520403686 \h </w:instrText>
        </w:r>
        <w:r w:rsidR="009C3FFD">
          <w:rPr>
            <w:noProof/>
            <w:webHidden/>
          </w:rPr>
        </w:r>
        <w:r w:rsidR="009C3FFD">
          <w:rPr>
            <w:noProof/>
            <w:webHidden/>
          </w:rPr>
          <w:fldChar w:fldCharType="separate"/>
        </w:r>
        <w:r w:rsidR="00E54869">
          <w:rPr>
            <w:noProof/>
            <w:webHidden/>
          </w:rPr>
          <w:t>33</w:t>
        </w:r>
        <w:r w:rsidR="009C3FFD">
          <w:rPr>
            <w:noProof/>
            <w:webHidden/>
          </w:rPr>
          <w:fldChar w:fldCharType="end"/>
        </w:r>
      </w:hyperlink>
    </w:p>
    <w:p w14:paraId="2F688646" w14:textId="41AC5AF2"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7" w:history="1">
        <w:r w:rsidR="009C3FFD" w:rsidRPr="0089599F">
          <w:rPr>
            <w:rStyle w:val="Hyperlink"/>
            <w:noProof/>
          </w:rPr>
          <w:t>Gambar 4.14. Tampilan Beranda</w:t>
        </w:r>
        <w:r w:rsidR="009C3FFD">
          <w:rPr>
            <w:noProof/>
            <w:webHidden/>
          </w:rPr>
          <w:tab/>
        </w:r>
        <w:r w:rsidR="009C3FFD">
          <w:rPr>
            <w:noProof/>
            <w:webHidden/>
          </w:rPr>
          <w:fldChar w:fldCharType="begin"/>
        </w:r>
        <w:r w:rsidR="009C3FFD">
          <w:rPr>
            <w:noProof/>
            <w:webHidden/>
          </w:rPr>
          <w:instrText xml:space="preserve"> PAGEREF _Toc520403687 \h </w:instrText>
        </w:r>
        <w:r w:rsidR="009C3FFD">
          <w:rPr>
            <w:noProof/>
            <w:webHidden/>
          </w:rPr>
        </w:r>
        <w:r w:rsidR="009C3FFD">
          <w:rPr>
            <w:noProof/>
            <w:webHidden/>
          </w:rPr>
          <w:fldChar w:fldCharType="separate"/>
        </w:r>
        <w:r w:rsidR="00E54869">
          <w:rPr>
            <w:noProof/>
            <w:webHidden/>
          </w:rPr>
          <w:t>34</w:t>
        </w:r>
        <w:r w:rsidR="009C3FFD">
          <w:rPr>
            <w:noProof/>
            <w:webHidden/>
          </w:rPr>
          <w:fldChar w:fldCharType="end"/>
        </w:r>
      </w:hyperlink>
    </w:p>
    <w:p w14:paraId="57F3ED5E" w14:textId="3A9B3638"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688" w:history="1">
        <w:r w:rsidR="009C3FFD" w:rsidRPr="0089599F">
          <w:rPr>
            <w:rStyle w:val="Hyperlink"/>
            <w:noProof/>
          </w:rPr>
          <w:t>Gambar 4.15. Tampilan Form Barang Masuk</w:t>
        </w:r>
        <w:r w:rsidR="009C3FFD">
          <w:rPr>
            <w:noProof/>
            <w:webHidden/>
          </w:rPr>
          <w:tab/>
        </w:r>
        <w:r w:rsidR="009C3FFD">
          <w:rPr>
            <w:noProof/>
            <w:webHidden/>
          </w:rPr>
          <w:fldChar w:fldCharType="begin"/>
        </w:r>
        <w:r w:rsidR="009C3FFD">
          <w:rPr>
            <w:noProof/>
            <w:webHidden/>
          </w:rPr>
          <w:instrText xml:space="preserve"> PAGEREF _Toc520403688 \h </w:instrText>
        </w:r>
        <w:r w:rsidR="009C3FFD">
          <w:rPr>
            <w:noProof/>
            <w:webHidden/>
          </w:rPr>
        </w:r>
        <w:r w:rsidR="009C3FFD">
          <w:rPr>
            <w:noProof/>
            <w:webHidden/>
          </w:rPr>
          <w:fldChar w:fldCharType="separate"/>
        </w:r>
        <w:r w:rsidR="00E54869">
          <w:rPr>
            <w:noProof/>
            <w:webHidden/>
          </w:rPr>
          <w:t>34</w:t>
        </w:r>
        <w:r w:rsidR="009C3FFD">
          <w:rPr>
            <w:noProof/>
            <w:webHidden/>
          </w:rPr>
          <w:fldChar w:fldCharType="end"/>
        </w:r>
      </w:hyperlink>
    </w:p>
    <w:p w14:paraId="648A250C" w14:textId="7ADAE9DA" w:rsidR="009C3FFD" w:rsidRDefault="00C205D5" w:rsidP="00972199">
      <w:pPr>
        <w:pStyle w:val="TableofFigures"/>
        <w:tabs>
          <w:tab w:val="right" w:leader="dot" w:pos="7921"/>
        </w:tabs>
        <w:spacing w:line="240" w:lineRule="auto"/>
        <w:ind w:firstLine="0"/>
        <w:rPr>
          <w:noProof/>
        </w:rPr>
      </w:pPr>
      <w:hyperlink w:anchor="_Toc520403689" w:history="1">
        <w:r w:rsidR="009C3FFD" w:rsidRPr="0089599F">
          <w:rPr>
            <w:rStyle w:val="Hyperlink"/>
            <w:noProof/>
          </w:rPr>
          <w:t>Gambar 4.16. Tampilan Form Barang Keluar</w:t>
        </w:r>
        <w:r w:rsidR="009C3FFD">
          <w:rPr>
            <w:noProof/>
            <w:webHidden/>
          </w:rPr>
          <w:tab/>
        </w:r>
        <w:r w:rsidR="009C3FFD">
          <w:rPr>
            <w:noProof/>
            <w:webHidden/>
          </w:rPr>
          <w:fldChar w:fldCharType="begin"/>
        </w:r>
        <w:r w:rsidR="009C3FFD">
          <w:rPr>
            <w:noProof/>
            <w:webHidden/>
          </w:rPr>
          <w:instrText xml:space="preserve"> PAGEREF _Toc520403689 \h </w:instrText>
        </w:r>
        <w:r w:rsidR="009C3FFD">
          <w:rPr>
            <w:noProof/>
            <w:webHidden/>
          </w:rPr>
        </w:r>
        <w:r w:rsidR="009C3FFD">
          <w:rPr>
            <w:noProof/>
            <w:webHidden/>
          </w:rPr>
          <w:fldChar w:fldCharType="separate"/>
        </w:r>
        <w:r w:rsidR="00E54869">
          <w:rPr>
            <w:noProof/>
            <w:webHidden/>
          </w:rPr>
          <w:t>35</w:t>
        </w:r>
        <w:r w:rsidR="009C3FFD">
          <w:rPr>
            <w:noProof/>
            <w:webHidden/>
          </w:rPr>
          <w:fldChar w:fldCharType="end"/>
        </w:r>
      </w:hyperlink>
      <w:r w:rsidR="00A04C38">
        <w:fldChar w:fldCharType="end"/>
      </w:r>
      <w:r w:rsidR="00DC743F">
        <w:fldChar w:fldCharType="begin"/>
      </w:r>
      <w:r w:rsidR="00DC743F">
        <w:instrText xml:space="preserve"> TOC \h \z \c "Gambar 5." </w:instrText>
      </w:r>
      <w:r w:rsidR="00DC743F">
        <w:fldChar w:fldCharType="separate"/>
      </w:r>
    </w:p>
    <w:p w14:paraId="22BC1C4C" w14:textId="2A0FCC6E"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0" w:history="1">
        <w:r w:rsidR="009C3FFD" w:rsidRPr="00C34FAA">
          <w:rPr>
            <w:rStyle w:val="Hyperlink"/>
            <w:noProof/>
          </w:rPr>
          <w:t>Gambar 5.1. Halaman Login</w:t>
        </w:r>
        <w:r w:rsidR="009C3FFD">
          <w:rPr>
            <w:noProof/>
            <w:webHidden/>
          </w:rPr>
          <w:tab/>
        </w:r>
        <w:r w:rsidR="009C3FFD">
          <w:rPr>
            <w:noProof/>
            <w:webHidden/>
          </w:rPr>
          <w:fldChar w:fldCharType="begin"/>
        </w:r>
        <w:r w:rsidR="009C3FFD">
          <w:rPr>
            <w:noProof/>
            <w:webHidden/>
          </w:rPr>
          <w:instrText xml:space="preserve"> PAGEREF _Toc520403700 \h </w:instrText>
        </w:r>
        <w:r w:rsidR="009C3FFD">
          <w:rPr>
            <w:noProof/>
            <w:webHidden/>
          </w:rPr>
        </w:r>
        <w:r w:rsidR="009C3FFD">
          <w:rPr>
            <w:noProof/>
            <w:webHidden/>
          </w:rPr>
          <w:fldChar w:fldCharType="separate"/>
        </w:r>
        <w:r w:rsidR="00E54869">
          <w:rPr>
            <w:noProof/>
            <w:webHidden/>
          </w:rPr>
          <w:t>37</w:t>
        </w:r>
        <w:r w:rsidR="009C3FFD">
          <w:rPr>
            <w:noProof/>
            <w:webHidden/>
          </w:rPr>
          <w:fldChar w:fldCharType="end"/>
        </w:r>
      </w:hyperlink>
    </w:p>
    <w:p w14:paraId="25964868" w14:textId="2E4772C4"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1" w:history="1">
        <w:r w:rsidR="009C3FFD" w:rsidRPr="00C34FAA">
          <w:rPr>
            <w:rStyle w:val="Hyperlink"/>
            <w:noProof/>
          </w:rPr>
          <w:t>Gambar 5.2.</w:t>
        </w:r>
        <w:r w:rsidR="009C3FFD" w:rsidRPr="00C34FAA">
          <w:rPr>
            <w:rStyle w:val="Hyperlink"/>
            <w:noProof/>
            <w:lang w:val="id-ID"/>
          </w:rPr>
          <w:t xml:space="preserve"> Halaman </w:t>
        </w:r>
        <w:r w:rsidR="009C3FFD" w:rsidRPr="00C34FAA">
          <w:rPr>
            <w:rStyle w:val="Hyperlink"/>
            <w:noProof/>
          </w:rPr>
          <w:t>Dashboard</w:t>
        </w:r>
        <w:r w:rsidR="009C3FFD">
          <w:rPr>
            <w:noProof/>
            <w:webHidden/>
          </w:rPr>
          <w:tab/>
        </w:r>
        <w:r w:rsidR="009C3FFD">
          <w:rPr>
            <w:noProof/>
            <w:webHidden/>
          </w:rPr>
          <w:fldChar w:fldCharType="begin"/>
        </w:r>
        <w:r w:rsidR="009C3FFD">
          <w:rPr>
            <w:noProof/>
            <w:webHidden/>
          </w:rPr>
          <w:instrText xml:space="preserve"> PAGEREF _Toc520403701 \h </w:instrText>
        </w:r>
        <w:r w:rsidR="009C3FFD">
          <w:rPr>
            <w:noProof/>
            <w:webHidden/>
          </w:rPr>
        </w:r>
        <w:r w:rsidR="009C3FFD">
          <w:rPr>
            <w:noProof/>
            <w:webHidden/>
          </w:rPr>
          <w:fldChar w:fldCharType="separate"/>
        </w:r>
        <w:r w:rsidR="00E54869">
          <w:rPr>
            <w:noProof/>
            <w:webHidden/>
          </w:rPr>
          <w:t>37</w:t>
        </w:r>
        <w:r w:rsidR="009C3FFD">
          <w:rPr>
            <w:noProof/>
            <w:webHidden/>
          </w:rPr>
          <w:fldChar w:fldCharType="end"/>
        </w:r>
      </w:hyperlink>
    </w:p>
    <w:p w14:paraId="11648B7C" w14:textId="5E4C2F21"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2" w:history="1">
        <w:r w:rsidR="009C3FFD" w:rsidRPr="00C34FAA">
          <w:rPr>
            <w:rStyle w:val="Hyperlink"/>
            <w:noProof/>
          </w:rPr>
          <w:t>Gambar 5.3.</w:t>
        </w:r>
        <w:r w:rsidR="009C3FFD" w:rsidRPr="00C34FAA">
          <w:rPr>
            <w:rStyle w:val="Hyperlink"/>
            <w:noProof/>
            <w:lang w:val="id-ID"/>
          </w:rPr>
          <w:t xml:space="preserve"> Halaman </w:t>
        </w:r>
        <w:r w:rsidR="009C3FFD" w:rsidRPr="00C34FAA">
          <w:rPr>
            <w:rStyle w:val="Hyperlink"/>
            <w:noProof/>
          </w:rPr>
          <w:t>Pendataan Supplier</w:t>
        </w:r>
        <w:r w:rsidR="009C3FFD">
          <w:rPr>
            <w:noProof/>
            <w:webHidden/>
          </w:rPr>
          <w:tab/>
        </w:r>
        <w:r w:rsidR="009C3FFD">
          <w:rPr>
            <w:noProof/>
            <w:webHidden/>
          </w:rPr>
          <w:fldChar w:fldCharType="begin"/>
        </w:r>
        <w:r w:rsidR="009C3FFD">
          <w:rPr>
            <w:noProof/>
            <w:webHidden/>
          </w:rPr>
          <w:instrText xml:space="preserve"> PAGEREF _Toc520403702 \h </w:instrText>
        </w:r>
        <w:r w:rsidR="009C3FFD">
          <w:rPr>
            <w:noProof/>
            <w:webHidden/>
          </w:rPr>
        </w:r>
        <w:r w:rsidR="009C3FFD">
          <w:rPr>
            <w:noProof/>
            <w:webHidden/>
          </w:rPr>
          <w:fldChar w:fldCharType="separate"/>
        </w:r>
        <w:r w:rsidR="00E54869">
          <w:rPr>
            <w:noProof/>
            <w:webHidden/>
          </w:rPr>
          <w:t>38</w:t>
        </w:r>
        <w:r w:rsidR="009C3FFD">
          <w:rPr>
            <w:noProof/>
            <w:webHidden/>
          </w:rPr>
          <w:fldChar w:fldCharType="end"/>
        </w:r>
      </w:hyperlink>
    </w:p>
    <w:p w14:paraId="5947D562" w14:textId="6E015FEB"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3" w:history="1">
        <w:r w:rsidR="009C3FFD" w:rsidRPr="00C34FAA">
          <w:rPr>
            <w:rStyle w:val="Hyperlink"/>
            <w:noProof/>
          </w:rPr>
          <w:t>Gambar 5.4. Modal Input Supplier</w:t>
        </w:r>
        <w:r w:rsidR="009C3FFD">
          <w:rPr>
            <w:noProof/>
            <w:webHidden/>
          </w:rPr>
          <w:tab/>
        </w:r>
        <w:r w:rsidR="009C3FFD">
          <w:rPr>
            <w:noProof/>
            <w:webHidden/>
          </w:rPr>
          <w:fldChar w:fldCharType="begin"/>
        </w:r>
        <w:r w:rsidR="009C3FFD">
          <w:rPr>
            <w:noProof/>
            <w:webHidden/>
          </w:rPr>
          <w:instrText xml:space="preserve"> PAGEREF _Toc520403703 \h </w:instrText>
        </w:r>
        <w:r w:rsidR="009C3FFD">
          <w:rPr>
            <w:noProof/>
            <w:webHidden/>
          </w:rPr>
        </w:r>
        <w:r w:rsidR="009C3FFD">
          <w:rPr>
            <w:noProof/>
            <w:webHidden/>
          </w:rPr>
          <w:fldChar w:fldCharType="separate"/>
        </w:r>
        <w:r w:rsidR="00E54869">
          <w:rPr>
            <w:noProof/>
            <w:webHidden/>
          </w:rPr>
          <w:t>38</w:t>
        </w:r>
        <w:r w:rsidR="009C3FFD">
          <w:rPr>
            <w:noProof/>
            <w:webHidden/>
          </w:rPr>
          <w:fldChar w:fldCharType="end"/>
        </w:r>
      </w:hyperlink>
    </w:p>
    <w:p w14:paraId="33D1F96D" w14:textId="652760AB"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4" w:history="1">
        <w:r w:rsidR="009C3FFD" w:rsidRPr="00C34FAA">
          <w:rPr>
            <w:rStyle w:val="Hyperlink"/>
            <w:noProof/>
          </w:rPr>
          <w:t>Gambar 5.5. Modal Edit Supplier</w:t>
        </w:r>
        <w:r w:rsidR="009C3FFD">
          <w:rPr>
            <w:noProof/>
            <w:webHidden/>
          </w:rPr>
          <w:tab/>
        </w:r>
        <w:r w:rsidR="009C3FFD">
          <w:rPr>
            <w:noProof/>
            <w:webHidden/>
          </w:rPr>
          <w:fldChar w:fldCharType="begin"/>
        </w:r>
        <w:r w:rsidR="009C3FFD">
          <w:rPr>
            <w:noProof/>
            <w:webHidden/>
          </w:rPr>
          <w:instrText xml:space="preserve"> PAGEREF _Toc520403704 \h </w:instrText>
        </w:r>
        <w:r w:rsidR="009C3FFD">
          <w:rPr>
            <w:noProof/>
            <w:webHidden/>
          </w:rPr>
        </w:r>
        <w:r w:rsidR="009C3FFD">
          <w:rPr>
            <w:noProof/>
            <w:webHidden/>
          </w:rPr>
          <w:fldChar w:fldCharType="separate"/>
        </w:r>
        <w:r w:rsidR="00E54869">
          <w:rPr>
            <w:noProof/>
            <w:webHidden/>
          </w:rPr>
          <w:t>39</w:t>
        </w:r>
        <w:r w:rsidR="009C3FFD">
          <w:rPr>
            <w:noProof/>
            <w:webHidden/>
          </w:rPr>
          <w:fldChar w:fldCharType="end"/>
        </w:r>
      </w:hyperlink>
    </w:p>
    <w:p w14:paraId="195AA8DC" w14:textId="5141669C"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5" w:history="1">
        <w:r w:rsidR="009C3FFD" w:rsidRPr="00C34FAA">
          <w:rPr>
            <w:rStyle w:val="Hyperlink"/>
            <w:noProof/>
          </w:rPr>
          <w:t>Gambar 5.6. Modal Hapus Supplier</w:t>
        </w:r>
        <w:r w:rsidR="009C3FFD">
          <w:rPr>
            <w:noProof/>
            <w:webHidden/>
          </w:rPr>
          <w:tab/>
        </w:r>
        <w:r w:rsidR="009C3FFD">
          <w:rPr>
            <w:noProof/>
            <w:webHidden/>
          </w:rPr>
          <w:fldChar w:fldCharType="begin"/>
        </w:r>
        <w:r w:rsidR="009C3FFD">
          <w:rPr>
            <w:noProof/>
            <w:webHidden/>
          </w:rPr>
          <w:instrText xml:space="preserve"> PAGEREF _Toc520403705 \h </w:instrText>
        </w:r>
        <w:r w:rsidR="009C3FFD">
          <w:rPr>
            <w:noProof/>
            <w:webHidden/>
          </w:rPr>
        </w:r>
        <w:r w:rsidR="009C3FFD">
          <w:rPr>
            <w:noProof/>
            <w:webHidden/>
          </w:rPr>
          <w:fldChar w:fldCharType="separate"/>
        </w:r>
        <w:r w:rsidR="00E54869">
          <w:rPr>
            <w:noProof/>
            <w:webHidden/>
          </w:rPr>
          <w:t>39</w:t>
        </w:r>
        <w:r w:rsidR="009C3FFD">
          <w:rPr>
            <w:noProof/>
            <w:webHidden/>
          </w:rPr>
          <w:fldChar w:fldCharType="end"/>
        </w:r>
      </w:hyperlink>
    </w:p>
    <w:p w14:paraId="460CC6BB" w14:textId="0655FDB9"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6" w:history="1">
        <w:r w:rsidR="009C3FFD" w:rsidRPr="00C34FAA">
          <w:rPr>
            <w:rStyle w:val="Hyperlink"/>
            <w:noProof/>
          </w:rPr>
          <w:t>Gambar 5.7. Modal Detail Supplier</w:t>
        </w:r>
        <w:r w:rsidR="009C3FFD">
          <w:rPr>
            <w:noProof/>
            <w:webHidden/>
          </w:rPr>
          <w:tab/>
        </w:r>
        <w:r w:rsidR="009C3FFD">
          <w:rPr>
            <w:noProof/>
            <w:webHidden/>
          </w:rPr>
          <w:fldChar w:fldCharType="begin"/>
        </w:r>
        <w:r w:rsidR="009C3FFD">
          <w:rPr>
            <w:noProof/>
            <w:webHidden/>
          </w:rPr>
          <w:instrText xml:space="preserve"> PAGEREF _Toc520403706 \h </w:instrText>
        </w:r>
        <w:r w:rsidR="009C3FFD">
          <w:rPr>
            <w:noProof/>
            <w:webHidden/>
          </w:rPr>
        </w:r>
        <w:r w:rsidR="009C3FFD">
          <w:rPr>
            <w:noProof/>
            <w:webHidden/>
          </w:rPr>
          <w:fldChar w:fldCharType="separate"/>
        </w:r>
        <w:r w:rsidR="00E54869">
          <w:rPr>
            <w:noProof/>
            <w:webHidden/>
          </w:rPr>
          <w:t>40</w:t>
        </w:r>
        <w:r w:rsidR="009C3FFD">
          <w:rPr>
            <w:noProof/>
            <w:webHidden/>
          </w:rPr>
          <w:fldChar w:fldCharType="end"/>
        </w:r>
      </w:hyperlink>
    </w:p>
    <w:p w14:paraId="7330C05C" w14:textId="31560A4F"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7" w:history="1">
        <w:r w:rsidR="009C3FFD" w:rsidRPr="00C34FAA">
          <w:rPr>
            <w:rStyle w:val="Hyperlink"/>
            <w:noProof/>
          </w:rPr>
          <w:t>Gambar 5.8. Halaman Pendataan Barang</w:t>
        </w:r>
        <w:r w:rsidR="009C3FFD">
          <w:rPr>
            <w:noProof/>
            <w:webHidden/>
          </w:rPr>
          <w:tab/>
        </w:r>
        <w:r w:rsidR="009C3FFD">
          <w:rPr>
            <w:noProof/>
            <w:webHidden/>
          </w:rPr>
          <w:fldChar w:fldCharType="begin"/>
        </w:r>
        <w:r w:rsidR="009C3FFD">
          <w:rPr>
            <w:noProof/>
            <w:webHidden/>
          </w:rPr>
          <w:instrText xml:space="preserve"> PAGEREF _Toc520403707 \h </w:instrText>
        </w:r>
        <w:r w:rsidR="009C3FFD">
          <w:rPr>
            <w:noProof/>
            <w:webHidden/>
          </w:rPr>
        </w:r>
        <w:r w:rsidR="009C3FFD">
          <w:rPr>
            <w:noProof/>
            <w:webHidden/>
          </w:rPr>
          <w:fldChar w:fldCharType="separate"/>
        </w:r>
        <w:r w:rsidR="00E54869">
          <w:rPr>
            <w:noProof/>
            <w:webHidden/>
          </w:rPr>
          <w:t>40</w:t>
        </w:r>
        <w:r w:rsidR="009C3FFD">
          <w:rPr>
            <w:noProof/>
            <w:webHidden/>
          </w:rPr>
          <w:fldChar w:fldCharType="end"/>
        </w:r>
      </w:hyperlink>
    </w:p>
    <w:p w14:paraId="30506DC1" w14:textId="5194530F"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8" w:history="1">
        <w:r w:rsidR="009C3FFD" w:rsidRPr="00C34FAA">
          <w:rPr>
            <w:rStyle w:val="Hyperlink"/>
            <w:noProof/>
          </w:rPr>
          <w:t>Gambar 5.9. Modal Tambah Barang</w:t>
        </w:r>
        <w:r w:rsidR="009C3FFD">
          <w:rPr>
            <w:noProof/>
            <w:webHidden/>
          </w:rPr>
          <w:tab/>
        </w:r>
        <w:r w:rsidR="009C3FFD">
          <w:rPr>
            <w:noProof/>
            <w:webHidden/>
          </w:rPr>
          <w:fldChar w:fldCharType="begin"/>
        </w:r>
        <w:r w:rsidR="009C3FFD">
          <w:rPr>
            <w:noProof/>
            <w:webHidden/>
          </w:rPr>
          <w:instrText xml:space="preserve"> PAGEREF _Toc520403708 \h </w:instrText>
        </w:r>
        <w:r w:rsidR="009C3FFD">
          <w:rPr>
            <w:noProof/>
            <w:webHidden/>
          </w:rPr>
        </w:r>
        <w:r w:rsidR="009C3FFD">
          <w:rPr>
            <w:noProof/>
            <w:webHidden/>
          </w:rPr>
          <w:fldChar w:fldCharType="separate"/>
        </w:r>
        <w:r w:rsidR="00E54869">
          <w:rPr>
            <w:noProof/>
            <w:webHidden/>
          </w:rPr>
          <w:t>41</w:t>
        </w:r>
        <w:r w:rsidR="009C3FFD">
          <w:rPr>
            <w:noProof/>
            <w:webHidden/>
          </w:rPr>
          <w:fldChar w:fldCharType="end"/>
        </w:r>
      </w:hyperlink>
    </w:p>
    <w:p w14:paraId="188F40FC" w14:textId="2A7EB79D"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09" w:history="1">
        <w:r w:rsidR="009C3FFD" w:rsidRPr="00C34FAA">
          <w:rPr>
            <w:rStyle w:val="Hyperlink"/>
            <w:noProof/>
          </w:rPr>
          <w:t>Gambar 5.10. Modal Edit Barang</w:t>
        </w:r>
        <w:r w:rsidR="009C3FFD">
          <w:rPr>
            <w:noProof/>
            <w:webHidden/>
          </w:rPr>
          <w:tab/>
        </w:r>
        <w:r w:rsidR="009C3FFD">
          <w:rPr>
            <w:noProof/>
            <w:webHidden/>
          </w:rPr>
          <w:fldChar w:fldCharType="begin"/>
        </w:r>
        <w:r w:rsidR="009C3FFD">
          <w:rPr>
            <w:noProof/>
            <w:webHidden/>
          </w:rPr>
          <w:instrText xml:space="preserve"> PAGEREF _Toc520403709 \h </w:instrText>
        </w:r>
        <w:r w:rsidR="009C3FFD">
          <w:rPr>
            <w:noProof/>
            <w:webHidden/>
          </w:rPr>
        </w:r>
        <w:r w:rsidR="009C3FFD">
          <w:rPr>
            <w:noProof/>
            <w:webHidden/>
          </w:rPr>
          <w:fldChar w:fldCharType="separate"/>
        </w:r>
        <w:r w:rsidR="00E54869">
          <w:rPr>
            <w:noProof/>
            <w:webHidden/>
          </w:rPr>
          <w:t>41</w:t>
        </w:r>
        <w:r w:rsidR="009C3FFD">
          <w:rPr>
            <w:noProof/>
            <w:webHidden/>
          </w:rPr>
          <w:fldChar w:fldCharType="end"/>
        </w:r>
      </w:hyperlink>
    </w:p>
    <w:p w14:paraId="4ABCBC0B" w14:textId="50C2579B"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0" w:history="1">
        <w:r w:rsidR="009C3FFD" w:rsidRPr="00C34FAA">
          <w:rPr>
            <w:rStyle w:val="Hyperlink"/>
            <w:noProof/>
          </w:rPr>
          <w:t>Gambar 5.11. Modal Hapus Barang</w:t>
        </w:r>
        <w:r w:rsidR="009C3FFD">
          <w:rPr>
            <w:noProof/>
            <w:webHidden/>
          </w:rPr>
          <w:tab/>
        </w:r>
        <w:r w:rsidR="009C3FFD">
          <w:rPr>
            <w:noProof/>
            <w:webHidden/>
          </w:rPr>
          <w:fldChar w:fldCharType="begin"/>
        </w:r>
        <w:r w:rsidR="009C3FFD">
          <w:rPr>
            <w:noProof/>
            <w:webHidden/>
          </w:rPr>
          <w:instrText xml:space="preserve"> PAGEREF _Toc520403710 \h </w:instrText>
        </w:r>
        <w:r w:rsidR="009C3FFD">
          <w:rPr>
            <w:noProof/>
            <w:webHidden/>
          </w:rPr>
        </w:r>
        <w:r w:rsidR="009C3FFD">
          <w:rPr>
            <w:noProof/>
            <w:webHidden/>
          </w:rPr>
          <w:fldChar w:fldCharType="separate"/>
        </w:r>
        <w:r w:rsidR="00E54869">
          <w:rPr>
            <w:noProof/>
            <w:webHidden/>
          </w:rPr>
          <w:t>42</w:t>
        </w:r>
        <w:r w:rsidR="009C3FFD">
          <w:rPr>
            <w:noProof/>
            <w:webHidden/>
          </w:rPr>
          <w:fldChar w:fldCharType="end"/>
        </w:r>
      </w:hyperlink>
    </w:p>
    <w:p w14:paraId="4586CA30" w14:textId="21750E42"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1" w:history="1">
        <w:r w:rsidR="009C3FFD" w:rsidRPr="00C34FAA">
          <w:rPr>
            <w:rStyle w:val="Hyperlink"/>
            <w:noProof/>
          </w:rPr>
          <w:t>Gambar 5.12. Modal Detail Barang</w:t>
        </w:r>
        <w:r w:rsidR="009C3FFD">
          <w:rPr>
            <w:noProof/>
            <w:webHidden/>
          </w:rPr>
          <w:tab/>
        </w:r>
        <w:r w:rsidR="009C3FFD">
          <w:rPr>
            <w:noProof/>
            <w:webHidden/>
          </w:rPr>
          <w:fldChar w:fldCharType="begin"/>
        </w:r>
        <w:r w:rsidR="009C3FFD">
          <w:rPr>
            <w:noProof/>
            <w:webHidden/>
          </w:rPr>
          <w:instrText xml:space="preserve"> PAGEREF _Toc520403711 \h </w:instrText>
        </w:r>
        <w:r w:rsidR="009C3FFD">
          <w:rPr>
            <w:noProof/>
            <w:webHidden/>
          </w:rPr>
        </w:r>
        <w:r w:rsidR="009C3FFD">
          <w:rPr>
            <w:noProof/>
            <w:webHidden/>
          </w:rPr>
          <w:fldChar w:fldCharType="separate"/>
        </w:r>
        <w:r w:rsidR="00E54869">
          <w:rPr>
            <w:noProof/>
            <w:webHidden/>
          </w:rPr>
          <w:t>42</w:t>
        </w:r>
        <w:r w:rsidR="009C3FFD">
          <w:rPr>
            <w:noProof/>
            <w:webHidden/>
          </w:rPr>
          <w:fldChar w:fldCharType="end"/>
        </w:r>
      </w:hyperlink>
    </w:p>
    <w:p w14:paraId="5F076542" w14:textId="7250C666"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2" w:history="1">
        <w:r w:rsidR="009C3FFD" w:rsidRPr="00C34FAA">
          <w:rPr>
            <w:rStyle w:val="Hyperlink"/>
            <w:noProof/>
          </w:rPr>
          <w:t>Gambar 5.13. Halaman Pendataan Satuan Barang</w:t>
        </w:r>
        <w:r w:rsidR="009C3FFD">
          <w:rPr>
            <w:noProof/>
            <w:webHidden/>
          </w:rPr>
          <w:tab/>
        </w:r>
        <w:r w:rsidR="009C3FFD">
          <w:rPr>
            <w:noProof/>
            <w:webHidden/>
          </w:rPr>
          <w:fldChar w:fldCharType="begin"/>
        </w:r>
        <w:r w:rsidR="009C3FFD">
          <w:rPr>
            <w:noProof/>
            <w:webHidden/>
          </w:rPr>
          <w:instrText xml:space="preserve"> PAGEREF _Toc520403712 \h </w:instrText>
        </w:r>
        <w:r w:rsidR="009C3FFD">
          <w:rPr>
            <w:noProof/>
            <w:webHidden/>
          </w:rPr>
        </w:r>
        <w:r w:rsidR="009C3FFD">
          <w:rPr>
            <w:noProof/>
            <w:webHidden/>
          </w:rPr>
          <w:fldChar w:fldCharType="separate"/>
        </w:r>
        <w:r w:rsidR="00E54869">
          <w:rPr>
            <w:noProof/>
            <w:webHidden/>
          </w:rPr>
          <w:t>43</w:t>
        </w:r>
        <w:r w:rsidR="009C3FFD">
          <w:rPr>
            <w:noProof/>
            <w:webHidden/>
          </w:rPr>
          <w:fldChar w:fldCharType="end"/>
        </w:r>
      </w:hyperlink>
    </w:p>
    <w:p w14:paraId="39C47C4E" w14:textId="45484B3D"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3" w:history="1">
        <w:r w:rsidR="009C3FFD" w:rsidRPr="00C34FAA">
          <w:rPr>
            <w:rStyle w:val="Hyperlink"/>
            <w:noProof/>
          </w:rPr>
          <w:t>Gambar 5.14. Modal Tambah Satuan</w:t>
        </w:r>
        <w:r w:rsidR="009C3FFD">
          <w:rPr>
            <w:noProof/>
            <w:webHidden/>
          </w:rPr>
          <w:tab/>
        </w:r>
        <w:r w:rsidR="009C3FFD">
          <w:rPr>
            <w:noProof/>
            <w:webHidden/>
          </w:rPr>
          <w:fldChar w:fldCharType="begin"/>
        </w:r>
        <w:r w:rsidR="009C3FFD">
          <w:rPr>
            <w:noProof/>
            <w:webHidden/>
          </w:rPr>
          <w:instrText xml:space="preserve"> PAGEREF _Toc520403713 \h </w:instrText>
        </w:r>
        <w:r w:rsidR="009C3FFD">
          <w:rPr>
            <w:noProof/>
            <w:webHidden/>
          </w:rPr>
        </w:r>
        <w:r w:rsidR="009C3FFD">
          <w:rPr>
            <w:noProof/>
            <w:webHidden/>
          </w:rPr>
          <w:fldChar w:fldCharType="separate"/>
        </w:r>
        <w:r w:rsidR="00E54869">
          <w:rPr>
            <w:noProof/>
            <w:webHidden/>
          </w:rPr>
          <w:t>43</w:t>
        </w:r>
        <w:r w:rsidR="009C3FFD">
          <w:rPr>
            <w:noProof/>
            <w:webHidden/>
          </w:rPr>
          <w:fldChar w:fldCharType="end"/>
        </w:r>
      </w:hyperlink>
    </w:p>
    <w:p w14:paraId="41E18252" w14:textId="6E562C63"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4" w:history="1">
        <w:r w:rsidR="009C3FFD" w:rsidRPr="00C34FAA">
          <w:rPr>
            <w:rStyle w:val="Hyperlink"/>
            <w:noProof/>
          </w:rPr>
          <w:t>Gambar 5.15. Modal Edit Satuan</w:t>
        </w:r>
        <w:r w:rsidR="009C3FFD">
          <w:rPr>
            <w:noProof/>
            <w:webHidden/>
          </w:rPr>
          <w:tab/>
        </w:r>
        <w:r w:rsidR="009C3FFD">
          <w:rPr>
            <w:noProof/>
            <w:webHidden/>
          </w:rPr>
          <w:fldChar w:fldCharType="begin"/>
        </w:r>
        <w:r w:rsidR="009C3FFD">
          <w:rPr>
            <w:noProof/>
            <w:webHidden/>
          </w:rPr>
          <w:instrText xml:space="preserve"> PAGEREF _Toc520403714 \h </w:instrText>
        </w:r>
        <w:r w:rsidR="009C3FFD">
          <w:rPr>
            <w:noProof/>
            <w:webHidden/>
          </w:rPr>
        </w:r>
        <w:r w:rsidR="009C3FFD">
          <w:rPr>
            <w:noProof/>
            <w:webHidden/>
          </w:rPr>
          <w:fldChar w:fldCharType="separate"/>
        </w:r>
        <w:r w:rsidR="00E54869">
          <w:rPr>
            <w:noProof/>
            <w:webHidden/>
          </w:rPr>
          <w:t>44</w:t>
        </w:r>
        <w:r w:rsidR="009C3FFD">
          <w:rPr>
            <w:noProof/>
            <w:webHidden/>
          </w:rPr>
          <w:fldChar w:fldCharType="end"/>
        </w:r>
      </w:hyperlink>
    </w:p>
    <w:p w14:paraId="0351504B" w14:textId="28668C5D"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5" w:history="1">
        <w:r w:rsidR="009C3FFD" w:rsidRPr="00C34FAA">
          <w:rPr>
            <w:rStyle w:val="Hyperlink"/>
            <w:noProof/>
          </w:rPr>
          <w:t>Gambar 5.16. Modal Hapus Satuan</w:t>
        </w:r>
        <w:r w:rsidR="009C3FFD">
          <w:rPr>
            <w:noProof/>
            <w:webHidden/>
          </w:rPr>
          <w:tab/>
        </w:r>
        <w:r w:rsidR="009C3FFD">
          <w:rPr>
            <w:noProof/>
            <w:webHidden/>
          </w:rPr>
          <w:fldChar w:fldCharType="begin"/>
        </w:r>
        <w:r w:rsidR="009C3FFD">
          <w:rPr>
            <w:noProof/>
            <w:webHidden/>
          </w:rPr>
          <w:instrText xml:space="preserve"> PAGEREF _Toc520403715 \h </w:instrText>
        </w:r>
        <w:r w:rsidR="009C3FFD">
          <w:rPr>
            <w:noProof/>
            <w:webHidden/>
          </w:rPr>
        </w:r>
        <w:r w:rsidR="009C3FFD">
          <w:rPr>
            <w:noProof/>
            <w:webHidden/>
          </w:rPr>
          <w:fldChar w:fldCharType="separate"/>
        </w:r>
        <w:r w:rsidR="00E54869">
          <w:rPr>
            <w:noProof/>
            <w:webHidden/>
          </w:rPr>
          <w:t>44</w:t>
        </w:r>
        <w:r w:rsidR="009C3FFD">
          <w:rPr>
            <w:noProof/>
            <w:webHidden/>
          </w:rPr>
          <w:fldChar w:fldCharType="end"/>
        </w:r>
      </w:hyperlink>
    </w:p>
    <w:p w14:paraId="6182122E" w14:textId="4AE432DB"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6" w:history="1">
        <w:r w:rsidR="009C3FFD" w:rsidRPr="00C34FAA">
          <w:rPr>
            <w:rStyle w:val="Hyperlink"/>
            <w:noProof/>
          </w:rPr>
          <w:t>Gambar 5.17. Halaman Pendataan Jenis Barang</w:t>
        </w:r>
        <w:r w:rsidR="009C3FFD">
          <w:rPr>
            <w:noProof/>
            <w:webHidden/>
          </w:rPr>
          <w:tab/>
        </w:r>
        <w:r w:rsidR="009C3FFD">
          <w:rPr>
            <w:noProof/>
            <w:webHidden/>
          </w:rPr>
          <w:fldChar w:fldCharType="begin"/>
        </w:r>
        <w:r w:rsidR="009C3FFD">
          <w:rPr>
            <w:noProof/>
            <w:webHidden/>
          </w:rPr>
          <w:instrText xml:space="preserve"> PAGEREF _Toc520403716 \h </w:instrText>
        </w:r>
        <w:r w:rsidR="009C3FFD">
          <w:rPr>
            <w:noProof/>
            <w:webHidden/>
          </w:rPr>
        </w:r>
        <w:r w:rsidR="009C3FFD">
          <w:rPr>
            <w:noProof/>
            <w:webHidden/>
          </w:rPr>
          <w:fldChar w:fldCharType="separate"/>
        </w:r>
        <w:r w:rsidR="00E54869">
          <w:rPr>
            <w:noProof/>
            <w:webHidden/>
          </w:rPr>
          <w:t>45</w:t>
        </w:r>
        <w:r w:rsidR="009C3FFD">
          <w:rPr>
            <w:noProof/>
            <w:webHidden/>
          </w:rPr>
          <w:fldChar w:fldCharType="end"/>
        </w:r>
      </w:hyperlink>
    </w:p>
    <w:p w14:paraId="56004CBF" w14:textId="55898E6F"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7" w:history="1">
        <w:r w:rsidR="009C3FFD" w:rsidRPr="00C34FAA">
          <w:rPr>
            <w:rStyle w:val="Hyperlink"/>
            <w:noProof/>
          </w:rPr>
          <w:t>Gambar 5.18. Modal Tambah Jenis</w:t>
        </w:r>
        <w:r w:rsidR="009C3FFD">
          <w:rPr>
            <w:noProof/>
            <w:webHidden/>
          </w:rPr>
          <w:tab/>
        </w:r>
        <w:r w:rsidR="009C3FFD">
          <w:rPr>
            <w:noProof/>
            <w:webHidden/>
          </w:rPr>
          <w:fldChar w:fldCharType="begin"/>
        </w:r>
        <w:r w:rsidR="009C3FFD">
          <w:rPr>
            <w:noProof/>
            <w:webHidden/>
          </w:rPr>
          <w:instrText xml:space="preserve"> PAGEREF _Toc520403717 \h </w:instrText>
        </w:r>
        <w:r w:rsidR="009C3FFD">
          <w:rPr>
            <w:noProof/>
            <w:webHidden/>
          </w:rPr>
        </w:r>
        <w:r w:rsidR="009C3FFD">
          <w:rPr>
            <w:noProof/>
            <w:webHidden/>
          </w:rPr>
          <w:fldChar w:fldCharType="separate"/>
        </w:r>
        <w:r w:rsidR="00E54869">
          <w:rPr>
            <w:noProof/>
            <w:webHidden/>
          </w:rPr>
          <w:t>45</w:t>
        </w:r>
        <w:r w:rsidR="009C3FFD">
          <w:rPr>
            <w:noProof/>
            <w:webHidden/>
          </w:rPr>
          <w:fldChar w:fldCharType="end"/>
        </w:r>
      </w:hyperlink>
    </w:p>
    <w:p w14:paraId="648D2AA7" w14:textId="7CD9D481"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8" w:history="1">
        <w:r w:rsidR="009C3FFD" w:rsidRPr="00C34FAA">
          <w:rPr>
            <w:rStyle w:val="Hyperlink"/>
            <w:noProof/>
          </w:rPr>
          <w:t>Gambar 5.19. Modal Edit Jenis</w:t>
        </w:r>
        <w:r w:rsidR="009C3FFD">
          <w:rPr>
            <w:noProof/>
            <w:webHidden/>
          </w:rPr>
          <w:tab/>
        </w:r>
        <w:r w:rsidR="009C3FFD">
          <w:rPr>
            <w:noProof/>
            <w:webHidden/>
          </w:rPr>
          <w:fldChar w:fldCharType="begin"/>
        </w:r>
        <w:r w:rsidR="009C3FFD">
          <w:rPr>
            <w:noProof/>
            <w:webHidden/>
          </w:rPr>
          <w:instrText xml:space="preserve"> PAGEREF _Toc520403718 \h </w:instrText>
        </w:r>
        <w:r w:rsidR="009C3FFD">
          <w:rPr>
            <w:noProof/>
            <w:webHidden/>
          </w:rPr>
        </w:r>
        <w:r w:rsidR="009C3FFD">
          <w:rPr>
            <w:noProof/>
            <w:webHidden/>
          </w:rPr>
          <w:fldChar w:fldCharType="separate"/>
        </w:r>
        <w:r w:rsidR="00E54869">
          <w:rPr>
            <w:noProof/>
            <w:webHidden/>
          </w:rPr>
          <w:t>46</w:t>
        </w:r>
        <w:r w:rsidR="009C3FFD">
          <w:rPr>
            <w:noProof/>
            <w:webHidden/>
          </w:rPr>
          <w:fldChar w:fldCharType="end"/>
        </w:r>
      </w:hyperlink>
    </w:p>
    <w:p w14:paraId="16AA3EC2" w14:textId="48818121"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19" w:history="1">
        <w:r w:rsidR="009C3FFD" w:rsidRPr="00C34FAA">
          <w:rPr>
            <w:rStyle w:val="Hyperlink"/>
            <w:noProof/>
          </w:rPr>
          <w:t>Gambar 5.20. Modal Hapus Jenis</w:t>
        </w:r>
        <w:r w:rsidR="009C3FFD">
          <w:rPr>
            <w:noProof/>
            <w:webHidden/>
          </w:rPr>
          <w:tab/>
        </w:r>
        <w:r w:rsidR="009C3FFD">
          <w:rPr>
            <w:noProof/>
            <w:webHidden/>
          </w:rPr>
          <w:fldChar w:fldCharType="begin"/>
        </w:r>
        <w:r w:rsidR="009C3FFD">
          <w:rPr>
            <w:noProof/>
            <w:webHidden/>
          </w:rPr>
          <w:instrText xml:space="preserve"> PAGEREF _Toc520403719 \h </w:instrText>
        </w:r>
        <w:r w:rsidR="009C3FFD">
          <w:rPr>
            <w:noProof/>
            <w:webHidden/>
          </w:rPr>
        </w:r>
        <w:r w:rsidR="009C3FFD">
          <w:rPr>
            <w:noProof/>
            <w:webHidden/>
          </w:rPr>
          <w:fldChar w:fldCharType="separate"/>
        </w:r>
        <w:r w:rsidR="00E54869">
          <w:rPr>
            <w:noProof/>
            <w:webHidden/>
          </w:rPr>
          <w:t>46</w:t>
        </w:r>
        <w:r w:rsidR="009C3FFD">
          <w:rPr>
            <w:noProof/>
            <w:webHidden/>
          </w:rPr>
          <w:fldChar w:fldCharType="end"/>
        </w:r>
      </w:hyperlink>
    </w:p>
    <w:p w14:paraId="1C365625" w14:textId="5F402CB6"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0" w:history="1">
        <w:r w:rsidR="009C3FFD" w:rsidRPr="00C34FAA">
          <w:rPr>
            <w:rStyle w:val="Hyperlink"/>
            <w:noProof/>
          </w:rPr>
          <w:t>Gambar 5.21. Halaman Pengelolaan Data Admin</w:t>
        </w:r>
        <w:r w:rsidR="009C3FFD">
          <w:rPr>
            <w:noProof/>
            <w:webHidden/>
          </w:rPr>
          <w:tab/>
        </w:r>
        <w:r w:rsidR="009C3FFD">
          <w:rPr>
            <w:noProof/>
            <w:webHidden/>
          </w:rPr>
          <w:fldChar w:fldCharType="begin"/>
        </w:r>
        <w:r w:rsidR="009C3FFD">
          <w:rPr>
            <w:noProof/>
            <w:webHidden/>
          </w:rPr>
          <w:instrText xml:space="preserve"> PAGEREF _Toc520403720 \h </w:instrText>
        </w:r>
        <w:r w:rsidR="009C3FFD">
          <w:rPr>
            <w:noProof/>
            <w:webHidden/>
          </w:rPr>
        </w:r>
        <w:r w:rsidR="009C3FFD">
          <w:rPr>
            <w:noProof/>
            <w:webHidden/>
          </w:rPr>
          <w:fldChar w:fldCharType="separate"/>
        </w:r>
        <w:r w:rsidR="00E54869">
          <w:rPr>
            <w:noProof/>
            <w:webHidden/>
          </w:rPr>
          <w:t>47</w:t>
        </w:r>
        <w:r w:rsidR="009C3FFD">
          <w:rPr>
            <w:noProof/>
            <w:webHidden/>
          </w:rPr>
          <w:fldChar w:fldCharType="end"/>
        </w:r>
      </w:hyperlink>
    </w:p>
    <w:p w14:paraId="6B938FB9" w14:textId="6B90B3EC"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1" w:history="1">
        <w:r w:rsidR="009C3FFD" w:rsidRPr="00C34FAA">
          <w:rPr>
            <w:rStyle w:val="Hyperlink"/>
            <w:noProof/>
          </w:rPr>
          <w:t>Gambar 5.22. Modal Tambah User</w:t>
        </w:r>
        <w:r w:rsidR="009C3FFD">
          <w:rPr>
            <w:noProof/>
            <w:webHidden/>
          </w:rPr>
          <w:tab/>
        </w:r>
        <w:r w:rsidR="009C3FFD">
          <w:rPr>
            <w:noProof/>
            <w:webHidden/>
          </w:rPr>
          <w:fldChar w:fldCharType="begin"/>
        </w:r>
        <w:r w:rsidR="009C3FFD">
          <w:rPr>
            <w:noProof/>
            <w:webHidden/>
          </w:rPr>
          <w:instrText xml:space="preserve"> PAGEREF _Toc520403721 \h </w:instrText>
        </w:r>
        <w:r w:rsidR="009C3FFD">
          <w:rPr>
            <w:noProof/>
            <w:webHidden/>
          </w:rPr>
        </w:r>
        <w:r w:rsidR="009C3FFD">
          <w:rPr>
            <w:noProof/>
            <w:webHidden/>
          </w:rPr>
          <w:fldChar w:fldCharType="separate"/>
        </w:r>
        <w:r w:rsidR="00E54869">
          <w:rPr>
            <w:noProof/>
            <w:webHidden/>
          </w:rPr>
          <w:t>47</w:t>
        </w:r>
        <w:r w:rsidR="009C3FFD">
          <w:rPr>
            <w:noProof/>
            <w:webHidden/>
          </w:rPr>
          <w:fldChar w:fldCharType="end"/>
        </w:r>
      </w:hyperlink>
    </w:p>
    <w:p w14:paraId="16FD9496" w14:textId="7E994569"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2" w:history="1">
        <w:r w:rsidR="009C3FFD" w:rsidRPr="00C34FAA">
          <w:rPr>
            <w:rStyle w:val="Hyperlink"/>
            <w:noProof/>
          </w:rPr>
          <w:t>Gambar 5.23. Modal Edit User</w:t>
        </w:r>
        <w:r w:rsidR="009C3FFD">
          <w:rPr>
            <w:noProof/>
            <w:webHidden/>
          </w:rPr>
          <w:tab/>
        </w:r>
        <w:r w:rsidR="009C3FFD">
          <w:rPr>
            <w:noProof/>
            <w:webHidden/>
          </w:rPr>
          <w:fldChar w:fldCharType="begin"/>
        </w:r>
        <w:r w:rsidR="009C3FFD">
          <w:rPr>
            <w:noProof/>
            <w:webHidden/>
          </w:rPr>
          <w:instrText xml:space="preserve"> PAGEREF _Toc520403722 \h </w:instrText>
        </w:r>
        <w:r w:rsidR="009C3FFD">
          <w:rPr>
            <w:noProof/>
            <w:webHidden/>
          </w:rPr>
        </w:r>
        <w:r w:rsidR="009C3FFD">
          <w:rPr>
            <w:noProof/>
            <w:webHidden/>
          </w:rPr>
          <w:fldChar w:fldCharType="separate"/>
        </w:r>
        <w:r w:rsidR="00E54869">
          <w:rPr>
            <w:noProof/>
            <w:webHidden/>
          </w:rPr>
          <w:t>48</w:t>
        </w:r>
        <w:r w:rsidR="009C3FFD">
          <w:rPr>
            <w:noProof/>
            <w:webHidden/>
          </w:rPr>
          <w:fldChar w:fldCharType="end"/>
        </w:r>
      </w:hyperlink>
    </w:p>
    <w:p w14:paraId="1939F305" w14:textId="43A62B0A"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3" w:history="1">
        <w:r w:rsidR="009C3FFD" w:rsidRPr="00C34FAA">
          <w:rPr>
            <w:rStyle w:val="Hyperlink"/>
            <w:noProof/>
          </w:rPr>
          <w:t>Gambar 5.24. Modal Hapus User</w:t>
        </w:r>
        <w:r w:rsidR="009C3FFD">
          <w:rPr>
            <w:noProof/>
            <w:webHidden/>
          </w:rPr>
          <w:tab/>
        </w:r>
        <w:r w:rsidR="009C3FFD">
          <w:rPr>
            <w:noProof/>
            <w:webHidden/>
          </w:rPr>
          <w:fldChar w:fldCharType="begin"/>
        </w:r>
        <w:r w:rsidR="009C3FFD">
          <w:rPr>
            <w:noProof/>
            <w:webHidden/>
          </w:rPr>
          <w:instrText xml:space="preserve"> PAGEREF _Toc520403723 \h </w:instrText>
        </w:r>
        <w:r w:rsidR="009C3FFD">
          <w:rPr>
            <w:noProof/>
            <w:webHidden/>
          </w:rPr>
        </w:r>
        <w:r w:rsidR="009C3FFD">
          <w:rPr>
            <w:noProof/>
            <w:webHidden/>
          </w:rPr>
          <w:fldChar w:fldCharType="separate"/>
        </w:r>
        <w:r w:rsidR="00E54869">
          <w:rPr>
            <w:noProof/>
            <w:webHidden/>
          </w:rPr>
          <w:t>48</w:t>
        </w:r>
        <w:r w:rsidR="009C3FFD">
          <w:rPr>
            <w:noProof/>
            <w:webHidden/>
          </w:rPr>
          <w:fldChar w:fldCharType="end"/>
        </w:r>
      </w:hyperlink>
    </w:p>
    <w:p w14:paraId="5F2CC6F4" w14:textId="70A82CCA"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4" w:history="1">
        <w:r w:rsidR="009C3FFD" w:rsidRPr="00C34FAA">
          <w:rPr>
            <w:rStyle w:val="Hyperlink"/>
            <w:noProof/>
          </w:rPr>
          <w:t>Gambar 5.25</w:t>
        </w:r>
        <w:r w:rsidR="009C3FFD" w:rsidRPr="00C34FAA">
          <w:rPr>
            <w:rStyle w:val="Hyperlink"/>
            <w:noProof/>
            <w:lang w:val="id-ID"/>
          </w:rPr>
          <w:t xml:space="preserve">. Halaman </w:t>
        </w:r>
        <w:r w:rsidR="009C3FFD" w:rsidRPr="00C34FAA">
          <w:rPr>
            <w:rStyle w:val="Hyperlink"/>
            <w:noProof/>
          </w:rPr>
          <w:t>Dashboard</w:t>
        </w:r>
        <w:r w:rsidR="009C3FFD">
          <w:rPr>
            <w:noProof/>
            <w:webHidden/>
          </w:rPr>
          <w:tab/>
        </w:r>
        <w:r w:rsidR="009C3FFD">
          <w:rPr>
            <w:noProof/>
            <w:webHidden/>
          </w:rPr>
          <w:fldChar w:fldCharType="begin"/>
        </w:r>
        <w:r w:rsidR="009C3FFD">
          <w:rPr>
            <w:noProof/>
            <w:webHidden/>
          </w:rPr>
          <w:instrText xml:space="preserve"> PAGEREF _Toc520403724 \h </w:instrText>
        </w:r>
        <w:r w:rsidR="009C3FFD">
          <w:rPr>
            <w:noProof/>
            <w:webHidden/>
          </w:rPr>
        </w:r>
        <w:r w:rsidR="009C3FFD">
          <w:rPr>
            <w:noProof/>
            <w:webHidden/>
          </w:rPr>
          <w:fldChar w:fldCharType="separate"/>
        </w:r>
        <w:r w:rsidR="00E54869">
          <w:rPr>
            <w:noProof/>
            <w:webHidden/>
          </w:rPr>
          <w:t>49</w:t>
        </w:r>
        <w:r w:rsidR="009C3FFD">
          <w:rPr>
            <w:noProof/>
            <w:webHidden/>
          </w:rPr>
          <w:fldChar w:fldCharType="end"/>
        </w:r>
      </w:hyperlink>
    </w:p>
    <w:p w14:paraId="53D96B10" w14:textId="565DCC23"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5" w:history="1">
        <w:r w:rsidR="009C3FFD" w:rsidRPr="00C34FAA">
          <w:rPr>
            <w:rStyle w:val="Hyperlink"/>
            <w:noProof/>
          </w:rPr>
          <w:t>Gambar 5.26</w:t>
        </w:r>
        <w:r w:rsidR="009C3FFD" w:rsidRPr="00C34FAA">
          <w:rPr>
            <w:rStyle w:val="Hyperlink"/>
            <w:noProof/>
            <w:lang w:val="id-ID"/>
          </w:rPr>
          <w:t xml:space="preserve">. Halaman </w:t>
        </w:r>
        <w:r w:rsidR="009C3FFD" w:rsidRPr="00C34FAA">
          <w:rPr>
            <w:rStyle w:val="Hyperlink"/>
            <w:noProof/>
          </w:rPr>
          <w:t>Pendataan Barang Masuk</w:t>
        </w:r>
        <w:r w:rsidR="009C3FFD">
          <w:rPr>
            <w:noProof/>
            <w:webHidden/>
          </w:rPr>
          <w:tab/>
        </w:r>
        <w:r w:rsidR="009C3FFD">
          <w:rPr>
            <w:noProof/>
            <w:webHidden/>
          </w:rPr>
          <w:fldChar w:fldCharType="begin"/>
        </w:r>
        <w:r w:rsidR="009C3FFD">
          <w:rPr>
            <w:noProof/>
            <w:webHidden/>
          </w:rPr>
          <w:instrText xml:space="preserve"> PAGEREF _Toc520403725 \h </w:instrText>
        </w:r>
        <w:r w:rsidR="009C3FFD">
          <w:rPr>
            <w:noProof/>
            <w:webHidden/>
          </w:rPr>
        </w:r>
        <w:r w:rsidR="009C3FFD">
          <w:rPr>
            <w:noProof/>
            <w:webHidden/>
          </w:rPr>
          <w:fldChar w:fldCharType="separate"/>
        </w:r>
        <w:r w:rsidR="00E54869">
          <w:rPr>
            <w:noProof/>
            <w:webHidden/>
          </w:rPr>
          <w:t>49</w:t>
        </w:r>
        <w:r w:rsidR="009C3FFD">
          <w:rPr>
            <w:noProof/>
            <w:webHidden/>
          </w:rPr>
          <w:fldChar w:fldCharType="end"/>
        </w:r>
      </w:hyperlink>
    </w:p>
    <w:p w14:paraId="56ED1848" w14:textId="662C5EBC"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6" w:history="1">
        <w:r w:rsidR="009C3FFD" w:rsidRPr="00C34FAA">
          <w:rPr>
            <w:rStyle w:val="Hyperlink"/>
            <w:noProof/>
          </w:rPr>
          <w:t>Gambar 5.27. Modal Tambah Barang Masuk</w:t>
        </w:r>
        <w:r w:rsidR="009C3FFD">
          <w:rPr>
            <w:noProof/>
            <w:webHidden/>
          </w:rPr>
          <w:tab/>
        </w:r>
        <w:r w:rsidR="009C3FFD">
          <w:rPr>
            <w:noProof/>
            <w:webHidden/>
          </w:rPr>
          <w:fldChar w:fldCharType="begin"/>
        </w:r>
        <w:r w:rsidR="009C3FFD">
          <w:rPr>
            <w:noProof/>
            <w:webHidden/>
          </w:rPr>
          <w:instrText xml:space="preserve"> PAGEREF _Toc520403726 \h </w:instrText>
        </w:r>
        <w:r w:rsidR="009C3FFD">
          <w:rPr>
            <w:noProof/>
            <w:webHidden/>
          </w:rPr>
        </w:r>
        <w:r w:rsidR="009C3FFD">
          <w:rPr>
            <w:noProof/>
            <w:webHidden/>
          </w:rPr>
          <w:fldChar w:fldCharType="separate"/>
        </w:r>
        <w:r w:rsidR="00E54869">
          <w:rPr>
            <w:noProof/>
            <w:webHidden/>
          </w:rPr>
          <w:t>50</w:t>
        </w:r>
        <w:r w:rsidR="009C3FFD">
          <w:rPr>
            <w:noProof/>
            <w:webHidden/>
          </w:rPr>
          <w:fldChar w:fldCharType="end"/>
        </w:r>
      </w:hyperlink>
    </w:p>
    <w:p w14:paraId="60C96955" w14:textId="2FC2223A"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7" w:history="1">
        <w:r w:rsidR="009C3FFD" w:rsidRPr="00C34FAA">
          <w:rPr>
            <w:rStyle w:val="Hyperlink"/>
            <w:noProof/>
          </w:rPr>
          <w:t>Gambar 5.28. Modal Hapus Barang Masuk</w:t>
        </w:r>
        <w:r w:rsidR="009C3FFD">
          <w:rPr>
            <w:noProof/>
            <w:webHidden/>
          </w:rPr>
          <w:tab/>
        </w:r>
        <w:r w:rsidR="009C3FFD">
          <w:rPr>
            <w:noProof/>
            <w:webHidden/>
          </w:rPr>
          <w:fldChar w:fldCharType="begin"/>
        </w:r>
        <w:r w:rsidR="009C3FFD">
          <w:rPr>
            <w:noProof/>
            <w:webHidden/>
          </w:rPr>
          <w:instrText xml:space="preserve"> PAGEREF _Toc520403727 \h </w:instrText>
        </w:r>
        <w:r w:rsidR="009C3FFD">
          <w:rPr>
            <w:noProof/>
            <w:webHidden/>
          </w:rPr>
        </w:r>
        <w:r w:rsidR="009C3FFD">
          <w:rPr>
            <w:noProof/>
            <w:webHidden/>
          </w:rPr>
          <w:fldChar w:fldCharType="separate"/>
        </w:r>
        <w:r w:rsidR="00E54869">
          <w:rPr>
            <w:noProof/>
            <w:webHidden/>
          </w:rPr>
          <w:t>50</w:t>
        </w:r>
        <w:r w:rsidR="009C3FFD">
          <w:rPr>
            <w:noProof/>
            <w:webHidden/>
          </w:rPr>
          <w:fldChar w:fldCharType="end"/>
        </w:r>
      </w:hyperlink>
    </w:p>
    <w:p w14:paraId="29DAC04A" w14:textId="54D79262"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8" w:history="1">
        <w:r w:rsidR="009C3FFD" w:rsidRPr="00C34FAA">
          <w:rPr>
            <w:rStyle w:val="Hyperlink"/>
            <w:noProof/>
          </w:rPr>
          <w:t>Gambar 5.29. Modal Detail Barang Masuk</w:t>
        </w:r>
        <w:r w:rsidR="009C3FFD">
          <w:rPr>
            <w:noProof/>
            <w:webHidden/>
          </w:rPr>
          <w:tab/>
        </w:r>
        <w:r w:rsidR="009C3FFD">
          <w:rPr>
            <w:noProof/>
            <w:webHidden/>
          </w:rPr>
          <w:fldChar w:fldCharType="begin"/>
        </w:r>
        <w:r w:rsidR="009C3FFD">
          <w:rPr>
            <w:noProof/>
            <w:webHidden/>
          </w:rPr>
          <w:instrText xml:space="preserve"> PAGEREF _Toc520403728 \h </w:instrText>
        </w:r>
        <w:r w:rsidR="009C3FFD">
          <w:rPr>
            <w:noProof/>
            <w:webHidden/>
          </w:rPr>
        </w:r>
        <w:r w:rsidR="009C3FFD">
          <w:rPr>
            <w:noProof/>
            <w:webHidden/>
          </w:rPr>
          <w:fldChar w:fldCharType="separate"/>
        </w:r>
        <w:r w:rsidR="00E54869">
          <w:rPr>
            <w:noProof/>
            <w:webHidden/>
          </w:rPr>
          <w:t>51</w:t>
        </w:r>
        <w:r w:rsidR="009C3FFD">
          <w:rPr>
            <w:noProof/>
            <w:webHidden/>
          </w:rPr>
          <w:fldChar w:fldCharType="end"/>
        </w:r>
      </w:hyperlink>
    </w:p>
    <w:p w14:paraId="480FABA0" w14:textId="4090B8E8"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29" w:history="1">
        <w:r w:rsidR="009C3FFD" w:rsidRPr="00C34FAA">
          <w:rPr>
            <w:rStyle w:val="Hyperlink"/>
            <w:noProof/>
          </w:rPr>
          <w:t>Gambar 5.30</w:t>
        </w:r>
        <w:r w:rsidR="009C3FFD" w:rsidRPr="00C34FAA">
          <w:rPr>
            <w:rStyle w:val="Hyperlink"/>
            <w:noProof/>
            <w:lang w:val="id-ID"/>
          </w:rPr>
          <w:t xml:space="preserve">. </w:t>
        </w:r>
        <w:r w:rsidR="009C3FFD" w:rsidRPr="00C34FAA">
          <w:rPr>
            <w:rStyle w:val="Hyperlink"/>
            <w:noProof/>
          </w:rPr>
          <w:t>Halaman Pencatatan Barang Keluar</w:t>
        </w:r>
        <w:r w:rsidR="009C3FFD">
          <w:rPr>
            <w:noProof/>
            <w:webHidden/>
          </w:rPr>
          <w:tab/>
        </w:r>
        <w:r w:rsidR="009C3FFD">
          <w:rPr>
            <w:noProof/>
            <w:webHidden/>
          </w:rPr>
          <w:fldChar w:fldCharType="begin"/>
        </w:r>
        <w:r w:rsidR="009C3FFD">
          <w:rPr>
            <w:noProof/>
            <w:webHidden/>
          </w:rPr>
          <w:instrText xml:space="preserve"> PAGEREF _Toc520403729 \h </w:instrText>
        </w:r>
        <w:r w:rsidR="009C3FFD">
          <w:rPr>
            <w:noProof/>
            <w:webHidden/>
          </w:rPr>
        </w:r>
        <w:r w:rsidR="009C3FFD">
          <w:rPr>
            <w:noProof/>
            <w:webHidden/>
          </w:rPr>
          <w:fldChar w:fldCharType="separate"/>
        </w:r>
        <w:r w:rsidR="00E54869">
          <w:rPr>
            <w:noProof/>
            <w:webHidden/>
          </w:rPr>
          <w:t>51</w:t>
        </w:r>
        <w:r w:rsidR="009C3FFD">
          <w:rPr>
            <w:noProof/>
            <w:webHidden/>
          </w:rPr>
          <w:fldChar w:fldCharType="end"/>
        </w:r>
      </w:hyperlink>
    </w:p>
    <w:p w14:paraId="1C3803AD" w14:textId="5EDFCE35"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0" w:history="1">
        <w:r w:rsidR="009C3FFD" w:rsidRPr="00C34FAA">
          <w:rPr>
            <w:rStyle w:val="Hyperlink"/>
            <w:noProof/>
          </w:rPr>
          <w:t>Gambar 5.31. Modal Tambah Barang Keluar</w:t>
        </w:r>
        <w:r w:rsidR="009C3FFD">
          <w:rPr>
            <w:noProof/>
            <w:webHidden/>
          </w:rPr>
          <w:tab/>
        </w:r>
        <w:r w:rsidR="009C3FFD">
          <w:rPr>
            <w:noProof/>
            <w:webHidden/>
          </w:rPr>
          <w:fldChar w:fldCharType="begin"/>
        </w:r>
        <w:r w:rsidR="009C3FFD">
          <w:rPr>
            <w:noProof/>
            <w:webHidden/>
          </w:rPr>
          <w:instrText xml:space="preserve"> PAGEREF _Toc520403730 \h </w:instrText>
        </w:r>
        <w:r w:rsidR="009C3FFD">
          <w:rPr>
            <w:noProof/>
            <w:webHidden/>
          </w:rPr>
        </w:r>
        <w:r w:rsidR="009C3FFD">
          <w:rPr>
            <w:noProof/>
            <w:webHidden/>
          </w:rPr>
          <w:fldChar w:fldCharType="separate"/>
        </w:r>
        <w:r w:rsidR="00E54869">
          <w:rPr>
            <w:noProof/>
            <w:webHidden/>
          </w:rPr>
          <w:t>52</w:t>
        </w:r>
        <w:r w:rsidR="009C3FFD">
          <w:rPr>
            <w:noProof/>
            <w:webHidden/>
          </w:rPr>
          <w:fldChar w:fldCharType="end"/>
        </w:r>
      </w:hyperlink>
    </w:p>
    <w:p w14:paraId="2BF1C290" w14:textId="74DF0CBF"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1" w:history="1">
        <w:r w:rsidR="009C3FFD" w:rsidRPr="00C34FAA">
          <w:rPr>
            <w:rStyle w:val="Hyperlink"/>
            <w:noProof/>
          </w:rPr>
          <w:t>Gambar 5.32. Modal Hapus Barang Keluar</w:t>
        </w:r>
        <w:r w:rsidR="009C3FFD">
          <w:rPr>
            <w:noProof/>
            <w:webHidden/>
          </w:rPr>
          <w:tab/>
        </w:r>
        <w:r w:rsidR="009C3FFD">
          <w:rPr>
            <w:noProof/>
            <w:webHidden/>
          </w:rPr>
          <w:fldChar w:fldCharType="begin"/>
        </w:r>
        <w:r w:rsidR="009C3FFD">
          <w:rPr>
            <w:noProof/>
            <w:webHidden/>
          </w:rPr>
          <w:instrText xml:space="preserve"> PAGEREF _Toc520403731 \h </w:instrText>
        </w:r>
        <w:r w:rsidR="009C3FFD">
          <w:rPr>
            <w:noProof/>
            <w:webHidden/>
          </w:rPr>
        </w:r>
        <w:r w:rsidR="009C3FFD">
          <w:rPr>
            <w:noProof/>
            <w:webHidden/>
          </w:rPr>
          <w:fldChar w:fldCharType="separate"/>
        </w:r>
        <w:r w:rsidR="00E54869">
          <w:rPr>
            <w:noProof/>
            <w:webHidden/>
          </w:rPr>
          <w:t>52</w:t>
        </w:r>
        <w:r w:rsidR="009C3FFD">
          <w:rPr>
            <w:noProof/>
            <w:webHidden/>
          </w:rPr>
          <w:fldChar w:fldCharType="end"/>
        </w:r>
      </w:hyperlink>
    </w:p>
    <w:p w14:paraId="74C1E96C" w14:textId="0909AAEB"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2" w:history="1">
        <w:r w:rsidR="009C3FFD" w:rsidRPr="00C34FAA">
          <w:rPr>
            <w:rStyle w:val="Hyperlink"/>
            <w:noProof/>
          </w:rPr>
          <w:t>Gambar 5.33. Menentukan supplier dan bulan</w:t>
        </w:r>
        <w:r w:rsidR="009C3FFD">
          <w:rPr>
            <w:noProof/>
            <w:webHidden/>
          </w:rPr>
          <w:tab/>
        </w:r>
        <w:r w:rsidR="009C3FFD">
          <w:rPr>
            <w:noProof/>
            <w:webHidden/>
          </w:rPr>
          <w:fldChar w:fldCharType="begin"/>
        </w:r>
        <w:r w:rsidR="009C3FFD">
          <w:rPr>
            <w:noProof/>
            <w:webHidden/>
          </w:rPr>
          <w:instrText xml:space="preserve"> PAGEREF _Toc520403732 \h </w:instrText>
        </w:r>
        <w:r w:rsidR="009C3FFD">
          <w:rPr>
            <w:noProof/>
            <w:webHidden/>
          </w:rPr>
        </w:r>
        <w:r w:rsidR="009C3FFD">
          <w:rPr>
            <w:noProof/>
            <w:webHidden/>
          </w:rPr>
          <w:fldChar w:fldCharType="separate"/>
        </w:r>
        <w:r w:rsidR="00E54869">
          <w:rPr>
            <w:noProof/>
            <w:webHidden/>
          </w:rPr>
          <w:t>53</w:t>
        </w:r>
        <w:r w:rsidR="009C3FFD">
          <w:rPr>
            <w:noProof/>
            <w:webHidden/>
          </w:rPr>
          <w:fldChar w:fldCharType="end"/>
        </w:r>
      </w:hyperlink>
    </w:p>
    <w:p w14:paraId="4E24CFA4" w14:textId="28DCF8D8"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3" w:history="1">
        <w:r w:rsidR="009C3FFD" w:rsidRPr="00C34FAA">
          <w:rPr>
            <w:rStyle w:val="Hyperlink"/>
            <w:noProof/>
          </w:rPr>
          <w:t>Gambar 5.34. Halaman cetak bukti terima</w:t>
        </w:r>
        <w:r w:rsidR="009C3FFD">
          <w:rPr>
            <w:noProof/>
            <w:webHidden/>
          </w:rPr>
          <w:tab/>
        </w:r>
        <w:r w:rsidR="009C3FFD">
          <w:rPr>
            <w:noProof/>
            <w:webHidden/>
          </w:rPr>
          <w:fldChar w:fldCharType="begin"/>
        </w:r>
        <w:r w:rsidR="009C3FFD">
          <w:rPr>
            <w:noProof/>
            <w:webHidden/>
          </w:rPr>
          <w:instrText xml:space="preserve"> PAGEREF _Toc520403733 \h </w:instrText>
        </w:r>
        <w:r w:rsidR="009C3FFD">
          <w:rPr>
            <w:noProof/>
            <w:webHidden/>
          </w:rPr>
        </w:r>
        <w:r w:rsidR="009C3FFD">
          <w:rPr>
            <w:noProof/>
            <w:webHidden/>
          </w:rPr>
          <w:fldChar w:fldCharType="separate"/>
        </w:r>
        <w:r w:rsidR="00E54869">
          <w:rPr>
            <w:noProof/>
            <w:webHidden/>
          </w:rPr>
          <w:t>53</w:t>
        </w:r>
        <w:r w:rsidR="009C3FFD">
          <w:rPr>
            <w:noProof/>
            <w:webHidden/>
          </w:rPr>
          <w:fldChar w:fldCharType="end"/>
        </w:r>
      </w:hyperlink>
    </w:p>
    <w:p w14:paraId="753EA6B5" w14:textId="6D1FC9E7"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4" w:history="1">
        <w:r w:rsidR="009C3FFD" w:rsidRPr="00C34FAA">
          <w:rPr>
            <w:rStyle w:val="Hyperlink"/>
            <w:noProof/>
          </w:rPr>
          <w:t>Gambar 5.35. Menentukan bulan untuk barang masuk</w:t>
        </w:r>
        <w:r w:rsidR="009C3FFD">
          <w:rPr>
            <w:noProof/>
            <w:webHidden/>
          </w:rPr>
          <w:tab/>
        </w:r>
        <w:r w:rsidR="009C3FFD">
          <w:rPr>
            <w:noProof/>
            <w:webHidden/>
          </w:rPr>
          <w:fldChar w:fldCharType="begin"/>
        </w:r>
        <w:r w:rsidR="009C3FFD">
          <w:rPr>
            <w:noProof/>
            <w:webHidden/>
          </w:rPr>
          <w:instrText xml:space="preserve"> PAGEREF _Toc520403734 \h </w:instrText>
        </w:r>
        <w:r w:rsidR="009C3FFD">
          <w:rPr>
            <w:noProof/>
            <w:webHidden/>
          </w:rPr>
        </w:r>
        <w:r w:rsidR="009C3FFD">
          <w:rPr>
            <w:noProof/>
            <w:webHidden/>
          </w:rPr>
          <w:fldChar w:fldCharType="separate"/>
        </w:r>
        <w:r w:rsidR="00E54869">
          <w:rPr>
            <w:noProof/>
            <w:webHidden/>
          </w:rPr>
          <w:t>54</w:t>
        </w:r>
        <w:r w:rsidR="009C3FFD">
          <w:rPr>
            <w:noProof/>
            <w:webHidden/>
          </w:rPr>
          <w:fldChar w:fldCharType="end"/>
        </w:r>
      </w:hyperlink>
    </w:p>
    <w:p w14:paraId="7F8E6FAD" w14:textId="242C87A3"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5" w:history="1">
        <w:r w:rsidR="009C3FFD" w:rsidRPr="00C34FAA">
          <w:rPr>
            <w:rStyle w:val="Hyperlink"/>
            <w:noProof/>
          </w:rPr>
          <w:t>Gambar 5.36. Halaman cetak laporan barang masuk</w:t>
        </w:r>
        <w:r w:rsidR="009C3FFD">
          <w:rPr>
            <w:noProof/>
            <w:webHidden/>
          </w:rPr>
          <w:tab/>
        </w:r>
        <w:r w:rsidR="009C3FFD">
          <w:rPr>
            <w:noProof/>
            <w:webHidden/>
          </w:rPr>
          <w:fldChar w:fldCharType="begin"/>
        </w:r>
        <w:r w:rsidR="009C3FFD">
          <w:rPr>
            <w:noProof/>
            <w:webHidden/>
          </w:rPr>
          <w:instrText xml:space="preserve"> PAGEREF _Toc520403735 \h </w:instrText>
        </w:r>
        <w:r w:rsidR="009C3FFD">
          <w:rPr>
            <w:noProof/>
            <w:webHidden/>
          </w:rPr>
        </w:r>
        <w:r w:rsidR="009C3FFD">
          <w:rPr>
            <w:noProof/>
            <w:webHidden/>
          </w:rPr>
          <w:fldChar w:fldCharType="separate"/>
        </w:r>
        <w:r w:rsidR="00E54869">
          <w:rPr>
            <w:noProof/>
            <w:webHidden/>
          </w:rPr>
          <w:t>54</w:t>
        </w:r>
        <w:r w:rsidR="009C3FFD">
          <w:rPr>
            <w:noProof/>
            <w:webHidden/>
          </w:rPr>
          <w:fldChar w:fldCharType="end"/>
        </w:r>
      </w:hyperlink>
    </w:p>
    <w:p w14:paraId="165F3EDB" w14:textId="7AEAECA0"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6" w:history="1">
        <w:r w:rsidR="009C3FFD" w:rsidRPr="00C34FAA">
          <w:rPr>
            <w:rStyle w:val="Hyperlink"/>
            <w:noProof/>
          </w:rPr>
          <w:t>Gambar 5.37. Menentukan bulan untuk barang keluar</w:t>
        </w:r>
        <w:r w:rsidR="009C3FFD">
          <w:rPr>
            <w:noProof/>
            <w:webHidden/>
          </w:rPr>
          <w:tab/>
        </w:r>
        <w:r w:rsidR="009C3FFD">
          <w:rPr>
            <w:noProof/>
            <w:webHidden/>
          </w:rPr>
          <w:fldChar w:fldCharType="begin"/>
        </w:r>
        <w:r w:rsidR="009C3FFD">
          <w:rPr>
            <w:noProof/>
            <w:webHidden/>
          </w:rPr>
          <w:instrText xml:space="preserve"> PAGEREF _Toc520403736 \h </w:instrText>
        </w:r>
        <w:r w:rsidR="009C3FFD">
          <w:rPr>
            <w:noProof/>
            <w:webHidden/>
          </w:rPr>
        </w:r>
        <w:r w:rsidR="009C3FFD">
          <w:rPr>
            <w:noProof/>
            <w:webHidden/>
          </w:rPr>
          <w:fldChar w:fldCharType="separate"/>
        </w:r>
        <w:r w:rsidR="00E54869">
          <w:rPr>
            <w:noProof/>
            <w:webHidden/>
          </w:rPr>
          <w:t>55</w:t>
        </w:r>
        <w:r w:rsidR="009C3FFD">
          <w:rPr>
            <w:noProof/>
            <w:webHidden/>
          </w:rPr>
          <w:fldChar w:fldCharType="end"/>
        </w:r>
      </w:hyperlink>
    </w:p>
    <w:p w14:paraId="5EFB0689" w14:textId="77D86E5A"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737" w:history="1">
        <w:r w:rsidR="009C3FFD" w:rsidRPr="00C34FAA">
          <w:rPr>
            <w:rStyle w:val="Hyperlink"/>
            <w:noProof/>
          </w:rPr>
          <w:t>Gambar 5.38. Halaman cetak laporan barang keluar</w:t>
        </w:r>
        <w:r w:rsidR="009C3FFD">
          <w:rPr>
            <w:noProof/>
            <w:webHidden/>
          </w:rPr>
          <w:tab/>
        </w:r>
        <w:r w:rsidR="009C3FFD">
          <w:rPr>
            <w:noProof/>
            <w:webHidden/>
          </w:rPr>
          <w:fldChar w:fldCharType="begin"/>
        </w:r>
        <w:r w:rsidR="009C3FFD">
          <w:rPr>
            <w:noProof/>
            <w:webHidden/>
          </w:rPr>
          <w:instrText xml:space="preserve"> PAGEREF _Toc520403737 \h </w:instrText>
        </w:r>
        <w:r w:rsidR="009C3FFD">
          <w:rPr>
            <w:noProof/>
            <w:webHidden/>
          </w:rPr>
        </w:r>
        <w:r w:rsidR="009C3FFD">
          <w:rPr>
            <w:noProof/>
            <w:webHidden/>
          </w:rPr>
          <w:fldChar w:fldCharType="separate"/>
        </w:r>
        <w:r w:rsidR="00E54869">
          <w:rPr>
            <w:noProof/>
            <w:webHidden/>
          </w:rPr>
          <w:t>55</w:t>
        </w:r>
        <w:r w:rsidR="009C3FFD">
          <w:rPr>
            <w:noProof/>
            <w:webHidden/>
          </w:rPr>
          <w:fldChar w:fldCharType="end"/>
        </w:r>
      </w:hyperlink>
    </w:p>
    <w:p w14:paraId="1CD3F8C8" w14:textId="2668213E" w:rsidR="009E282F" w:rsidRPr="009C3FFD" w:rsidRDefault="00DC743F" w:rsidP="00972199">
      <w:pPr>
        <w:pStyle w:val="Caption"/>
        <w:spacing w:line="240" w:lineRule="auto"/>
      </w:pPr>
      <w:r>
        <w:fldChar w:fldCharType="end"/>
      </w:r>
    </w:p>
    <w:p w14:paraId="19AC5EB9" w14:textId="77777777" w:rsidR="00972199" w:rsidRDefault="00972199">
      <w:pPr>
        <w:spacing w:after="160" w:line="259" w:lineRule="auto"/>
        <w:ind w:firstLine="0"/>
        <w:jc w:val="left"/>
        <w:rPr>
          <w:rFonts w:eastAsia="Georgia" w:cstheme="majorBidi"/>
          <w:b/>
          <w:caps/>
          <w:sz w:val="28"/>
          <w:szCs w:val="32"/>
        </w:rPr>
      </w:pPr>
      <w:r>
        <w:rPr>
          <w:rFonts w:eastAsia="Georgia"/>
        </w:rPr>
        <w:br w:type="page"/>
      </w:r>
    </w:p>
    <w:p w14:paraId="0AFBDBE3" w14:textId="158E930F" w:rsidR="00115787" w:rsidRDefault="009E282F" w:rsidP="009E282F">
      <w:pPr>
        <w:pStyle w:val="Heading1"/>
        <w:numPr>
          <w:ilvl w:val="0"/>
          <w:numId w:val="0"/>
        </w:numPr>
        <w:rPr>
          <w:rFonts w:eastAsia="Georgia"/>
        </w:rPr>
      </w:pPr>
      <w:bookmarkStart w:id="9" w:name="_Toc520913948"/>
      <w:r>
        <w:rPr>
          <w:rFonts w:eastAsia="Georgia"/>
        </w:rPr>
        <w:lastRenderedPageBreak/>
        <w:t>DAFTAR TABEL</w:t>
      </w:r>
      <w:bookmarkEnd w:id="9"/>
    </w:p>
    <w:p w14:paraId="60C32D9A" w14:textId="39E5A296" w:rsidR="00A84094" w:rsidRDefault="00A84094" w:rsidP="00A316DC">
      <w:pPr>
        <w:spacing w:line="240" w:lineRule="auto"/>
        <w:ind w:firstLine="0"/>
      </w:pPr>
    </w:p>
    <w:p w14:paraId="7827A2A7" w14:textId="77777777" w:rsidR="00E53CF8" w:rsidRDefault="00E53CF8" w:rsidP="00E53CF8">
      <w:pPr>
        <w:pStyle w:val="TableofFigures"/>
        <w:tabs>
          <w:tab w:val="right" w:leader="dot" w:pos="7921"/>
        </w:tabs>
        <w:ind w:firstLine="0"/>
      </w:pPr>
    </w:p>
    <w:p w14:paraId="572DFB7F" w14:textId="534FB646" w:rsidR="009C3FFD" w:rsidRDefault="009C3FFD" w:rsidP="00972199">
      <w:pPr>
        <w:pStyle w:val="TableofFigures"/>
        <w:tabs>
          <w:tab w:val="right" w:leader="dot" w:pos="7921"/>
        </w:tabs>
        <w:spacing w:line="240" w:lineRule="auto"/>
        <w:ind w:firstLine="0"/>
        <w:rPr>
          <w:rFonts w:asciiTheme="minorHAnsi" w:eastAsiaTheme="minorEastAsia" w:hAnsiTheme="minorHAnsi"/>
          <w:noProof/>
          <w:sz w:val="22"/>
        </w:rPr>
      </w:pPr>
      <w:r>
        <w:fldChar w:fldCharType="begin"/>
      </w:r>
      <w:r>
        <w:instrText xml:space="preserve"> TOC \h \z \c "Table 2." </w:instrText>
      </w:r>
      <w:r>
        <w:fldChar w:fldCharType="separate"/>
      </w:r>
      <w:hyperlink w:anchor="_Toc520404019" w:history="1">
        <w:r w:rsidRPr="00FA2D83">
          <w:rPr>
            <w:rStyle w:val="Hyperlink"/>
            <w:noProof/>
          </w:rPr>
          <w:t>Table 2.1 Perbandingan</w:t>
        </w:r>
        <w:r w:rsidRPr="00FA2D83">
          <w:rPr>
            <w:rStyle w:val="Hyperlink"/>
            <w:noProof/>
            <w:spacing w:val="2"/>
          </w:rPr>
          <w:t xml:space="preserve"> </w:t>
        </w:r>
        <w:r w:rsidRPr="00FA2D83">
          <w:rPr>
            <w:rStyle w:val="Hyperlink"/>
            <w:noProof/>
          </w:rPr>
          <w:t>Tinjauan Pustaka</w:t>
        </w:r>
        <w:r>
          <w:rPr>
            <w:noProof/>
            <w:webHidden/>
          </w:rPr>
          <w:tab/>
        </w:r>
        <w:r>
          <w:rPr>
            <w:noProof/>
            <w:webHidden/>
          </w:rPr>
          <w:fldChar w:fldCharType="begin"/>
        </w:r>
        <w:r>
          <w:rPr>
            <w:noProof/>
            <w:webHidden/>
          </w:rPr>
          <w:instrText xml:space="preserve"> PAGEREF _Toc520404019 \h </w:instrText>
        </w:r>
        <w:r>
          <w:rPr>
            <w:noProof/>
            <w:webHidden/>
          </w:rPr>
        </w:r>
        <w:r>
          <w:rPr>
            <w:noProof/>
            <w:webHidden/>
          </w:rPr>
          <w:fldChar w:fldCharType="separate"/>
        </w:r>
        <w:r w:rsidR="00E54869">
          <w:rPr>
            <w:noProof/>
            <w:webHidden/>
          </w:rPr>
          <w:t>7</w:t>
        </w:r>
        <w:r>
          <w:rPr>
            <w:noProof/>
            <w:webHidden/>
          </w:rPr>
          <w:fldChar w:fldCharType="end"/>
        </w:r>
      </w:hyperlink>
    </w:p>
    <w:p w14:paraId="1A161626" w14:textId="77024324"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4020" w:history="1">
        <w:r w:rsidR="009C3FFD" w:rsidRPr="00FA2D83">
          <w:rPr>
            <w:rStyle w:val="Hyperlink"/>
            <w:noProof/>
          </w:rPr>
          <w:t>Table 2.2 Notasi dalam ERD</w:t>
        </w:r>
        <w:r w:rsidR="009C3FFD">
          <w:rPr>
            <w:noProof/>
            <w:webHidden/>
          </w:rPr>
          <w:tab/>
        </w:r>
        <w:r w:rsidR="009C3FFD">
          <w:rPr>
            <w:noProof/>
            <w:webHidden/>
          </w:rPr>
          <w:fldChar w:fldCharType="begin"/>
        </w:r>
        <w:r w:rsidR="009C3FFD">
          <w:rPr>
            <w:noProof/>
            <w:webHidden/>
          </w:rPr>
          <w:instrText xml:space="preserve"> PAGEREF _Toc520404020 \h </w:instrText>
        </w:r>
        <w:r w:rsidR="009C3FFD">
          <w:rPr>
            <w:noProof/>
            <w:webHidden/>
          </w:rPr>
        </w:r>
        <w:r w:rsidR="009C3FFD">
          <w:rPr>
            <w:noProof/>
            <w:webHidden/>
          </w:rPr>
          <w:fldChar w:fldCharType="separate"/>
        </w:r>
        <w:r w:rsidR="00E54869">
          <w:rPr>
            <w:noProof/>
            <w:webHidden/>
          </w:rPr>
          <w:t>12</w:t>
        </w:r>
        <w:r w:rsidR="009C3FFD">
          <w:rPr>
            <w:noProof/>
            <w:webHidden/>
          </w:rPr>
          <w:fldChar w:fldCharType="end"/>
        </w:r>
      </w:hyperlink>
    </w:p>
    <w:p w14:paraId="5DFCA58D" w14:textId="4230684A" w:rsidR="009C3FFD" w:rsidRDefault="00C205D5" w:rsidP="00972199">
      <w:pPr>
        <w:pStyle w:val="TableofFigures"/>
        <w:tabs>
          <w:tab w:val="right" w:leader="dot" w:pos="7921"/>
        </w:tabs>
        <w:spacing w:line="240" w:lineRule="auto"/>
        <w:ind w:firstLine="0"/>
        <w:rPr>
          <w:noProof/>
        </w:rPr>
      </w:pPr>
      <w:hyperlink w:anchor="_Toc520404021" w:history="1">
        <w:r w:rsidR="009C3FFD" w:rsidRPr="00FA2D83">
          <w:rPr>
            <w:rStyle w:val="Hyperlink"/>
            <w:noProof/>
          </w:rPr>
          <w:t>Table 2.3 DFD (Data Flow Diagram)</w:t>
        </w:r>
        <w:r w:rsidR="009C3FFD">
          <w:rPr>
            <w:noProof/>
            <w:webHidden/>
          </w:rPr>
          <w:tab/>
        </w:r>
        <w:r w:rsidR="009C3FFD">
          <w:rPr>
            <w:noProof/>
            <w:webHidden/>
          </w:rPr>
          <w:fldChar w:fldCharType="begin"/>
        </w:r>
        <w:r w:rsidR="009C3FFD">
          <w:rPr>
            <w:noProof/>
            <w:webHidden/>
          </w:rPr>
          <w:instrText xml:space="preserve"> PAGEREF _Toc520404021 \h </w:instrText>
        </w:r>
        <w:r w:rsidR="009C3FFD">
          <w:rPr>
            <w:noProof/>
            <w:webHidden/>
          </w:rPr>
        </w:r>
        <w:r w:rsidR="009C3FFD">
          <w:rPr>
            <w:noProof/>
            <w:webHidden/>
          </w:rPr>
          <w:fldChar w:fldCharType="separate"/>
        </w:r>
        <w:r w:rsidR="00E54869">
          <w:rPr>
            <w:noProof/>
            <w:webHidden/>
          </w:rPr>
          <w:t>13</w:t>
        </w:r>
        <w:r w:rsidR="009C3FFD">
          <w:rPr>
            <w:noProof/>
            <w:webHidden/>
          </w:rPr>
          <w:fldChar w:fldCharType="end"/>
        </w:r>
      </w:hyperlink>
      <w:r w:rsidR="009C3FFD">
        <w:fldChar w:fldCharType="end"/>
      </w:r>
      <w:r w:rsidR="000B09CE">
        <w:fldChar w:fldCharType="begin"/>
      </w:r>
      <w:r w:rsidR="000B09CE">
        <w:instrText xml:space="preserve"> TOC \h \z \c "Tabel 4." </w:instrText>
      </w:r>
      <w:r w:rsidR="000B09CE">
        <w:fldChar w:fldCharType="separate"/>
      </w:r>
    </w:p>
    <w:p w14:paraId="4067FB59" w14:textId="4CFC861D"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09" w:history="1">
        <w:r w:rsidR="009C3FFD" w:rsidRPr="00454389">
          <w:rPr>
            <w:rStyle w:val="Hyperlink"/>
            <w:noProof/>
          </w:rPr>
          <w:t>Tabel 4.1</w:t>
        </w:r>
        <w:r w:rsidR="009C3FFD" w:rsidRPr="00454389">
          <w:rPr>
            <w:rStyle w:val="Hyperlink"/>
            <w:noProof/>
            <w:lang w:val="id-ID"/>
          </w:rPr>
          <w:t>.</w:t>
        </w:r>
        <w:r w:rsidR="009C3FFD" w:rsidRPr="00454389">
          <w:rPr>
            <w:rStyle w:val="Hyperlink"/>
            <w:noProof/>
          </w:rPr>
          <w:t xml:space="preserve"> Tabel Data User</w:t>
        </w:r>
        <w:r w:rsidR="009C3FFD">
          <w:rPr>
            <w:noProof/>
            <w:webHidden/>
          </w:rPr>
          <w:tab/>
        </w:r>
        <w:r w:rsidR="009C3FFD">
          <w:rPr>
            <w:noProof/>
            <w:webHidden/>
          </w:rPr>
          <w:fldChar w:fldCharType="begin"/>
        </w:r>
        <w:r w:rsidR="009C3FFD">
          <w:rPr>
            <w:noProof/>
            <w:webHidden/>
          </w:rPr>
          <w:instrText xml:space="preserve"> PAGEREF _Toc520403909 \h </w:instrText>
        </w:r>
        <w:r w:rsidR="009C3FFD">
          <w:rPr>
            <w:noProof/>
            <w:webHidden/>
          </w:rPr>
        </w:r>
        <w:r w:rsidR="009C3FFD">
          <w:rPr>
            <w:noProof/>
            <w:webHidden/>
          </w:rPr>
          <w:fldChar w:fldCharType="separate"/>
        </w:r>
        <w:r w:rsidR="00E54869">
          <w:rPr>
            <w:noProof/>
            <w:webHidden/>
          </w:rPr>
          <w:t>27</w:t>
        </w:r>
        <w:r w:rsidR="009C3FFD">
          <w:rPr>
            <w:noProof/>
            <w:webHidden/>
          </w:rPr>
          <w:fldChar w:fldCharType="end"/>
        </w:r>
      </w:hyperlink>
    </w:p>
    <w:p w14:paraId="70225919" w14:textId="57198A25"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0" w:history="1">
        <w:r w:rsidR="009C3FFD" w:rsidRPr="00454389">
          <w:rPr>
            <w:rStyle w:val="Hyperlink"/>
            <w:noProof/>
            <w:lang w:val="id-ID"/>
          </w:rPr>
          <w:t>T</w:t>
        </w:r>
        <w:r w:rsidR="009C3FFD" w:rsidRPr="00454389">
          <w:rPr>
            <w:rStyle w:val="Hyperlink"/>
            <w:noProof/>
          </w:rPr>
          <w:t>abel 4.2. Tabel Data Supplier</w:t>
        </w:r>
        <w:r w:rsidR="009C3FFD">
          <w:rPr>
            <w:noProof/>
            <w:webHidden/>
          </w:rPr>
          <w:tab/>
        </w:r>
        <w:r w:rsidR="009C3FFD">
          <w:rPr>
            <w:noProof/>
            <w:webHidden/>
          </w:rPr>
          <w:fldChar w:fldCharType="begin"/>
        </w:r>
        <w:r w:rsidR="009C3FFD">
          <w:rPr>
            <w:noProof/>
            <w:webHidden/>
          </w:rPr>
          <w:instrText xml:space="preserve"> PAGEREF _Toc520403910 \h </w:instrText>
        </w:r>
        <w:r w:rsidR="009C3FFD">
          <w:rPr>
            <w:noProof/>
            <w:webHidden/>
          </w:rPr>
        </w:r>
        <w:r w:rsidR="009C3FFD">
          <w:rPr>
            <w:noProof/>
            <w:webHidden/>
          </w:rPr>
          <w:fldChar w:fldCharType="separate"/>
        </w:r>
        <w:r w:rsidR="00E54869">
          <w:rPr>
            <w:noProof/>
            <w:webHidden/>
          </w:rPr>
          <w:t>27</w:t>
        </w:r>
        <w:r w:rsidR="009C3FFD">
          <w:rPr>
            <w:noProof/>
            <w:webHidden/>
          </w:rPr>
          <w:fldChar w:fldCharType="end"/>
        </w:r>
      </w:hyperlink>
    </w:p>
    <w:p w14:paraId="70C11721" w14:textId="5F494B9D"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1" w:history="1">
        <w:r w:rsidR="009C3FFD" w:rsidRPr="00454389">
          <w:rPr>
            <w:rStyle w:val="Hyperlink"/>
            <w:noProof/>
            <w:lang w:val="id-ID"/>
          </w:rPr>
          <w:t>T</w:t>
        </w:r>
        <w:r w:rsidR="009C3FFD" w:rsidRPr="00454389">
          <w:rPr>
            <w:rStyle w:val="Hyperlink"/>
            <w:noProof/>
          </w:rPr>
          <w:t>abel 4.3. Tabel Data Jenis Barang</w:t>
        </w:r>
        <w:r w:rsidR="009C3FFD">
          <w:rPr>
            <w:noProof/>
            <w:webHidden/>
          </w:rPr>
          <w:tab/>
        </w:r>
        <w:r w:rsidR="009C3FFD">
          <w:rPr>
            <w:noProof/>
            <w:webHidden/>
          </w:rPr>
          <w:fldChar w:fldCharType="begin"/>
        </w:r>
        <w:r w:rsidR="009C3FFD">
          <w:rPr>
            <w:noProof/>
            <w:webHidden/>
          </w:rPr>
          <w:instrText xml:space="preserve"> PAGEREF _Toc520403911 \h </w:instrText>
        </w:r>
        <w:r w:rsidR="009C3FFD">
          <w:rPr>
            <w:noProof/>
            <w:webHidden/>
          </w:rPr>
        </w:r>
        <w:r w:rsidR="009C3FFD">
          <w:rPr>
            <w:noProof/>
            <w:webHidden/>
          </w:rPr>
          <w:fldChar w:fldCharType="separate"/>
        </w:r>
        <w:r w:rsidR="00E54869">
          <w:rPr>
            <w:noProof/>
            <w:webHidden/>
          </w:rPr>
          <w:t>28</w:t>
        </w:r>
        <w:r w:rsidR="009C3FFD">
          <w:rPr>
            <w:noProof/>
            <w:webHidden/>
          </w:rPr>
          <w:fldChar w:fldCharType="end"/>
        </w:r>
      </w:hyperlink>
    </w:p>
    <w:p w14:paraId="3AA1415A" w14:textId="3F598881"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2" w:history="1">
        <w:r w:rsidR="009C3FFD" w:rsidRPr="00454389">
          <w:rPr>
            <w:rStyle w:val="Hyperlink"/>
            <w:noProof/>
            <w:lang w:val="id-ID"/>
          </w:rPr>
          <w:t>T</w:t>
        </w:r>
        <w:r w:rsidR="009C3FFD" w:rsidRPr="00454389">
          <w:rPr>
            <w:rStyle w:val="Hyperlink"/>
            <w:noProof/>
          </w:rPr>
          <w:t xml:space="preserve">abel 4.4. Tabel Data </w:t>
        </w:r>
        <w:r w:rsidR="009C3FFD" w:rsidRPr="00454389">
          <w:rPr>
            <w:rStyle w:val="Hyperlink"/>
            <w:noProof/>
            <w:lang w:val="id-ID"/>
          </w:rPr>
          <w:t>Satuan Barang</w:t>
        </w:r>
        <w:r w:rsidR="009C3FFD">
          <w:rPr>
            <w:noProof/>
            <w:webHidden/>
          </w:rPr>
          <w:tab/>
        </w:r>
        <w:r w:rsidR="009C3FFD">
          <w:rPr>
            <w:noProof/>
            <w:webHidden/>
          </w:rPr>
          <w:fldChar w:fldCharType="begin"/>
        </w:r>
        <w:r w:rsidR="009C3FFD">
          <w:rPr>
            <w:noProof/>
            <w:webHidden/>
          </w:rPr>
          <w:instrText xml:space="preserve"> PAGEREF _Toc520403912 \h </w:instrText>
        </w:r>
        <w:r w:rsidR="009C3FFD">
          <w:rPr>
            <w:noProof/>
            <w:webHidden/>
          </w:rPr>
        </w:r>
        <w:r w:rsidR="009C3FFD">
          <w:rPr>
            <w:noProof/>
            <w:webHidden/>
          </w:rPr>
          <w:fldChar w:fldCharType="separate"/>
        </w:r>
        <w:r w:rsidR="00E54869">
          <w:rPr>
            <w:noProof/>
            <w:webHidden/>
          </w:rPr>
          <w:t>28</w:t>
        </w:r>
        <w:r w:rsidR="009C3FFD">
          <w:rPr>
            <w:noProof/>
            <w:webHidden/>
          </w:rPr>
          <w:fldChar w:fldCharType="end"/>
        </w:r>
      </w:hyperlink>
    </w:p>
    <w:p w14:paraId="5754F6FB" w14:textId="0B8B6720"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3" w:history="1">
        <w:r w:rsidR="009C3FFD" w:rsidRPr="00454389">
          <w:rPr>
            <w:rStyle w:val="Hyperlink"/>
            <w:noProof/>
          </w:rPr>
          <w:t>Tabel 4.5. Tabel Data Barang</w:t>
        </w:r>
        <w:r w:rsidR="009C3FFD">
          <w:rPr>
            <w:noProof/>
            <w:webHidden/>
          </w:rPr>
          <w:tab/>
        </w:r>
        <w:r w:rsidR="009C3FFD">
          <w:rPr>
            <w:noProof/>
            <w:webHidden/>
          </w:rPr>
          <w:fldChar w:fldCharType="begin"/>
        </w:r>
        <w:r w:rsidR="009C3FFD">
          <w:rPr>
            <w:noProof/>
            <w:webHidden/>
          </w:rPr>
          <w:instrText xml:space="preserve"> PAGEREF _Toc520403913 \h </w:instrText>
        </w:r>
        <w:r w:rsidR="009C3FFD">
          <w:rPr>
            <w:noProof/>
            <w:webHidden/>
          </w:rPr>
        </w:r>
        <w:r w:rsidR="009C3FFD">
          <w:rPr>
            <w:noProof/>
            <w:webHidden/>
          </w:rPr>
          <w:fldChar w:fldCharType="separate"/>
        </w:r>
        <w:r w:rsidR="00E54869">
          <w:rPr>
            <w:noProof/>
            <w:webHidden/>
          </w:rPr>
          <w:t>28</w:t>
        </w:r>
        <w:r w:rsidR="009C3FFD">
          <w:rPr>
            <w:noProof/>
            <w:webHidden/>
          </w:rPr>
          <w:fldChar w:fldCharType="end"/>
        </w:r>
      </w:hyperlink>
    </w:p>
    <w:p w14:paraId="7193DA7D" w14:textId="5FEF8028"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4" w:history="1">
        <w:r w:rsidR="009C3FFD" w:rsidRPr="00454389">
          <w:rPr>
            <w:rStyle w:val="Hyperlink"/>
            <w:noProof/>
          </w:rPr>
          <w:t>Tabel 4.6. Tabel Data Barang Masuk</w:t>
        </w:r>
        <w:r w:rsidR="009C3FFD">
          <w:rPr>
            <w:noProof/>
            <w:webHidden/>
          </w:rPr>
          <w:tab/>
        </w:r>
        <w:r w:rsidR="009C3FFD">
          <w:rPr>
            <w:noProof/>
            <w:webHidden/>
          </w:rPr>
          <w:fldChar w:fldCharType="begin"/>
        </w:r>
        <w:r w:rsidR="009C3FFD">
          <w:rPr>
            <w:noProof/>
            <w:webHidden/>
          </w:rPr>
          <w:instrText xml:space="preserve"> PAGEREF _Toc520403914 \h </w:instrText>
        </w:r>
        <w:r w:rsidR="009C3FFD">
          <w:rPr>
            <w:noProof/>
            <w:webHidden/>
          </w:rPr>
        </w:r>
        <w:r w:rsidR="009C3FFD">
          <w:rPr>
            <w:noProof/>
            <w:webHidden/>
          </w:rPr>
          <w:fldChar w:fldCharType="separate"/>
        </w:r>
        <w:r w:rsidR="00E54869">
          <w:rPr>
            <w:noProof/>
            <w:webHidden/>
          </w:rPr>
          <w:t>29</w:t>
        </w:r>
        <w:r w:rsidR="009C3FFD">
          <w:rPr>
            <w:noProof/>
            <w:webHidden/>
          </w:rPr>
          <w:fldChar w:fldCharType="end"/>
        </w:r>
      </w:hyperlink>
    </w:p>
    <w:p w14:paraId="5031EF69" w14:textId="630A751C" w:rsidR="009C3FFD" w:rsidRDefault="00C205D5" w:rsidP="00972199">
      <w:pPr>
        <w:pStyle w:val="TableofFigures"/>
        <w:tabs>
          <w:tab w:val="right" w:leader="dot" w:pos="7921"/>
        </w:tabs>
        <w:spacing w:line="240" w:lineRule="auto"/>
        <w:ind w:firstLine="0"/>
        <w:rPr>
          <w:rFonts w:asciiTheme="minorHAnsi" w:eastAsiaTheme="minorEastAsia" w:hAnsiTheme="minorHAnsi"/>
          <w:noProof/>
          <w:sz w:val="22"/>
        </w:rPr>
      </w:pPr>
      <w:hyperlink w:anchor="_Toc520403915" w:history="1">
        <w:r w:rsidR="009C3FFD" w:rsidRPr="00454389">
          <w:rPr>
            <w:rStyle w:val="Hyperlink"/>
            <w:noProof/>
          </w:rPr>
          <w:t>Tabel 4.7. Tabel Data Barang Masuk</w:t>
        </w:r>
        <w:r w:rsidR="009C3FFD">
          <w:rPr>
            <w:noProof/>
            <w:webHidden/>
          </w:rPr>
          <w:tab/>
        </w:r>
        <w:r w:rsidR="009C3FFD">
          <w:rPr>
            <w:noProof/>
            <w:webHidden/>
          </w:rPr>
          <w:fldChar w:fldCharType="begin"/>
        </w:r>
        <w:r w:rsidR="009C3FFD">
          <w:rPr>
            <w:noProof/>
            <w:webHidden/>
          </w:rPr>
          <w:instrText xml:space="preserve"> PAGEREF _Toc520403915 \h </w:instrText>
        </w:r>
        <w:r w:rsidR="009C3FFD">
          <w:rPr>
            <w:noProof/>
            <w:webHidden/>
          </w:rPr>
        </w:r>
        <w:r w:rsidR="009C3FFD">
          <w:rPr>
            <w:noProof/>
            <w:webHidden/>
          </w:rPr>
          <w:fldChar w:fldCharType="separate"/>
        </w:r>
        <w:r w:rsidR="00E54869">
          <w:rPr>
            <w:noProof/>
            <w:webHidden/>
          </w:rPr>
          <w:t>29</w:t>
        </w:r>
        <w:r w:rsidR="009C3FFD">
          <w:rPr>
            <w:noProof/>
            <w:webHidden/>
          </w:rPr>
          <w:fldChar w:fldCharType="end"/>
        </w:r>
      </w:hyperlink>
    </w:p>
    <w:p w14:paraId="13217701" w14:textId="7DB0FD0C" w:rsidR="00351475" w:rsidRDefault="000B09CE" w:rsidP="00972199">
      <w:pPr>
        <w:pStyle w:val="Caption"/>
        <w:spacing w:line="240" w:lineRule="auto"/>
        <w:sectPr w:rsidR="00351475" w:rsidSect="006E3329">
          <w:headerReference w:type="default" r:id="rId11"/>
          <w:footerReference w:type="default" r:id="rId12"/>
          <w:footerReference w:type="first" r:id="rId13"/>
          <w:pgSz w:w="11900" w:h="16840" w:code="9"/>
          <w:pgMar w:top="2268" w:right="1701" w:bottom="1701" w:left="2268" w:header="1134" w:footer="1134" w:gutter="0"/>
          <w:pgNumType w:fmt="lowerRoman" w:start="1"/>
          <w:cols w:space="720"/>
          <w:titlePg/>
          <w:docGrid w:linePitch="360"/>
        </w:sectPr>
      </w:pPr>
      <w:r>
        <w:fldChar w:fldCharType="end"/>
      </w:r>
    </w:p>
    <w:p w14:paraId="3AB960EF" w14:textId="112FA16F" w:rsidR="00A36D16" w:rsidRPr="00050248" w:rsidRDefault="00824465" w:rsidP="00795706">
      <w:pPr>
        <w:pStyle w:val="Heading1"/>
      </w:pPr>
      <w:r>
        <w:lastRenderedPageBreak/>
        <w:br/>
      </w:r>
      <w:r>
        <w:br/>
      </w:r>
      <w:bookmarkStart w:id="10" w:name="_Toc520913949"/>
      <w:r w:rsidR="00A36D16" w:rsidRPr="00050248">
        <w:t>PENDAHULUAN</w:t>
      </w:r>
      <w:bookmarkEnd w:id="10"/>
    </w:p>
    <w:p w14:paraId="74C8918E" w14:textId="77777777" w:rsidR="00A36D16" w:rsidRDefault="00A36D16" w:rsidP="00A36D16"/>
    <w:p w14:paraId="4D84E188" w14:textId="5D8B028E" w:rsidR="007B729F" w:rsidRDefault="003E6AA5" w:rsidP="003E6AA5">
      <w:pPr>
        <w:tabs>
          <w:tab w:val="left" w:pos="2655"/>
        </w:tabs>
      </w:pPr>
      <w:r>
        <w:tab/>
      </w:r>
    </w:p>
    <w:p w14:paraId="7DCCFC70" w14:textId="525A1196" w:rsidR="00A36D16" w:rsidRDefault="00FD3A0A" w:rsidP="00483D1D">
      <w:pPr>
        <w:pStyle w:val="Heading2"/>
      </w:pPr>
      <w:r>
        <w:rPr>
          <w:lang w:val="id-ID"/>
        </w:rPr>
        <w:t xml:space="preserve">    </w:t>
      </w:r>
      <w:bookmarkStart w:id="11" w:name="_Toc520913950"/>
      <w:r w:rsidR="00A36D16" w:rsidRPr="00050248">
        <w:t>Latar Belakang</w:t>
      </w:r>
      <w:bookmarkEnd w:id="11"/>
    </w:p>
    <w:p w14:paraId="7CD567FD" w14:textId="77777777" w:rsidR="006A5B1B" w:rsidRPr="006A5B1B" w:rsidRDefault="006A5B1B" w:rsidP="006A5B1B">
      <w:pPr>
        <w:rPr>
          <w:rStyle w:val="Emphasis"/>
          <w:i w:val="0"/>
          <w:lang w:val="id-ID"/>
        </w:rPr>
      </w:pPr>
      <w:r w:rsidRPr="006A5B1B">
        <w:rPr>
          <w:rStyle w:val="Emphasis"/>
          <w:i w:val="0"/>
          <w:lang w:val="id-ID"/>
        </w:rPr>
        <w:t>Puskesmas Mlati I yang menjadi salah satu pusat pelayanan kesehatan di Kecamatan Mlati merupakan salah satu instansi kesehatan yang sedang dikembangkan. Dalam menjalankan organisasi kesehatan fungsional yang merupakan pusat pengembangan kesehatan masyarakat yang juga membina peran serta masyarakat dan memberikan pelayanan secara menyeluruh dan terpadu kepada masyarakat di wilayah kerjanya dalam bentuk kegiatan pokok (Depkes RI 1991). Puskesmas sebagai pusat pelayanan kesehatan yang meliputi pelayanan kesehatan perorangan dan masyarakat diharapkan dapat memberikan pelayanan yang optimal bagi masyarakat.</w:t>
      </w:r>
    </w:p>
    <w:p w14:paraId="220355DD" w14:textId="77777777" w:rsidR="006A5B1B" w:rsidRPr="006A5B1B" w:rsidRDefault="006A5B1B" w:rsidP="006A5B1B">
      <w:pPr>
        <w:rPr>
          <w:rStyle w:val="Emphasis"/>
          <w:i w:val="0"/>
          <w:lang w:val="id-ID"/>
        </w:rPr>
      </w:pPr>
      <w:r w:rsidRPr="006A5B1B">
        <w:rPr>
          <w:rStyle w:val="Emphasis"/>
          <w:i w:val="0"/>
          <w:lang w:val="id-ID"/>
        </w:rPr>
        <w:t xml:space="preserve">Puskesmas Mlati I dalam kegiatan pengadaan barang belum menggunakan aplikasi yang terkomputerisasi, sehingga membutuhkan pengawasan yang sangat tinggi agar proses terlaksana sebagaimana mestinya. Interaksi antar pihak-pihak yang terkait didalam proses sangat diutamakan sebagai salah satu proses transparansi. Belum terintegrasinya data maupun informasi selama proses pengadaan cenderung membutuhkan penginputan data secara berulang-ulang sehingga rawan menimbulkan kesalahaan, seperti kesalahan penginputan angka pada saat membuat daftar permintaan barang (human error). Selain itu, penyampaian data maupun informasi masih dalam bentuk hardcopy yang tentunya menyita waktu, tenaga, dan biaya. </w:t>
      </w:r>
    </w:p>
    <w:p w14:paraId="029A9323" w14:textId="728C26E9" w:rsidR="00CA45A8" w:rsidRPr="006A5B1B" w:rsidRDefault="006A5B1B" w:rsidP="006A5B1B">
      <w:pPr>
        <w:pStyle w:val="ListParagraph"/>
        <w:ind w:firstLine="567"/>
        <w:rPr>
          <w:rFonts w:cs="Times New Roman"/>
          <w:i/>
          <w:szCs w:val="24"/>
        </w:rPr>
      </w:pPr>
      <w:r w:rsidRPr="006A5B1B">
        <w:rPr>
          <w:rStyle w:val="Emphasis"/>
          <w:i w:val="0"/>
        </w:rPr>
        <w:t>Guna untuk mempermudah dalam penginputan data, pencarian barang, serta untuk meminimalisir adanya sebuah kesalahan, maka dibuatlah Sistem Informasi Manajemen Pengadaan Barang. Diharapkan dengan adanya aplikasi ini, maka dapat mengurangi kesalahan-kesalahan, seperti terdapat duplikasi data, ketidaksesuaian antar data, kesulitan dalam melakukan pencarian suatu barang, dan lain-lain.</w:t>
      </w:r>
    </w:p>
    <w:p w14:paraId="2F66C00F" w14:textId="25B2EB7E" w:rsidR="00A36D16" w:rsidRDefault="00FD3A0A" w:rsidP="00483D1D">
      <w:pPr>
        <w:pStyle w:val="Heading2"/>
      </w:pPr>
      <w:r>
        <w:rPr>
          <w:lang w:val="id-ID"/>
        </w:rPr>
        <w:lastRenderedPageBreak/>
        <w:t xml:space="preserve">   </w:t>
      </w:r>
      <w:bookmarkStart w:id="12" w:name="_Toc520913951"/>
      <w:r w:rsidR="00A36D16" w:rsidRPr="00050248">
        <w:t>Rumusan Masalah</w:t>
      </w:r>
      <w:bookmarkEnd w:id="12"/>
    </w:p>
    <w:p w14:paraId="0B6B76BA" w14:textId="61B9AA69" w:rsidR="00514F45" w:rsidRDefault="00514F45" w:rsidP="00514F45">
      <w:r>
        <w:t>Berdasarkan</w:t>
      </w:r>
      <w:r>
        <w:rPr>
          <w:spacing w:val="38"/>
        </w:rPr>
        <w:t xml:space="preserve"> </w:t>
      </w:r>
      <w:r>
        <w:t>latar</w:t>
      </w:r>
      <w:r>
        <w:rPr>
          <w:spacing w:val="37"/>
        </w:rPr>
        <w:t xml:space="preserve"> </w:t>
      </w:r>
      <w:r>
        <w:t>belakang</w:t>
      </w:r>
      <w:r>
        <w:rPr>
          <w:spacing w:val="38"/>
        </w:rPr>
        <w:t xml:space="preserve"> </w:t>
      </w:r>
      <w:r>
        <w:t>maka</w:t>
      </w:r>
      <w:r>
        <w:rPr>
          <w:spacing w:val="37"/>
        </w:rPr>
        <w:t xml:space="preserve"> </w:t>
      </w:r>
      <w:r>
        <w:t>rumusan</w:t>
      </w:r>
      <w:r>
        <w:rPr>
          <w:spacing w:val="40"/>
        </w:rPr>
        <w:t xml:space="preserve"> </w:t>
      </w:r>
      <w:r>
        <w:t>masalah</w:t>
      </w:r>
      <w:r>
        <w:rPr>
          <w:spacing w:val="38"/>
        </w:rPr>
        <w:t xml:space="preserve"> </w:t>
      </w:r>
      <w:r>
        <w:t>adalah</w:t>
      </w:r>
      <w:r>
        <w:rPr>
          <w:spacing w:val="65"/>
        </w:rPr>
        <w:t xml:space="preserve"> </w:t>
      </w:r>
      <w:r>
        <w:t>bagaimana</w:t>
      </w:r>
      <w:r>
        <w:rPr>
          <w:spacing w:val="39"/>
        </w:rPr>
        <w:t xml:space="preserve"> </w:t>
      </w:r>
      <w:r>
        <w:t>membuat</w:t>
      </w:r>
      <w:r>
        <w:rPr>
          <w:spacing w:val="41"/>
        </w:rPr>
        <w:t xml:space="preserve"> </w:t>
      </w:r>
      <w:r>
        <w:rPr>
          <w:rStyle w:val="Emphasis"/>
          <w:i w:val="0"/>
        </w:rPr>
        <w:t xml:space="preserve">Sistem Informasi Manajemen Pengadaan Barang Puskesmas Mlati 1 </w:t>
      </w:r>
      <w:r>
        <w:rPr>
          <w:lang w:val="id-ID"/>
        </w:rPr>
        <w:t xml:space="preserve">sehingga mempermudah proses </w:t>
      </w:r>
      <w:r>
        <w:t>pencatatan barang masuk dan barang keluar ?</w:t>
      </w:r>
    </w:p>
    <w:p w14:paraId="0E36E3F7" w14:textId="2361E60B" w:rsidR="00A36D16" w:rsidRDefault="00A36D16" w:rsidP="00A36D16"/>
    <w:p w14:paraId="6AD44462" w14:textId="6E4F6D00" w:rsidR="00A36D16" w:rsidRPr="00050248" w:rsidRDefault="00FD3A0A" w:rsidP="00483D1D">
      <w:pPr>
        <w:pStyle w:val="Heading2"/>
      </w:pPr>
      <w:r>
        <w:rPr>
          <w:lang w:val="id-ID"/>
        </w:rPr>
        <w:t xml:space="preserve">   </w:t>
      </w:r>
      <w:bookmarkStart w:id="13" w:name="_Toc520913952"/>
      <w:r w:rsidR="00A36D16" w:rsidRPr="00050248">
        <w:t>Batasan Masalah</w:t>
      </w:r>
      <w:bookmarkEnd w:id="13"/>
    </w:p>
    <w:p w14:paraId="4A743088" w14:textId="77777777" w:rsidR="00514F45" w:rsidRDefault="00514F45" w:rsidP="00514F45">
      <w:pPr>
        <w:rPr>
          <w:rFonts w:cs="Times New Roman"/>
        </w:rPr>
      </w:pPr>
      <w:r>
        <w:t>Penelitian pembuatan</w:t>
      </w:r>
      <w:r>
        <w:rPr>
          <w:spacing w:val="31"/>
        </w:rPr>
        <w:t xml:space="preserve"> </w:t>
      </w:r>
      <w:r>
        <w:rPr>
          <w:lang w:val="id-ID"/>
        </w:rPr>
        <w:t>s</w:t>
      </w:r>
      <w:r>
        <w:t>istem</w:t>
      </w:r>
      <w:r>
        <w:rPr>
          <w:spacing w:val="43"/>
        </w:rPr>
        <w:t xml:space="preserve"> </w:t>
      </w:r>
      <w:r>
        <w:rPr>
          <w:lang w:val="id-ID"/>
        </w:rPr>
        <w:t>i</w:t>
      </w:r>
      <w:r>
        <w:t>nformasi</w:t>
      </w:r>
      <w:r>
        <w:rPr>
          <w:spacing w:val="41"/>
        </w:rPr>
        <w:t xml:space="preserve"> </w:t>
      </w:r>
      <w:r>
        <w:rPr>
          <w:lang w:val="id-ID"/>
        </w:rPr>
        <w:t>pelayanan pendaftaran terintegrasi dengan sistem antrian semi otomatis</w:t>
      </w:r>
      <w:r>
        <w:rPr>
          <w:spacing w:val="40"/>
        </w:rPr>
        <w:t xml:space="preserve"> </w:t>
      </w:r>
      <w:r>
        <w:t>berbasis</w:t>
      </w:r>
      <w:r>
        <w:rPr>
          <w:spacing w:val="85"/>
        </w:rPr>
        <w:t xml:space="preserve"> </w:t>
      </w:r>
      <w:r>
        <w:rPr>
          <w:lang w:val="id-ID"/>
        </w:rPr>
        <w:t>w</w:t>
      </w:r>
      <w:r>
        <w:t>eb</w:t>
      </w:r>
      <w:r>
        <w:rPr>
          <w:lang w:val="id-ID"/>
        </w:rPr>
        <w:t>site</w:t>
      </w:r>
      <w:r>
        <w:t>,</w:t>
      </w:r>
      <w:r>
        <w:rPr>
          <w:spacing w:val="4"/>
        </w:rPr>
        <w:t xml:space="preserve"> </w:t>
      </w:r>
      <w:r>
        <w:t>yang mencakup berbagai hal, sebagai berikut:</w:t>
      </w:r>
    </w:p>
    <w:p w14:paraId="66769E5B" w14:textId="77777777" w:rsidR="00514F45" w:rsidRDefault="00514F45" w:rsidP="00CB0E80">
      <w:pPr>
        <w:pStyle w:val="ListParagraph"/>
        <w:numPr>
          <w:ilvl w:val="0"/>
          <w:numId w:val="6"/>
        </w:numPr>
      </w:pPr>
      <w:r w:rsidRPr="00C01ECE">
        <w:t xml:space="preserve">Pembuatan </w:t>
      </w:r>
      <w:r>
        <w:rPr>
          <w:lang w:val="id-ID"/>
        </w:rPr>
        <w:t>s</w:t>
      </w:r>
      <w:r>
        <w:t>istem</w:t>
      </w:r>
      <w:r>
        <w:rPr>
          <w:spacing w:val="43"/>
        </w:rPr>
        <w:t xml:space="preserve"> </w:t>
      </w:r>
      <w:r>
        <w:rPr>
          <w:lang w:val="id-ID"/>
        </w:rPr>
        <w:t>i</w:t>
      </w:r>
      <w:r>
        <w:t>nformasi</w:t>
      </w:r>
      <w:r>
        <w:rPr>
          <w:spacing w:val="41"/>
        </w:rPr>
        <w:t xml:space="preserve"> </w:t>
      </w:r>
      <w:r>
        <w:t>manajemen pengadaan barang</w:t>
      </w:r>
      <w:r>
        <w:rPr>
          <w:lang w:val="id-ID"/>
        </w:rPr>
        <w:t xml:space="preserve"> </w:t>
      </w:r>
      <w:r w:rsidRPr="00C01ECE">
        <w:t xml:space="preserve">ini mengambil data dari </w:t>
      </w:r>
      <w:r>
        <w:rPr>
          <w:lang w:val="id-ID"/>
        </w:rPr>
        <w:t>Puskesmas Mlati I</w:t>
      </w:r>
      <w:r>
        <w:t>.</w:t>
      </w:r>
    </w:p>
    <w:p w14:paraId="6FA60344" w14:textId="77777777" w:rsidR="00514F45" w:rsidRPr="00050248" w:rsidRDefault="00514F45" w:rsidP="00CB0E80">
      <w:pPr>
        <w:pStyle w:val="ListParagraph"/>
        <w:numPr>
          <w:ilvl w:val="0"/>
          <w:numId w:val="6"/>
        </w:numPr>
      </w:pPr>
      <w:r w:rsidRPr="004945A5">
        <w:t>Perancangan sistem dilakukan dengan menggunakan bahasa pemrograman HTML, PHP, CSS, dan JavaScrip</w:t>
      </w:r>
      <w:r>
        <w:t>t</w:t>
      </w:r>
      <w:r w:rsidRPr="00050248">
        <w:t>.</w:t>
      </w:r>
    </w:p>
    <w:p w14:paraId="4ED82B5B" w14:textId="77777777" w:rsidR="00514F45" w:rsidRDefault="00514F45" w:rsidP="00CB0E80">
      <w:pPr>
        <w:pStyle w:val="ListParagraph"/>
        <w:numPr>
          <w:ilvl w:val="0"/>
          <w:numId w:val="6"/>
        </w:numPr>
      </w:pPr>
      <w:r w:rsidRPr="004945A5">
        <w:t>Penyimpanan data menggunakan database management service MySQL</w:t>
      </w:r>
      <w:r w:rsidRPr="00050248">
        <w:t>.</w:t>
      </w:r>
    </w:p>
    <w:p w14:paraId="56043260" w14:textId="2D97A7FD" w:rsidR="00514F45" w:rsidRDefault="00514F45" w:rsidP="00CB0E80">
      <w:pPr>
        <w:pStyle w:val="ListParagraph"/>
        <w:numPr>
          <w:ilvl w:val="0"/>
          <w:numId w:val="6"/>
        </w:numPr>
      </w:pPr>
      <w:r>
        <w:t xml:space="preserve">Sistem ini dibuat untuk dapat dapat melakukan </w:t>
      </w:r>
      <w:r>
        <w:rPr>
          <w:i/>
        </w:rPr>
        <w:t>input, update,</w:t>
      </w:r>
      <w:r>
        <w:t xml:space="preserve"> dan </w:t>
      </w:r>
      <w:r>
        <w:rPr>
          <w:i/>
        </w:rPr>
        <w:t>delete</w:t>
      </w:r>
      <w:r>
        <w:t xml:space="preserve"> terhadap barang masuk dan barang keluar.</w:t>
      </w:r>
    </w:p>
    <w:p w14:paraId="2E1469A8" w14:textId="1FD43659" w:rsidR="00514F45" w:rsidRDefault="00514F45" w:rsidP="00CB0E80">
      <w:pPr>
        <w:pStyle w:val="ListParagraph"/>
        <w:numPr>
          <w:ilvl w:val="0"/>
          <w:numId w:val="6"/>
        </w:numPr>
      </w:pPr>
      <w:r>
        <w:t>Hasil laporan dari sistem y</w:t>
      </w:r>
      <w:r w:rsidR="000A27CD">
        <w:t>ang dibuat ini berupa file .pdf</w:t>
      </w:r>
    </w:p>
    <w:p w14:paraId="59060CF5" w14:textId="57715C1A" w:rsidR="004C683F" w:rsidRDefault="004C683F" w:rsidP="007557DF">
      <w:pPr>
        <w:pStyle w:val="ListParagraph"/>
        <w:ind w:left="1080" w:firstLine="0"/>
        <w:rPr>
          <w:rFonts w:cs="Times New Roman"/>
          <w:szCs w:val="24"/>
        </w:rPr>
      </w:pPr>
    </w:p>
    <w:p w14:paraId="6BCEA4AB" w14:textId="12EDD7D8" w:rsidR="00A36D16" w:rsidRPr="00B712E4" w:rsidRDefault="00FD3A0A" w:rsidP="00483D1D">
      <w:pPr>
        <w:pStyle w:val="Heading2"/>
      </w:pPr>
      <w:r>
        <w:rPr>
          <w:lang w:val="id-ID"/>
        </w:rPr>
        <w:t xml:space="preserve">   </w:t>
      </w:r>
      <w:bookmarkStart w:id="14" w:name="_Toc520913953"/>
      <w:r w:rsidR="00A36D16" w:rsidRPr="00B712E4">
        <w:t xml:space="preserve">Tujuan </w:t>
      </w:r>
      <w:r w:rsidR="00A36D16">
        <w:t>p</w:t>
      </w:r>
      <w:r w:rsidR="00A36D16" w:rsidRPr="00B712E4">
        <w:t>enelitian</w:t>
      </w:r>
      <w:bookmarkEnd w:id="14"/>
    </w:p>
    <w:p w14:paraId="69124EFE" w14:textId="77777777" w:rsidR="003F77C2" w:rsidRDefault="003F77C2" w:rsidP="003F77C2">
      <w:r w:rsidRPr="009E48FB">
        <w:t xml:space="preserve">Penelitian ini bertujuan untuk membuat </w:t>
      </w:r>
      <w:r>
        <w:rPr>
          <w:lang w:val="id-ID"/>
        </w:rPr>
        <w:t>s</w:t>
      </w:r>
      <w:r>
        <w:t>istem</w:t>
      </w:r>
      <w:r>
        <w:rPr>
          <w:spacing w:val="43"/>
        </w:rPr>
        <w:t xml:space="preserve"> </w:t>
      </w:r>
      <w:r>
        <w:rPr>
          <w:lang w:val="id-ID"/>
        </w:rPr>
        <w:t>i</w:t>
      </w:r>
      <w:r>
        <w:t>nformasi</w:t>
      </w:r>
      <w:r>
        <w:rPr>
          <w:spacing w:val="41"/>
        </w:rPr>
        <w:t xml:space="preserve"> </w:t>
      </w:r>
      <w:r>
        <w:t>manajemen pengadaan barang</w:t>
      </w:r>
      <w:r>
        <w:rPr>
          <w:lang w:val="id-ID"/>
        </w:rPr>
        <w:t xml:space="preserve"> </w:t>
      </w:r>
      <w:r w:rsidRPr="009E48FB">
        <w:t xml:space="preserve">yang </w:t>
      </w:r>
      <w:r>
        <w:t>dapat memudahkan penggunanya dalam melakukan penginputan data barang masuk dan keluar, serta memudahkan pencarian barang.</w:t>
      </w:r>
    </w:p>
    <w:p w14:paraId="7B94A386" w14:textId="77777777" w:rsidR="00A36D16" w:rsidRDefault="00A36D16" w:rsidP="00A36D16"/>
    <w:p w14:paraId="10524CA2" w14:textId="7D30B667" w:rsidR="00A36D16" w:rsidRDefault="00FD3A0A" w:rsidP="00483D1D">
      <w:pPr>
        <w:pStyle w:val="Heading2"/>
      </w:pPr>
      <w:r>
        <w:rPr>
          <w:lang w:val="id-ID"/>
        </w:rPr>
        <w:t xml:space="preserve">   </w:t>
      </w:r>
      <w:bookmarkStart w:id="15" w:name="_Toc520913954"/>
      <w:r w:rsidR="00A36D16">
        <w:t>Manfaat</w:t>
      </w:r>
      <w:r w:rsidR="00A36D16">
        <w:rPr>
          <w:spacing w:val="2"/>
        </w:rPr>
        <w:t xml:space="preserve"> </w:t>
      </w:r>
      <w:r w:rsidR="00A36D16">
        <w:t>Penelitian</w:t>
      </w:r>
      <w:bookmarkEnd w:id="15"/>
    </w:p>
    <w:p w14:paraId="620B98FC" w14:textId="5E7A7A9B" w:rsidR="000F01FD" w:rsidRDefault="009725F8" w:rsidP="000F01FD">
      <w:pPr>
        <w:pStyle w:val="ListParagraph"/>
        <w:ind w:firstLine="567"/>
        <w:rPr>
          <w:rFonts w:cs="Times New Roman"/>
          <w:szCs w:val="24"/>
        </w:rPr>
      </w:pPr>
      <w:r>
        <w:rPr>
          <w:rFonts w:cs="Times New Roman"/>
          <w:szCs w:val="24"/>
        </w:rPr>
        <w:t xml:space="preserve">Adapun manfaat dari hasil penelitian ini akan dapat dirasakan </w:t>
      </w:r>
      <w:r w:rsidR="00DD6276">
        <w:rPr>
          <w:rFonts w:cs="Times New Roman"/>
          <w:szCs w:val="24"/>
        </w:rPr>
        <w:t xml:space="preserve">diantaranya </w:t>
      </w:r>
      <w:r w:rsidR="00034B65">
        <w:rPr>
          <w:rFonts w:cs="Times New Roman"/>
          <w:szCs w:val="24"/>
        </w:rPr>
        <w:t xml:space="preserve">adalah sebagai </w:t>
      </w:r>
      <w:r w:rsidR="00C00576">
        <w:rPr>
          <w:rFonts w:cs="Times New Roman"/>
          <w:szCs w:val="24"/>
        </w:rPr>
        <w:t>berikut:</w:t>
      </w:r>
    </w:p>
    <w:p w14:paraId="31C66F49" w14:textId="77777777" w:rsidR="00C33DD7" w:rsidRDefault="00C33DD7" w:rsidP="00CB0E80">
      <w:pPr>
        <w:pStyle w:val="ListParagraph"/>
        <w:numPr>
          <w:ilvl w:val="3"/>
          <w:numId w:val="31"/>
        </w:numPr>
        <w:ind w:hanging="425"/>
        <w:rPr>
          <w:spacing w:val="-2"/>
          <w:lang w:val="id-ID"/>
        </w:rPr>
      </w:pPr>
      <w:r>
        <w:rPr>
          <w:spacing w:val="-2"/>
          <w:lang w:val="id-ID"/>
        </w:rPr>
        <w:t xml:space="preserve">Mempermudah karyawan di Puskesmas Mlati I dalam melakukan </w:t>
      </w:r>
      <w:r>
        <w:rPr>
          <w:spacing w:val="-2"/>
        </w:rPr>
        <w:t>pencatatan barang masuk dan keluar</w:t>
      </w:r>
      <w:r>
        <w:rPr>
          <w:spacing w:val="-2"/>
          <w:lang w:val="id-ID"/>
        </w:rPr>
        <w:t>.</w:t>
      </w:r>
    </w:p>
    <w:p w14:paraId="42A7D845" w14:textId="77777777" w:rsidR="00C33DD7" w:rsidRPr="00C33DD7" w:rsidRDefault="00C33DD7" w:rsidP="00CB0E80">
      <w:pPr>
        <w:pStyle w:val="ListParagraph"/>
        <w:numPr>
          <w:ilvl w:val="3"/>
          <w:numId w:val="31"/>
        </w:numPr>
        <w:ind w:hanging="425"/>
      </w:pPr>
      <w:r w:rsidRPr="00C33DD7">
        <w:rPr>
          <w:spacing w:val="-2"/>
          <w:lang w:val="id-ID"/>
        </w:rPr>
        <w:t xml:space="preserve">Mencegah terjadinya duplikasi data saat proses </w:t>
      </w:r>
      <w:r w:rsidRPr="00C33DD7">
        <w:rPr>
          <w:spacing w:val="-2"/>
        </w:rPr>
        <w:t>penginputan data</w:t>
      </w:r>
      <w:r w:rsidRPr="00C33DD7">
        <w:rPr>
          <w:spacing w:val="-2"/>
          <w:lang w:val="id-ID"/>
        </w:rPr>
        <w:t xml:space="preserve"> di Puskesmas Mlati I.</w:t>
      </w:r>
    </w:p>
    <w:p w14:paraId="78363361" w14:textId="35B382A6" w:rsidR="000F01FD" w:rsidRPr="00C33DD7" w:rsidRDefault="00C33DD7" w:rsidP="00CB0E80">
      <w:pPr>
        <w:pStyle w:val="ListParagraph"/>
        <w:numPr>
          <w:ilvl w:val="3"/>
          <w:numId w:val="31"/>
        </w:numPr>
        <w:ind w:hanging="425"/>
      </w:pPr>
      <w:r w:rsidRPr="00C33DD7">
        <w:rPr>
          <w:spacing w:val="-2"/>
          <w:lang w:val="id-ID"/>
        </w:rPr>
        <w:lastRenderedPageBreak/>
        <w:t xml:space="preserve">Mempercepat proses </w:t>
      </w:r>
      <w:r w:rsidRPr="00C33DD7">
        <w:rPr>
          <w:spacing w:val="-2"/>
        </w:rPr>
        <w:t>penginputan dan pencarian data pada barang</w:t>
      </w:r>
      <w:r w:rsidRPr="00C33DD7">
        <w:rPr>
          <w:spacing w:val="-2"/>
          <w:lang w:val="id-ID"/>
        </w:rPr>
        <w:t xml:space="preserve"> di Puskesmas Mlati I</w:t>
      </w:r>
      <w:r w:rsidR="000F01FD" w:rsidRPr="00C33DD7">
        <w:rPr>
          <w:rFonts w:cs="Times New Roman"/>
          <w:szCs w:val="24"/>
        </w:rPr>
        <w:t>.</w:t>
      </w:r>
    </w:p>
    <w:p w14:paraId="5BDD236F" w14:textId="648F460C" w:rsidR="00AE7B8A" w:rsidRDefault="00AE7B8A" w:rsidP="00A36D16">
      <w:pPr>
        <w:rPr>
          <w:spacing w:val="-2"/>
        </w:rPr>
      </w:pPr>
    </w:p>
    <w:p w14:paraId="19983D38" w14:textId="24069B3B" w:rsidR="00AE7B8A" w:rsidRDefault="00FD3A0A" w:rsidP="00483D1D">
      <w:pPr>
        <w:pStyle w:val="Heading2"/>
      </w:pPr>
      <w:r>
        <w:rPr>
          <w:lang w:val="id-ID"/>
        </w:rPr>
        <w:t xml:space="preserve">   </w:t>
      </w:r>
      <w:bookmarkStart w:id="16" w:name="_Toc520913955"/>
      <w:r w:rsidR="00AE7B8A">
        <w:t>Metode</w:t>
      </w:r>
      <w:r w:rsidR="00AE7B8A">
        <w:rPr>
          <w:spacing w:val="2"/>
        </w:rPr>
        <w:t xml:space="preserve"> </w:t>
      </w:r>
      <w:r w:rsidR="00AE7B8A">
        <w:t>Penelitian</w:t>
      </w:r>
      <w:bookmarkEnd w:id="16"/>
    </w:p>
    <w:p w14:paraId="4B570302" w14:textId="756E6CF5" w:rsidR="00364FCC" w:rsidRDefault="00364FCC" w:rsidP="00974D3F">
      <w:pPr>
        <w:pStyle w:val="BodyText"/>
        <w:ind w:firstLine="567"/>
        <w:rPr>
          <w:spacing w:val="-1"/>
        </w:rPr>
      </w:pPr>
      <w:r>
        <w:rPr>
          <w:spacing w:val="-1"/>
        </w:rPr>
        <w:t xml:space="preserve">Metode yang digunakan penyusun dalam melakukan penelitian untuk mendapatkan data yang lengkap dan akurat, dilakukan teknik pengumpulan data dengan cara sebagai </w:t>
      </w:r>
      <w:r w:rsidR="00974D3F">
        <w:rPr>
          <w:spacing w:val="-1"/>
        </w:rPr>
        <w:t>berikut:</w:t>
      </w:r>
    </w:p>
    <w:p w14:paraId="641B3A6B" w14:textId="77777777" w:rsidR="00364FCC" w:rsidRDefault="00364FCC" w:rsidP="00CB0E80">
      <w:pPr>
        <w:pStyle w:val="ListParagraph"/>
        <w:numPr>
          <w:ilvl w:val="0"/>
          <w:numId w:val="7"/>
        </w:numPr>
        <w:rPr>
          <w:rFonts w:eastAsia="Times New Roman"/>
          <w:vanish/>
          <w:spacing w:val="-1"/>
        </w:rPr>
      </w:pPr>
    </w:p>
    <w:p w14:paraId="039CFAC9" w14:textId="77777777" w:rsidR="00364FCC" w:rsidRDefault="00364FCC" w:rsidP="00CB0E80">
      <w:pPr>
        <w:pStyle w:val="ListParagraph"/>
        <w:numPr>
          <w:ilvl w:val="1"/>
          <w:numId w:val="7"/>
        </w:numPr>
        <w:rPr>
          <w:rFonts w:eastAsia="Times New Roman"/>
          <w:vanish/>
          <w:spacing w:val="-1"/>
        </w:rPr>
      </w:pPr>
    </w:p>
    <w:p w14:paraId="384D9150" w14:textId="77777777" w:rsidR="00364FCC" w:rsidRDefault="00364FCC" w:rsidP="00CB0E80">
      <w:pPr>
        <w:pStyle w:val="ListParagraph"/>
        <w:numPr>
          <w:ilvl w:val="1"/>
          <w:numId w:val="7"/>
        </w:numPr>
        <w:rPr>
          <w:rFonts w:eastAsia="Times New Roman"/>
          <w:vanish/>
          <w:spacing w:val="-1"/>
        </w:rPr>
      </w:pPr>
    </w:p>
    <w:p w14:paraId="12CC8EEB" w14:textId="77777777" w:rsidR="00364FCC" w:rsidRDefault="00364FCC" w:rsidP="00CB0E80">
      <w:pPr>
        <w:pStyle w:val="ListParagraph"/>
        <w:numPr>
          <w:ilvl w:val="1"/>
          <w:numId w:val="7"/>
        </w:numPr>
        <w:rPr>
          <w:rFonts w:eastAsia="Times New Roman"/>
          <w:vanish/>
          <w:spacing w:val="-1"/>
        </w:rPr>
      </w:pPr>
    </w:p>
    <w:p w14:paraId="4C939394" w14:textId="77777777" w:rsidR="00364FCC" w:rsidRDefault="00364FCC" w:rsidP="00CB0E80">
      <w:pPr>
        <w:pStyle w:val="ListParagraph"/>
        <w:numPr>
          <w:ilvl w:val="1"/>
          <w:numId w:val="7"/>
        </w:numPr>
        <w:rPr>
          <w:rFonts w:eastAsia="Times New Roman"/>
          <w:vanish/>
          <w:spacing w:val="-1"/>
        </w:rPr>
      </w:pPr>
    </w:p>
    <w:p w14:paraId="5491762C" w14:textId="77777777" w:rsidR="00364FCC" w:rsidRDefault="00364FCC" w:rsidP="00CB0E80">
      <w:pPr>
        <w:pStyle w:val="ListParagraph"/>
        <w:numPr>
          <w:ilvl w:val="1"/>
          <w:numId w:val="7"/>
        </w:numPr>
        <w:rPr>
          <w:rFonts w:eastAsia="Times New Roman"/>
          <w:vanish/>
          <w:spacing w:val="-1"/>
        </w:rPr>
      </w:pPr>
    </w:p>
    <w:p w14:paraId="6B6F54EB" w14:textId="77777777" w:rsidR="00364FCC" w:rsidRDefault="00364FCC" w:rsidP="00CB0E80">
      <w:pPr>
        <w:pStyle w:val="ListParagraph"/>
        <w:numPr>
          <w:ilvl w:val="1"/>
          <w:numId w:val="7"/>
        </w:numPr>
        <w:rPr>
          <w:rFonts w:eastAsia="Times New Roman"/>
          <w:vanish/>
          <w:spacing w:val="-1"/>
        </w:rPr>
      </w:pPr>
    </w:p>
    <w:p w14:paraId="29199A88" w14:textId="7142657D" w:rsidR="00364FCC" w:rsidRPr="00BD3C0B" w:rsidRDefault="00364FCC" w:rsidP="00CB0E80">
      <w:pPr>
        <w:pStyle w:val="BodyText"/>
        <w:numPr>
          <w:ilvl w:val="2"/>
          <w:numId w:val="7"/>
        </w:numPr>
        <w:ind w:left="567" w:hanging="567"/>
        <w:rPr>
          <w:spacing w:val="-1"/>
        </w:rPr>
      </w:pPr>
      <w:r>
        <w:rPr>
          <w:b/>
          <w:spacing w:val="-1"/>
        </w:rPr>
        <w:t>Pengumpulan Data</w:t>
      </w:r>
    </w:p>
    <w:p w14:paraId="7AA6C44D" w14:textId="596CBF00" w:rsidR="00BD3C0B" w:rsidRDefault="00BD3C0B" w:rsidP="00974D3F">
      <w:pPr>
        <w:pStyle w:val="BodyText"/>
        <w:numPr>
          <w:ilvl w:val="3"/>
          <w:numId w:val="4"/>
        </w:numPr>
        <w:rPr>
          <w:b/>
          <w:spacing w:val="-1"/>
        </w:rPr>
      </w:pPr>
      <w:r w:rsidRPr="00E6419E">
        <w:rPr>
          <w:b/>
          <w:spacing w:val="-1"/>
        </w:rPr>
        <w:t>Metode Observasi (Pengamatan Langsung)</w:t>
      </w:r>
    </w:p>
    <w:p w14:paraId="7FA6F856" w14:textId="0054A18A" w:rsidR="00E044F8" w:rsidRPr="009E576A" w:rsidRDefault="009E576A" w:rsidP="00974D3F">
      <w:pPr>
        <w:pStyle w:val="BodyText"/>
        <w:ind w:left="567" w:firstLine="567"/>
        <w:rPr>
          <w:spacing w:val="-1"/>
        </w:rPr>
      </w:pPr>
      <w:r>
        <w:rPr>
          <w:spacing w:val="-1"/>
        </w:rPr>
        <w:t>Observasi merupakan suatu kegiatan dengan melakukan pengamatan pada suatu objek atau bidang yang akan diteliti. Pengamatan ini dilakukan dengan cara mengamati aktivitas-aktivita</w:t>
      </w:r>
      <w:r w:rsidR="008E20AB">
        <w:rPr>
          <w:spacing w:val="-1"/>
        </w:rPr>
        <w:t>s yang sedang berjalan dan data</w:t>
      </w:r>
      <w:r>
        <w:rPr>
          <w:spacing w:val="-1"/>
        </w:rPr>
        <w:t xml:space="preserve"> yang akan diperlukan </w:t>
      </w:r>
      <w:r w:rsidR="00E27310">
        <w:rPr>
          <w:spacing w:val="-1"/>
        </w:rPr>
        <w:t>Puskesmas Mlati I</w:t>
      </w:r>
      <w:r w:rsidR="00BC24CC">
        <w:rPr>
          <w:spacing w:val="-1"/>
        </w:rPr>
        <w:t xml:space="preserve"> khususnya dibagian Pe</w:t>
      </w:r>
      <w:r w:rsidR="003F0FB6">
        <w:rPr>
          <w:spacing w:val="-1"/>
        </w:rPr>
        <w:t>ngadaan Barang</w:t>
      </w:r>
      <w:r w:rsidR="00BC24CC">
        <w:rPr>
          <w:spacing w:val="-1"/>
        </w:rPr>
        <w:t xml:space="preserve"> </w:t>
      </w:r>
      <w:r>
        <w:rPr>
          <w:spacing w:val="-1"/>
        </w:rPr>
        <w:t>untuk memenuhi kebutuhan sistem yang akan dibuat.</w:t>
      </w:r>
    </w:p>
    <w:p w14:paraId="1F918E05" w14:textId="4B8A8D0B" w:rsidR="00E6419E" w:rsidRDefault="00E6419E" w:rsidP="00974D3F">
      <w:pPr>
        <w:pStyle w:val="BodyText"/>
        <w:numPr>
          <w:ilvl w:val="3"/>
          <w:numId w:val="4"/>
        </w:numPr>
        <w:rPr>
          <w:b/>
          <w:spacing w:val="-1"/>
        </w:rPr>
      </w:pPr>
      <w:r>
        <w:rPr>
          <w:b/>
          <w:spacing w:val="-1"/>
        </w:rPr>
        <w:t>Metode Wawancara (Interview)</w:t>
      </w:r>
    </w:p>
    <w:p w14:paraId="494009C3" w14:textId="646AEB1C" w:rsidR="004341D2" w:rsidRPr="00ED4C9E" w:rsidRDefault="00ED4C9E" w:rsidP="00974D3F">
      <w:pPr>
        <w:pStyle w:val="BodyText"/>
        <w:ind w:left="567" w:firstLine="567"/>
        <w:rPr>
          <w:spacing w:val="-1"/>
        </w:rPr>
      </w:pPr>
      <w:r>
        <w:rPr>
          <w:spacing w:val="-1"/>
        </w:rPr>
        <w:t>Wawancara merupakan suatu kegiatan yang dilakukan dalam rangka mengumpulkan informasi dan data yang diperlukan untuk membangun sebuah sistem, kegiatan wawancara ini dilakukan dengan melakukan tatap muka dengan orang yang ahli dibidang yang akan diteliti.</w:t>
      </w:r>
      <w:r w:rsidR="00B35D4F">
        <w:rPr>
          <w:spacing w:val="-1"/>
        </w:rPr>
        <w:t xml:space="preserve"> Dalam hal ini, wawancara akan dilakukan langsung dengan </w:t>
      </w:r>
      <w:r w:rsidR="00034505">
        <w:rPr>
          <w:spacing w:val="-1"/>
        </w:rPr>
        <w:t>KA. Bagian Aset</w:t>
      </w:r>
      <w:r w:rsidR="000929BC">
        <w:rPr>
          <w:spacing w:val="-1"/>
        </w:rPr>
        <w:t xml:space="preserve"> yaitu </w:t>
      </w:r>
      <w:r w:rsidR="00034505">
        <w:rPr>
          <w:spacing w:val="-1"/>
        </w:rPr>
        <w:t>Ibu Tika</w:t>
      </w:r>
      <w:r w:rsidR="00523790">
        <w:rPr>
          <w:spacing w:val="-1"/>
        </w:rPr>
        <w:t xml:space="preserve"> sehingga data yang didapatkan lebih akurat dan tepat guna.</w:t>
      </w:r>
    </w:p>
    <w:p w14:paraId="2E021A9A" w14:textId="5DC8C481" w:rsidR="00E6419E" w:rsidRDefault="00E6419E" w:rsidP="00974D3F">
      <w:pPr>
        <w:pStyle w:val="BodyText"/>
        <w:numPr>
          <w:ilvl w:val="3"/>
          <w:numId w:val="4"/>
        </w:numPr>
        <w:rPr>
          <w:b/>
          <w:spacing w:val="-1"/>
        </w:rPr>
      </w:pPr>
      <w:r>
        <w:rPr>
          <w:b/>
          <w:spacing w:val="-1"/>
        </w:rPr>
        <w:t>Metode Dokumentasi</w:t>
      </w:r>
    </w:p>
    <w:p w14:paraId="5AC9AB89" w14:textId="40140AFC" w:rsidR="00C81218" w:rsidRDefault="00C81218" w:rsidP="00974D3F">
      <w:pPr>
        <w:pStyle w:val="BodyText"/>
        <w:ind w:left="567" w:firstLine="567"/>
        <w:rPr>
          <w:spacing w:val="-1"/>
        </w:rPr>
      </w:pPr>
      <w:r>
        <w:rPr>
          <w:spacing w:val="-1"/>
        </w:rPr>
        <w:t>Dokumentasi merupakan suatu bentuk metode riset yang dilakukan dengam pengambilan beberapa contoh dokumentasi yang dapat berupa informasi-informasi lainnya yang dijadikan sebagai acuan maupun pertimbangan dalam penyusunan laporan Kerja Praktik.</w:t>
      </w:r>
    </w:p>
    <w:p w14:paraId="43BFFC8C" w14:textId="3F9FB307" w:rsidR="00F355E6" w:rsidRPr="00C81218" w:rsidRDefault="00F355E6" w:rsidP="00C81218">
      <w:pPr>
        <w:pStyle w:val="BodyText"/>
        <w:tabs>
          <w:tab w:val="left" w:pos="1701"/>
        </w:tabs>
        <w:ind w:left="1701" w:firstLine="567"/>
        <w:rPr>
          <w:spacing w:val="-1"/>
        </w:rPr>
      </w:pPr>
    </w:p>
    <w:p w14:paraId="564A2141" w14:textId="77777777" w:rsidR="00364FCC" w:rsidRPr="005B7319" w:rsidRDefault="00364FCC" w:rsidP="00CB0E80">
      <w:pPr>
        <w:pStyle w:val="BodyText"/>
        <w:numPr>
          <w:ilvl w:val="2"/>
          <w:numId w:val="7"/>
        </w:numPr>
        <w:ind w:left="567" w:hanging="567"/>
        <w:rPr>
          <w:spacing w:val="-1"/>
        </w:rPr>
      </w:pPr>
      <w:r>
        <w:rPr>
          <w:b/>
          <w:spacing w:val="-1"/>
        </w:rPr>
        <w:t>Analisis dan Perancangan Sistem</w:t>
      </w:r>
    </w:p>
    <w:p w14:paraId="501A1D4E" w14:textId="3139D49D" w:rsidR="005B7319" w:rsidRDefault="003B6B08" w:rsidP="00CB0E80">
      <w:pPr>
        <w:pStyle w:val="BodyText"/>
        <w:numPr>
          <w:ilvl w:val="0"/>
          <w:numId w:val="8"/>
        </w:numPr>
        <w:ind w:left="1134" w:hanging="567"/>
        <w:rPr>
          <w:b/>
          <w:spacing w:val="-1"/>
        </w:rPr>
      </w:pPr>
      <w:r w:rsidRPr="003852CE">
        <w:rPr>
          <w:b/>
          <w:spacing w:val="-1"/>
        </w:rPr>
        <w:t>Analisis Sistem</w:t>
      </w:r>
    </w:p>
    <w:p w14:paraId="69E1F72B" w14:textId="3C356490" w:rsidR="003852CE" w:rsidRPr="003852CE" w:rsidRDefault="003852CE" w:rsidP="00974D3F">
      <w:pPr>
        <w:pStyle w:val="BodyText"/>
        <w:ind w:left="567" w:firstLine="567"/>
        <w:rPr>
          <w:spacing w:val="-1"/>
        </w:rPr>
      </w:pPr>
      <w:r>
        <w:rPr>
          <w:spacing w:val="-1"/>
        </w:rPr>
        <w:t xml:space="preserve">Analisis sistem dilakukan dengan menggunakan informasi-informasi yang ada dan meliputi kegiatan penggambaran sistem yang sedang berjalan, </w:t>
      </w:r>
      <w:r>
        <w:rPr>
          <w:spacing w:val="-1"/>
        </w:rPr>
        <w:lastRenderedPageBreak/>
        <w:t>analisa kelemahan-kelemahan sistem yang sudah ada serta solusi perancangan sistem yang lebih baik.</w:t>
      </w:r>
    </w:p>
    <w:p w14:paraId="5D12B1BF" w14:textId="129E57EA" w:rsidR="003B6B08" w:rsidRDefault="003B6B08" w:rsidP="00CB0E80">
      <w:pPr>
        <w:pStyle w:val="BodyText"/>
        <w:numPr>
          <w:ilvl w:val="0"/>
          <w:numId w:val="8"/>
        </w:numPr>
        <w:ind w:left="1134" w:hanging="567"/>
        <w:rPr>
          <w:b/>
          <w:spacing w:val="-1"/>
        </w:rPr>
      </w:pPr>
      <w:r w:rsidRPr="003852CE">
        <w:rPr>
          <w:b/>
          <w:spacing w:val="-1"/>
        </w:rPr>
        <w:t>Desain Sistem</w:t>
      </w:r>
    </w:p>
    <w:p w14:paraId="098A94E6" w14:textId="7D1BD21C" w:rsidR="001A184D" w:rsidRDefault="001A184D" w:rsidP="00974D3F">
      <w:pPr>
        <w:pStyle w:val="BodyText"/>
        <w:ind w:left="567" w:firstLine="567"/>
        <w:rPr>
          <w:spacing w:val="-1"/>
        </w:rPr>
      </w:pPr>
      <w:r w:rsidRPr="001A184D">
        <w:rPr>
          <w:spacing w:val="-1"/>
        </w:rPr>
        <w:t>Desain sistem</w:t>
      </w:r>
      <w:r>
        <w:rPr>
          <w:spacing w:val="-1"/>
        </w:rPr>
        <w:t xml:space="preserve"> mencakup perancangan program berdasarkan hasil analisis yang telah dilakukan sebelumnya. Desain sistem juga meliputi kegiatan menerjemahkan hasil analisis sistem yang sudah berjalan dalam bentuk desain sistem</w:t>
      </w:r>
      <w:r w:rsidR="000A49D4">
        <w:rPr>
          <w:spacing w:val="-1"/>
        </w:rPr>
        <w:t xml:space="preserve"> yang meliputi interface pengolahan data, alur program dan struktur data yang digunakan</w:t>
      </w:r>
      <w:r>
        <w:rPr>
          <w:spacing w:val="-1"/>
        </w:rPr>
        <w:t>.</w:t>
      </w:r>
    </w:p>
    <w:p w14:paraId="0EEB0B96" w14:textId="77777777" w:rsidR="00334C7B" w:rsidRPr="001A184D" w:rsidRDefault="00334C7B" w:rsidP="001A184D">
      <w:pPr>
        <w:pStyle w:val="BodyText"/>
        <w:ind w:left="1701" w:firstLine="567"/>
        <w:rPr>
          <w:spacing w:val="-1"/>
        </w:rPr>
      </w:pPr>
    </w:p>
    <w:p w14:paraId="74EAB03F" w14:textId="77777777" w:rsidR="00364FCC" w:rsidRPr="00A415B7" w:rsidRDefault="00364FCC" w:rsidP="00CB0E80">
      <w:pPr>
        <w:pStyle w:val="BodyText"/>
        <w:numPr>
          <w:ilvl w:val="2"/>
          <w:numId w:val="7"/>
        </w:numPr>
        <w:ind w:left="567" w:hanging="567"/>
        <w:rPr>
          <w:spacing w:val="-1"/>
        </w:rPr>
      </w:pPr>
      <w:r>
        <w:rPr>
          <w:b/>
          <w:spacing w:val="-1"/>
        </w:rPr>
        <w:t>Pembangunan Sistem</w:t>
      </w:r>
    </w:p>
    <w:p w14:paraId="436DD186" w14:textId="5D09FDE4" w:rsidR="00A415B7" w:rsidRDefault="00A415B7" w:rsidP="00A52139">
      <w:pPr>
        <w:pStyle w:val="BodyText"/>
        <w:ind w:firstLine="567"/>
        <w:rPr>
          <w:spacing w:val="-1"/>
        </w:rPr>
      </w:pPr>
      <w:r>
        <w:rPr>
          <w:spacing w:val="-1"/>
        </w:rPr>
        <w:t xml:space="preserve">Pembangunan sistem merupakan proses menerjemahkan hasil perancangan sistem yang dilakukan dalam bahasa pemrograman dan akan menghasilkan sebuah sistem informasi </w:t>
      </w:r>
      <w:r w:rsidR="0030678F">
        <w:rPr>
          <w:spacing w:val="-1"/>
        </w:rPr>
        <w:t>manajemen pengadaan barang b</w:t>
      </w:r>
      <w:r>
        <w:rPr>
          <w:spacing w:val="-1"/>
        </w:rPr>
        <w:t>erbasis web.</w:t>
      </w:r>
    </w:p>
    <w:p w14:paraId="6A283A87" w14:textId="77777777" w:rsidR="00334C7B" w:rsidRPr="00A415B7" w:rsidRDefault="00334C7B" w:rsidP="00A415B7">
      <w:pPr>
        <w:pStyle w:val="BodyText"/>
        <w:ind w:left="1418" w:firstLine="567"/>
        <w:rPr>
          <w:spacing w:val="-1"/>
        </w:rPr>
      </w:pPr>
    </w:p>
    <w:p w14:paraId="6A7867D5" w14:textId="0E87DC3D" w:rsidR="00364FCC" w:rsidRPr="00334C7B" w:rsidRDefault="00364FCC" w:rsidP="00CB0E80">
      <w:pPr>
        <w:pStyle w:val="BodyText"/>
        <w:numPr>
          <w:ilvl w:val="2"/>
          <w:numId w:val="7"/>
        </w:numPr>
        <w:ind w:left="567" w:hanging="567"/>
        <w:rPr>
          <w:spacing w:val="-1"/>
        </w:rPr>
      </w:pPr>
      <w:r>
        <w:rPr>
          <w:b/>
          <w:spacing w:val="-1"/>
        </w:rPr>
        <w:t xml:space="preserve">Implementasi </w:t>
      </w:r>
      <w:r w:rsidR="00D77794">
        <w:rPr>
          <w:b/>
          <w:spacing w:val="-1"/>
          <w:lang w:val="id-ID"/>
        </w:rPr>
        <w:t>da</w:t>
      </w:r>
      <w:r w:rsidR="000D4134">
        <w:rPr>
          <w:b/>
          <w:spacing w:val="-1"/>
        </w:rPr>
        <w:t>n</w:t>
      </w:r>
      <w:r w:rsidR="00D77794">
        <w:rPr>
          <w:b/>
          <w:spacing w:val="-1"/>
          <w:lang w:val="id-ID"/>
        </w:rPr>
        <w:t xml:space="preserve"> Pengujian </w:t>
      </w:r>
      <w:r>
        <w:rPr>
          <w:b/>
          <w:spacing w:val="-1"/>
        </w:rPr>
        <w:t>Sistem</w:t>
      </w:r>
    </w:p>
    <w:p w14:paraId="245A405C" w14:textId="755B6B6F" w:rsidR="00334C7B" w:rsidRPr="00D77794" w:rsidRDefault="00B80F91" w:rsidP="00A52139">
      <w:pPr>
        <w:pStyle w:val="BodyText"/>
        <w:ind w:firstLine="567"/>
        <w:rPr>
          <w:spacing w:val="-1"/>
          <w:lang w:val="id-ID"/>
        </w:rPr>
      </w:pPr>
      <w:r>
        <w:rPr>
          <w:spacing w:val="-1"/>
        </w:rPr>
        <w:t xml:space="preserve">Implementasi sistem merupakan kegiatan penerapan sistem yang sudah dibangun dalam kegiatan </w:t>
      </w:r>
      <w:r w:rsidR="004F43EB">
        <w:rPr>
          <w:spacing w:val="-1"/>
        </w:rPr>
        <w:t>pengadaan barang</w:t>
      </w:r>
      <w:r w:rsidR="00FA57A3">
        <w:rPr>
          <w:spacing w:val="-1"/>
        </w:rPr>
        <w:t xml:space="preserve"> </w:t>
      </w:r>
      <w:r>
        <w:rPr>
          <w:spacing w:val="-1"/>
        </w:rPr>
        <w:t xml:space="preserve">yang dilakukan oleh </w:t>
      </w:r>
      <w:r w:rsidR="00ED596C">
        <w:rPr>
          <w:spacing w:val="-1"/>
        </w:rPr>
        <w:t>Puskesmas Mlati I</w:t>
      </w:r>
      <w:r w:rsidR="006D7D92">
        <w:rPr>
          <w:spacing w:val="-1"/>
        </w:rPr>
        <w:t xml:space="preserve"> sesuai dengan rancangan sistem yang telah ditetapkan sebelumnya</w:t>
      </w:r>
      <w:r>
        <w:rPr>
          <w:spacing w:val="-1"/>
        </w:rPr>
        <w:t>.</w:t>
      </w:r>
      <w:r w:rsidR="00D77794">
        <w:rPr>
          <w:spacing w:val="-1"/>
          <w:lang w:val="id-ID"/>
        </w:rPr>
        <w:t xml:space="preserve"> Setelah itu dilakukan pengujian yang bertujuan untuk menemukan kesalahan atau kekurangan pada perangkat lunak yang telah dibuat.</w:t>
      </w:r>
    </w:p>
    <w:p w14:paraId="689676C1" w14:textId="77777777" w:rsidR="00AE7B8A" w:rsidRDefault="00AE7B8A" w:rsidP="00AE7B8A">
      <w:pPr>
        <w:pStyle w:val="BodyText"/>
        <w:ind w:left="567"/>
      </w:pPr>
    </w:p>
    <w:p w14:paraId="2598D2EF" w14:textId="389CBD15" w:rsidR="00A36D16" w:rsidRDefault="00FD3A0A" w:rsidP="00483D1D">
      <w:pPr>
        <w:pStyle w:val="Heading2"/>
      </w:pPr>
      <w:r>
        <w:rPr>
          <w:lang w:val="id-ID"/>
        </w:rPr>
        <w:t xml:space="preserve">   </w:t>
      </w:r>
      <w:bookmarkStart w:id="17" w:name="_Toc520913956"/>
      <w:r w:rsidR="00A36D16" w:rsidRPr="00C717E9">
        <w:t>Sistematika Penulisan</w:t>
      </w:r>
      <w:bookmarkEnd w:id="17"/>
      <w:r w:rsidR="00A36D16" w:rsidRPr="00C717E9">
        <w:t xml:space="preserve"> </w:t>
      </w:r>
    </w:p>
    <w:p w14:paraId="7A074126" w14:textId="5ED0AA0B" w:rsidR="00B54608" w:rsidRDefault="00B54608" w:rsidP="009F5F2A">
      <w:pPr>
        <w:ind w:right="53" w:firstLine="567"/>
        <w:rPr>
          <w:spacing w:val="-1"/>
        </w:rPr>
      </w:pPr>
      <w:r>
        <w:rPr>
          <w:spacing w:val="-1"/>
        </w:rPr>
        <w:t>Penulisan kerja praktik ini di sajikan dalam beberapa bab yang menjadi inti pelaksanaan kerja praktik yang telah dilakukan, diantaranya:</w:t>
      </w:r>
    </w:p>
    <w:p w14:paraId="3F5A81AA" w14:textId="496CC80F" w:rsidR="006F425E" w:rsidRDefault="00A52139" w:rsidP="006661F2">
      <w:pPr>
        <w:ind w:left="1701" w:right="53" w:hanging="1134"/>
        <w:rPr>
          <w:b/>
          <w:spacing w:val="-1"/>
        </w:rPr>
      </w:pPr>
      <w:r>
        <w:rPr>
          <w:b/>
          <w:spacing w:val="-1"/>
        </w:rPr>
        <w:t>BAB</w:t>
      </w:r>
      <w:r w:rsidR="006F425E" w:rsidRPr="00BB127D">
        <w:rPr>
          <w:b/>
          <w:spacing w:val="-1"/>
        </w:rPr>
        <w:t xml:space="preserve"> I</w:t>
      </w:r>
      <w:r w:rsidR="006F425E" w:rsidRPr="00BB127D">
        <w:rPr>
          <w:b/>
          <w:spacing w:val="-1"/>
        </w:rPr>
        <w:tab/>
        <w:t>: PENDAHULUAN</w:t>
      </w:r>
    </w:p>
    <w:p w14:paraId="15851050" w14:textId="0C6BC7AE" w:rsidR="00F91A7E" w:rsidRDefault="00F91A7E" w:rsidP="00974D3F">
      <w:pPr>
        <w:ind w:left="567" w:right="53" w:firstLine="567"/>
        <w:rPr>
          <w:spacing w:val="-1"/>
        </w:rPr>
      </w:pPr>
      <w:r>
        <w:rPr>
          <w:spacing w:val="-1"/>
        </w:rPr>
        <w:t>Menjelaskan tentang latar belakang mas</w:t>
      </w:r>
      <w:r w:rsidR="000739D9">
        <w:rPr>
          <w:spacing w:val="-1"/>
        </w:rPr>
        <w:t>a</w:t>
      </w:r>
      <w:r>
        <w:rPr>
          <w:spacing w:val="-1"/>
        </w:rPr>
        <w:t>lah, rumusan masalah, batasan masalah, tujuan penelitian, manfaat penelitian, metode penelitian dan sistematika penulisan.</w:t>
      </w:r>
    </w:p>
    <w:p w14:paraId="22EC7903" w14:textId="67DE1A80" w:rsidR="002164B7" w:rsidRDefault="002164B7" w:rsidP="00974D3F">
      <w:pPr>
        <w:ind w:left="567" w:right="53" w:firstLine="567"/>
        <w:rPr>
          <w:spacing w:val="-1"/>
        </w:rPr>
      </w:pPr>
    </w:p>
    <w:p w14:paraId="4EAB8474" w14:textId="4C9C07D4" w:rsidR="00C04AF5" w:rsidRDefault="00C04AF5" w:rsidP="00974D3F">
      <w:pPr>
        <w:ind w:left="567" w:right="53" w:firstLine="567"/>
        <w:rPr>
          <w:spacing w:val="-1"/>
        </w:rPr>
      </w:pPr>
    </w:p>
    <w:p w14:paraId="18E51E9E" w14:textId="77777777" w:rsidR="00C04AF5" w:rsidRPr="00F91A7E" w:rsidRDefault="00C04AF5" w:rsidP="00974D3F">
      <w:pPr>
        <w:ind w:left="567" w:right="53" w:firstLine="567"/>
        <w:rPr>
          <w:spacing w:val="-1"/>
        </w:rPr>
      </w:pPr>
    </w:p>
    <w:p w14:paraId="408B84C1" w14:textId="70D5D1CE" w:rsidR="006F425E" w:rsidRDefault="006F425E" w:rsidP="006661F2">
      <w:pPr>
        <w:ind w:left="1701" w:right="53" w:hanging="1134"/>
        <w:rPr>
          <w:b/>
          <w:spacing w:val="-1"/>
        </w:rPr>
      </w:pPr>
      <w:r w:rsidRPr="00BB127D">
        <w:rPr>
          <w:b/>
          <w:spacing w:val="-1"/>
        </w:rPr>
        <w:lastRenderedPageBreak/>
        <w:t>BAB II</w:t>
      </w:r>
      <w:r w:rsidRPr="00BB127D">
        <w:rPr>
          <w:b/>
          <w:spacing w:val="-1"/>
        </w:rPr>
        <w:tab/>
        <w:t>: KAJIAN PUSTAKA DAN LANDASAN TEORI</w:t>
      </w:r>
    </w:p>
    <w:p w14:paraId="49A54292" w14:textId="6FB74A43" w:rsidR="002164B7" w:rsidRDefault="002164B7" w:rsidP="00974D3F">
      <w:pPr>
        <w:ind w:left="567" w:right="53" w:firstLine="567"/>
        <w:rPr>
          <w:spacing w:val="-1"/>
        </w:rPr>
      </w:pPr>
      <w:r>
        <w:rPr>
          <w:spacing w:val="-1"/>
        </w:rPr>
        <w:t>Berisi tinjauan pustaka dan tinjauan teori tentang pengertian sistem informasi serta fasilitas lainnya yang dibutuhkan dalam penelitian kerja praktik ini.</w:t>
      </w:r>
    </w:p>
    <w:p w14:paraId="01127E0E" w14:textId="77777777" w:rsidR="000239E0" w:rsidRPr="002164B7" w:rsidRDefault="000239E0" w:rsidP="00974D3F">
      <w:pPr>
        <w:ind w:left="567" w:right="53" w:firstLine="567"/>
        <w:rPr>
          <w:spacing w:val="-1"/>
        </w:rPr>
      </w:pPr>
    </w:p>
    <w:p w14:paraId="55DEC97D" w14:textId="540EFD76" w:rsidR="006F425E" w:rsidRDefault="006F425E" w:rsidP="006661F2">
      <w:pPr>
        <w:ind w:left="1701" w:right="53" w:hanging="1134"/>
        <w:rPr>
          <w:b/>
          <w:spacing w:val="-1"/>
        </w:rPr>
      </w:pPr>
      <w:r w:rsidRPr="00BB127D">
        <w:rPr>
          <w:b/>
          <w:spacing w:val="-1"/>
        </w:rPr>
        <w:t>BAB III</w:t>
      </w:r>
      <w:r w:rsidRPr="00BB127D">
        <w:rPr>
          <w:b/>
          <w:spacing w:val="-1"/>
        </w:rPr>
        <w:tab/>
        <w:t xml:space="preserve">: </w:t>
      </w:r>
      <w:r w:rsidR="00F91A7E">
        <w:rPr>
          <w:b/>
          <w:spacing w:val="-1"/>
        </w:rPr>
        <w:t>TINJAUAN UMUM INSTANSI</w:t>
      </w:r>
    </w:p>
    <w:p w14:paraId="63F7B6AD" w14:textId="0A3729C6" w:rsidR="002164B7" w:rsidRDefault="00CA11C9" w:rsidP="00974D3F">
      <w:pPr>
        <w:ind w:left="567" w:right="53" w:firstLine="567"/>
        <w:rPr>
          <w:spacing w:val="-1"/>
        </w:rPr>
      </w:pPr>
      <w:r>
        <w:rPr>
          <w:spacing w:val="-1"/>
        </w:rPr>
        <w:t>Mengandung uraian tentang gambaran umum objek penelitian yang meliputi sekilas tentang instansi, stukrut organisasi serta visi dan misi instansi tersebut.</w:t>
      </w:r>
    </w:p>
    <w:p w14:paraId="3D0212DA" w14:textId="1974BEDE" w:rsidR="00785A0F" w:rsidRDefault="00785A0F" w:rsidP="00974D3F">
      <w:pPr>
        <w:ind w:left="567" w:right="53" w:firstLine="567"/>
        <w:rPr>
          <w:spacing w:val="-1"/>
        </w:rPr>
      </w:pPr>
    </w:p>
    <w:p w14:paraId="0684F251" w14:textId="310D70B5" w:rsidR="006F425E" w:rsidRDefault="006F425E" w:rsidP="006661F2">
      <w:pPr>
        <w:ind w:left="1701" w:right="53" w:hanging="1134"/>
        <w:rPr>
          <w:b/>
          <w:spacing w:val="-1"/>
        </w:rPr>
      </w:pPr>
      <w:r w:rsidRPr="00BB127D">
        <w:rPr>
          <w:b/>
          <w:spacing w:val="-1"/>
        </w:rPr>
        <w:t>BAB IV</w:t>
      </w:r>
      <w:r w:rsidRPr="00BB127D">
        <w:rPr>
          <w:b/>
          <w:spacing w:val="-1"/>
        </w:rPr>
        <w:tab/>
        <w:t>:</w:t>
      </w:r>
      <w:r w:rsidR="00927617" w:rsidRPr="00BB127D">
        <w:rPr>
          <w:b/>
          <w:spacing w:val="-1"/>
        </w:rPr>
        <w:t xml:space="preserve"> ANALISA DAN PERANCANGAN SISTEM</w:t>
      </w:r>
    </w:p>
    <w:p w14:paraId="139A1375" w14:textId="48C7EE80" w:rsidR="00785A0F" w:rsidRDefault="006E0E8F" w:rsidP="00974D3F">
      <w:pPr>
        <w:ind w:left="567" w:right="53" w:firstLine="567"/>
        <w:rPr>
          <w:spacing w:val="-1"/>
        </w:rPr>
      </w:pPr>
      <w:r>
        <w:rPr>
          <w:spacing w:val="-1"/>
        </w:rPr>
        <w:t>Menjelaskan tentang perancangan sistem yang digunakan pada web yang dibuat dan permasalahan yang sering terjadi.</w:t>
      </w:r>
    </w:p>
    <w:p w14:paraId="018AE6E1" w14:textId="77777777" w:rsidR="006E0E8F" w:rsidRPr="006E0E8F" w:rsidRDefault="006E0E8F" w:rsidP="00974D3F">
      <w:pPr>
        <w:ind w:left="567" w:right="53" w:firstLine="567"/>
        <w:rPr>
          <w:spacing w:val="-1"/>
        </w:rPr>
      </w:pPr>
    </w:p>
    <w:p w14:paraId="189F4457" w14:textId="11242CBB" w:rsidR="00927617" w:rsidRDefault="00927617" w:rsidP="006661F2">
      <w:pPr>
        <w:ind w:left="1701" w:right="53" w:hanging="1134"/>
        <w:rPr>
          <w:b/>
          <w:spacing w:val="-1"/>
        </w:rPr>
      </w:pPr>
      <w:r w:rsidRPr="00BB127D">
        <w:rPr>
          <w:b/>
          <w:spacing w:val="-1"/>
        </w:rPr>
        <w:t>BAB V</w:t>
      </w:r>
      <w:r w:rsidRPr="00BB127D">
        <w:rPr>
          <w:b/>
          <w:spacing w:val="-1"/>
        </w:rPr>
        <w:tab/>
        <w:t xml:space="preserve">: IMPLEMENTASI </w:t>
      </w:r>
      <w:r w:rsidR="00D77794">
        <w:rPr>
          <w:b/>
          <w:spacing w:val="-1"/>
          <w:lang w:val="id-ID"/>
        </w:rPr>
        <w:t xml:space="preserve">DAN PENGUJIAN </w:t>
      </w:r>
      <w:r w:rsidRPr="00BB127D">
        <w:rPr>
          <w:b/>
          <w:spacing w:val="-1"/>
        </w:rPr>
        <w:t>SISTEM</w:t>
      </w:r>
    </w:p>
    <w:p w14:paraId="2C5A245B" w14:textId="0A6247E0" w:rsidR="00AA1D6E" w:rsidRPr="00D77794" w:rsidRDefault="00AA1D6E" w:rsidP="00974D3F">
      <w:pPr>
        <w:ind w:left="567" w:right="53" w:firstLine="567"/>
        <w:rPr>
          <w:spacing w:val="-1"/>
          <w:lang w:val="id-ID"/>
        </w:rPr>
      </w:pPr>
      <w:r>
        <w:rPr>
          <w:spacing w:val="-1"/>
        </w:rPr>
        <w:t>Menjelaskan tentang implementasi web, meliputi pembuatan dan proses keg</w:t>
      </w:r>
      <w:r w:rsidR="00D77794">
        <w:rPr>
          <w:spacing w:val="-1"/>
        </w:rPr>
        <w:t>iatan sistem informasi tersebut</w:t>
      </w:r>
      <w:r w:rsidR="00D77794">
        <w:rPr>
          <w:spacing w:val="-1"/>
          <w:lang w:val="id-ID"/>
        </w:rPr>
        <w:t xml:space="preserve"> serta dilakukan pengujian untuk menemukan kesalahan atau kekurangan dari sistem informasi tersebut.</w:t>
      </w:r>
    </w:p>
    <w:p w14:paraId="2A0123F5" w14:textId="77777777" w:rsidR="00425593" w:rsidRPr="00AA1D6E" w:rsidRDefault="00425593" w:rsidP="00974D3F">
      <w:pPr>
        <w:ind w:left="567" w:right="53" w:firstLine="567"/>
        <w:rPr>
          <w:spacing w:val="-1"/>
        </w:rPr>
      </w:pPr>
    </w:p>
    <w:p w14:paraId="6BA9A4F2" w14:textId="18C8DF00" w:rsidR="00927617" w:rsidRDefault="00927617" w:rsidP="006661F2">
      <w:pPr>
        <w:ind w:left="1701" w:right="53" w:hanging="1134"/>
        <w:rPr>
          <w:b/>
          <w:spacing w:val="-1"/>
        </w:rPr>
      </w:pPr>
      <w:r w:rsidRPr="00BB127D">
        <w:rPr>
          <w:b/>
          <w:spacing w:val="-1"/>
        </w:rPr>
        <w:t>BAB VI</w:t>
      </w:r>
      <w:r w:rsidRPr="00BB127D">
        <w:rPr>
          <w:b/>
          <w:spacing w:val="-1"/>
        </w:rPr>
        <w:tab/>
        <w:t>: PENUTUP</w:t>
      </w:r>
    </w:p>
    <w:p w14:paraId="08CD45D3" w14:textId="6C90A11B" w:rsidR="00425593" w:rsidRDefault="00425593" w:rsidP="00974D3F">
      <w:pPr>
        <w:ind w:left="567" w:right="53" w:firstLine="0"/>
        <w:rPr>
          <w:spacing w:val="-1"/>
        </w:rPr>
      </w:pPr>
      <w:r>
        <w:rPr>
          <w:spacing w:val="-1"/>
        </w:rPr>
        <w:t>Berisi simpulan dari penulisan disertai dengan beberapa saran.</w:t>
      </w:r>
    </w:p>
    <w:p w14:paraId="0F1D27E8" w14:textId="77777777" w:rsidR="00425593" w:rsidRPr="00425593" w:rsidRDefault="00425593" w:rsidP="00974D3F">
      <w:pPr>
        <w:ind w:left="567" w:right="53" w:firstLine="0"/>
        <w:rPr>
          <w:spacing w:val="-1"/>
        </w:rPr>
      </w:pPr>
    </w:p>
    <w:p w14:paraId="6B9A47FE" w14:textId="52AE6271" w:rsidR="00927617" w:rsidRDefault="00927617" w:rsidP="00974D3F">
      <w:pPr>
        <w:ind w:left="567" w:right="53" w:firstLine="0"/>
        <w:rPr>
          <w:b/>
          <w:spacing w:val="-1"/>
        </w:rPr>
      </w:pPr>
      <w:r w:rsidRPr="00BB127D">
        <w:rPr>
          <w:b/>
          <w:spacing w:val="-1"/>
        </w:rPr>
        <w:t>DAFTAR PUSTAKA</w:t>
      </w:r>
    </w:p>
    <w:p w14:paraId="038180FF" w14:textId="77777777" w:rsidR="00425593" w:rsidRPr="00BB127D" w:rsidRDefault="00425593" w:rsidP="00974D3F">
      <w:pPr>
        <w:ind w:left="567" w:right="53" w:firstLine="0"/>
        <w:rPr>
          <w:b/>
          <w:spacing w:val="-1"/>
        </w:rPr>
      </w:pPr>
    </w:p>
    <w:p w14:paraId="4370C065" w14:textId="5F982C27" w:rsidR="009F5F2A" w:rsidRDefault="009F5F2A" w:rsidP="00974D3F">
      <w:pPr>
        <w:ind w:left="567" w:right="53" w:firstLine="0"/>
        <w:rPr>
          <w:b/>
          <w:spacing w:val="-1"/>
        </w:rPr>
      </w:pPr>
      <w:r>
        <w:rPr>
          <w:b/>
          <w:spacing w:val="-1"/>
        </w:rPr>
        <w:t>LAMPIRAN</w:t>
      </w:r>
    </w:p>
    <w:p w14:paraId="6BE2BBB7" w14:textId="00B0944A" w:rsidR="009F5F2A" w:rsidRDefault="009F5F2A">
      <w:pPr>
        <w:spacing w:after="160" w:line="259" w:lineRule="auto"/>
        <w:ind w:firstLine="0"/>
        <w:jc w:val="left"/>
        <w:rPr>
          <w:b/>
          <w:spacing w:val="-1"/>
        </w:rPr>
      </w:pPr>
      <w:r>
        <w:rPr>
          <w:b/>
          <w:spacing w:val="-1"/>
        </w:rPr>
        <w:br w:type="page"/>
      </w:r>
    </w:p>
    <w:p w14:paraId="7B1A0E6F" w14:textId="75BB81E6" w:rsidR="003F0B68" w:rsidRDefault="00F51B4B" w:rsidP="000239E0">
      <w:pPr>
        <w:pStyle w:val="Heading1"/>
      </w:pPr>
      <w:bookmarkStart w:id="18" w:name="_Toc520913957"/>
      <w:r>
        <w:rPr>
          <w:noProof/>
        </w:rPr>
        <w:lastRenderedPageBreak/>
        <mc:AlternateContent>
          <mc:Choice Requires="wps">
            <w:drawing>
              <wp:anchor distT="0" distB="0" distL="114300" distR="114300" simplePos="0" relativeHeight="251663360" behindDoc="0" locked="0" layoutInCell="1" allowOverlap="1" wp14:anchorId="35733836" wp14:editId="1ECCBFD3">
                <wp:simplePos x="0" y="0"/>
                <wp:positionH relativeFrom="column">
                  <wp:posOffset>4912995</wp:posOffset>
                </wp:positionH>
                <wp:positionV relativeFrom="paragraph">
                  <wp:posOffset>-735330</wp:posOffset>
                </wp:positionV>
                <wp:extent cx="171450" cy="190500"/>
                <wp:effectExtent l="0" t="0" r="19050" b="19050"/>
                <wp:wrapNone/>
                <wp:docPr id="374" name="Rectangle 374"/>
                <wp:cNvGraphicFramePr/>
                <a:graphic xmlns:a="http://schemas.openxmlformats.org/drawingml/2006/main">
                  <a:graphicData uri="http://schemas.microsoft.com/office/word/2010/wordprocessingShape">
                    <wps:wsp>
                      <wps:cNvSpPr/>
                      <wps:spPr>
                        <a:xfrm>
                          <a:off x="0" y="0"/>
                          <a:ext cx="171450"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1BCEC3" id="Rectangle 374" o:spid="_x0000_s1026" style="position:absolute;margin-left:386.85pt;margin-top:-57.9pt;width:13.5pt;height: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" fillcolor="white [3212]" strokecolor="white [3212]" strokeweight="1pt"/>
            </w:pict>
          </mc:Fallback>
        </mc:AlternateContent>
      </w:r>
      <w:r w:rsidR="000239E0">
        <w:br/>
      </w:r>
      <w:r w:rsidR="00E0192D">
        <w:t>KAJIAN PUSTAKA</w:t>
      </w:r>
      <w:r w:rsidR="003F0B68" w:rsidRPr="00464044">
        <w:t xml:space="preserve"> DAN LANDASAN TEORI</w:t>
      </w:r>
      <w:bookmarkEnd w:id="18"/>
    </w:p>
    <w:p w14:paraId="31A8BA1A" w14:textId="77777777" w:rsidR="00A36D16" w:rsidRDefault="00A36D16" w:rsidP="003F0B68"/>
    <w:p w14:paraId="1C6916E7" w14:textId="515E35C7" w:rsidR="009B042A" w:rsidRDefault="009B042A" w:rsidP="009B042A">
      <w:pPr>
        <w:pStyle w:val="Default"/>
      </w:pPr>
    </w:p>
    <w:p w14:paraId="2642003E" w14:textId="582D29EA" w:rsidR="00AC1BEA" w:rsidRDefault="00F50660" w:rsidP="00483D1D">
      <w:pPr>
        <w:pStyle w:val="Heading2"/>
      </w:pPr>
      <w:r>
        <w:rPr>
          <w:lang w:val="id-ID"/>
        </w:rPr>
        <w:t xml:space="preserve">   </w:t>
      </w:r>
      <w:bookmarkStart w:id="19" w:name="_Toc520913958"/>
      <w:r w:rsidR="00AC1BEA">
        <w:t>Kajian Pustaka</w:t>
      </w:r>
      <w:bookmarkEnd w:id="19"/>
    </w:p>
    <w:p w14:paraId="3C01C23A" w14:textId="041B1ABE" w:rsidR="00A61E8E" w:rsidRDefault="00A61E8E" w:rsidP="00A61E8E">
      <w:r>
        <w:t xml:space="preserve">Penelitian oleh </w:t>
      </w:r>
      <w:r>
        <w:fldChar w:fldCharType="begin" w:fldLock="1"/>
      </w:r>
      <w:r>
        <w:instrText>ADDIN CSL_CITATION {"citationItems":[{"id":"ITEM-1","itemData":{"abstract":"Penulis membuat bahan penulisan yang didapat dari hasil riset di PT. Mekar Cipta Indah. Dalam riset yang telah dilakukan dapat diamati bagaimana sistem kerja pada bagian GA (General Affair) yang menangani persediaan alat tulis kantor, ternyata dalam hal permintaan alat tulis kantor, pencatatan stok alat tulis kantor, dan la poran - laporan masih dilakukan secara manual. Dalam kaitannya dengan dunia bisnis, komputer sebagai alat data, merupakan sarana yang tepat untuk mengolah setiap transaksi bisnis. Dikarenakan dokumentasi secara manual sudah tidak memungkinkan lagi, sebab se makin banyak volume transaksi yang terjadi dan sangat berpengaruh terhadap persediaan alat tulis kantor. Maka aplikasi program sudah menjadi suatu kebutuhan yang sangat vital bagi setiap organisasi atau perusahaan untuk memperlancar operasional bidang usah anya. Dengan adanya komputerisasi, maka dalam pengolahan datanya akan lebih efektif, aman, memperkecil kesalahan, dan arsip - arsip dapat tersusun dengan rapi. Agar sistem yang dilakukan dapat berjalan dengan baik, penulis berusaha untuk merancang s istem dalam Jurnal Computech &amp; Bisnis, Vol. 7 , No. 2 , Desember 201 3 , 73 - 83 ISSN 2442 - 4 9 43 73 proses persediaan alat tulis kantor tersebut. Saat ini penulis menggunakan bahasa pemograman PHP yang secara garis besar menitikberatkan pada program persediaan barang, dan untuk merancang sistem ini, penulis membuat rancangan masukan yang beri si proses data alat tulis kantor, Kata k unci : Perancangan Program, Program Persediaan Alat Tulis Kantor","author":[{"dropping-particle":"","family":"Wahana","given":"Agung","non-dropping-particle":"","parse-names":false,"suffix":""},{"dropping-particle":"","family":"Riswaya","given":"Asep Ririh","non-dropping-particle":"","parse-names":false,"suffix":""}],"container-title":"Jurnal Computech &amp; Bisnis","id":"ITEM-1","issued":{"date-parts":[["2014"]]},"page":"73-83","title":"Sistem Informasi Pengadaan Barang ATK di PT. Mekar Cipta Indah Menggunakan PHP dan MYSQL","type":"article-journal","volume":"7"},"uris":["http://www.mendeley.com/documents/?uuid=4c510890-a457-4c75-8ef4-bfd60ff3155a"]}],"mendeley":{"formattedCitation":"(Wahana, A. dan Riswaya, A. R., 2014)","manualFormatting":"Wahana, A. dan Riswaya, A. R., (2014)","plainTextFormattedCitation":"(Wahana, A. dan Riswaya, A. R., 2014)","previouslyFormattedCitation":"(Wahana, A. dan Riswaya, A. R., 2014)"},"properties":{"noteIndex":0},"schema":"https://github.com/citation-style-language/schema/raw/master/csl-citation.json"}</w:instrText>
      </w:r>
      <w:r>
        <w:fldChar w:fldCharType="separate"/>
      </w:r>
      <w:r w:rsidRPr="00572EC7">
        <w:rPr>
          <w:noProof/>
        </w:rPr>
        <w:t>Wahana, A. dan Riswaya, A. R., (2014)</w:t>
      </w:r>
      <w:r>
        <w:fldChar w:fldCharType="end"/>
      </w:r>
      <w:r>
        <w:t xml:space="preserve">, dengan judul </w:t>
      </w:r>
      <w:r w:rsidRPr="008124B7">
        <w:t>Sistem Informasi Pengadaan Barang ATK di PT. Mekar Cipta Indah Menggunakan PHP dan MYSQL</w:t>
      </w:r>
      <w:r>
        <w:t xml:space="preserve">. Penelitian tersebut membahas bahwa </w:t>
      </w:r>
      <w:r w:rsidRPr="00535A50">
        <w:t>sistem ini mampu menghasilkan data stock barang yang akurat, dari hasil penjumlahan stock awal dan transaksi</w:t>
      </w:r>
      <w:r>
        <w:t xml:space="preserve">. </w:t>
      </w:r>
      <w:r w:rsidRPr="001A7D52">
        <w:t>Sistem ini juga dapat menampilkan daftar stock barang yang kurang dari minimal stock, sehingga bagian gudang dapat melakukan pengadaan barang secara teratur</w:t>
      </w:r>
      <w:r>
        <w:t>.</w:t>
      </w:r>
    </w:p>
    <w:p w14:paraId="1EDDA2B3" w14:textId="4B6F483A" w:rsidR="00B366D0" w:rsidRDefault="00B366D0" w:rsidP="00A61E8E">
      <w:r>
        <w:t xml:space="preserve">Penelitian oleh </w:t>
      </w:r>
      <w:r w:rsidR="00256674">
        <w:fldChar w:fldCharType="begin" w:fldLock="1"/>
      </w:r>
      <w:r w:rsidR="00FC7F33">
        <w:instrText>ADDIN CSL_CITATION {"citationItems":[{"id":"ITEM-1","itemData":{"author":[{"dropping-particle":"","family":"Hayati","given":"Enty Nur","non-dropping-particle":"","parse-names":false,"suffix":""},{"dropping-particle":"","family":"Adhi","given":"Antono","non-dropping-particle":"","parse-names":false,"suffix":""}],"container-title":"Dinamika Teknilk","id":"ITEM-1","issue":"1","issued":{"date-parts":[["2015"]]},"page":"38-50","title":"ANALISA DAN PERANCANGAN SISTEM INFORMASI PENGADAAN BARANG","type":"article-journal","volume":"IV"},"uris":["http://www.mendeley.com/documents/?uuid=1a9b2d2f-b4fd-4b78-88e2-adc81206a52c"]}],"mendeley":{"formattedCitation":"(Hayati, E. N. dan Adhi, A., 2015)","manualFormatting":"Hayati, E. N. dan Adhi, A., (2015)","plainTextFormattedCitation":"(Hayati, E. N. dan Adhi, A., 2015)","previouslyFormattedCitation":"(Hayati, E. N. dan Adhi, A., 2015)"},"properties":{"noteIndex":0},"schema":"https://github.com/citation-style-language/schema/raw/master/csl-citation.json"}</w:instrText>
      </w:r>
      <w:r w:rsidR="00256674">
        <w:fldChar w:fldCharType="separate"/>
      </w:r>
      <w:r w:rsidR="00256674" w:rsidRPr="00256674">
        <w:rPr>
          <w:noProof/>
        </w:rPr>
        <w:t xml:space="preserve">Hayati, E. N. dan Adhi, A., </w:t>
      </w:r>
      <w:r w:rsidR="00256674">
        <w:rPr>
          <w:noProof/>
        </w:rPr>
        <w:t>(</w:t>
      </w:r>
      <w:r w:rsidR="00256674" w:rsidRPr="00256674">
        <w:rPr>
          <w:noProof/>
        </w:rPr>
        <w:t>2015)</w:t>
      </w:r>
      <w:r w:rsidR="00256674">
        <w:fldChar w:fldCharType="end"/>
      </w:r>
      <w:r w:rsidR="00256674">
        <w:t xml:space="preserve">, dengan judul Analisa dan Perancangan Sistem Informasi Pengadaan Barang. Penelitian tersebut membahas bahwa fungsi-fungsi yang diperlukan dalam pengembangan sistem Pengadaan Barang adalah : </w:t>
      </w:r>
    </w:p>
    <w:p w14:paraId="4EA47AF7" w14:textId="59D6B6DB" w:rsidR="00256674" w:rsidRDefault="00256674" w:rsidP="00CB0E80">
      <w:pPr>
        <w:pStyle w:val="ListParagraph"/>
        <w:numPr>
          <w:ilvl w:val="0"/>
          <w:numId w:val="32"/>
        </w:numPr>
      </w:pPr>
      <w:r>
        <w:t>Pengaturan permintaan barang, yaitu fungsi yang mengatur barang yang harus dipesan, atas permintaan unit-unit lain, dengan supplier yang telah ditentukan</w:t>
      </w:r>
      <w:r w:rsidR="005D30EE">
        <w:t>.</w:t>
      </w:r>
    </w:p>
    <w:p w14:paraId="525F66C2" w14:textId="707A69C8" w:rsidR="00256674" w:rsidRDefault="00256674" w:rsidP="00CB0E80">
      <w:pPr>
        <w:pStyle w:val="ListParagraph"/>
        <w:numPr>
          <w:ilvl w:val="0"/>
          <w:numId w:val="32"/>
        </w:numPr>
      </w:pPr>
      <w:r>
        <w:t xml:space="preserve">Pemesanan barang, </w:t>
      </w:r>
      <w:r w:rsidR="005D30EE">
        <w:t>yaitu fungsi untuk memesan barang kepada supplier.</w:t>
      </w:r>
    </w:p>
    <w:p w14:paraId="2339055C" w14:textId="73D89771" w:rsidR="005D30EE" w:rsidRDefault="005D30EE" w:rsidP="00CB0E80">
      <w:pPr>
        <w:pStyle w:val="ListParagraph"/>
        <w:numPr>
          <w:ilvl w:val="0"/>
          <w:numId w:val="32"/>
        </w:numPr>
      </w:pPr>
      <w:r>
        <w:t>Pengaturan supplier, yaitu fungsi untuk mengatur supplier baru dan mengatur supplier mana yang menyediakan material.</w:t>
      </w:r>
    </w:p>
    <w:p w14:paraId="4DDBFBD8" w14:textId="6F3C7D95" w:rsidR="00BB70B9" w:rsidRDefault="007311E2" w:rsidP="00A61E8E">
      <w:r>
        <w:rPr>
          <w:noProof/>
        </w:rPr>
        <mc:AlternateContent>
          <mc:Choice Requires="wps">
            <w:drawing>
              <wp:anchor distT="0" distB="0" distL="114300" distR="114300" simplePos="0" relativeHeight="251665408" behindDoc="0" locked="0" layoutInCell="1" allowOverlap="1" wp14:anchorId="7EAAAF8A" wp14:editId="2FE7BE0C">
                <wp:simplePos x="0" y="0"/>
                <wp:positionH relativeFrom="column">
                  <wp:posOffset>2036445</wp:posOffset>
                </wp:positionH>
                <wp:positionV relativeFrom="paragraph">
                  <wp:posOffset>2462530</wp:posOffset>
                </wp:positionV>
                <wp:extent cx="704850" cy="257175"/>
                <wp:effectExtent l="0" t="0" r="19050" b="28575"/>
                <wp:wrapNone/>
                <wp:docPr id="375" name="Text Box 375"/>
                <wp:cNvGraphicFramePr/>
                <a:graphic xmlns:a="http://schemas.openxmlformats.org/drawingml/2006/main">
                  <a:graphicData uri="http://schemas.microsoft.com/office/word/2010/wordprocessingShape">
                    <wps:wsp>
                      <wps:cNvSpPr txBox="1"/>
                      <wps:spPr>
                        <a:xfrm>
                          <a:off x="0" y="0"/>
                          <a:ext cx="704850" cy="257175"/>
                        </a:xfrm>
                        <a:prstGeom prst="rect">
                          <a:avLst/>
                        </a:prstGeom>
                        <a:solidFill>
                          <a:schemeClr val="lt1"/>
                        </a:solidFill>
                        <a:ln w="6350">
                          <a:solidFill>
                            <a:schemeClr val="bg1"/>
                          </a:solidFill>
                        </a:ln>
                      </wps:spPr>
                      <wps:txbx>
                        <w:txbxContent>
                          <w:p w14:paraId="73530A0F" w14:textId="677089E1" w:rsidR="00294D50" w:rsidRDefault="00294D50">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AAF8A" id="_x0000_t202" coordsize="21600,21600" o:spt="202" path="m,l,21600r21600,l21600,xe">
                <v:stroke joinstyle="miter"/>
                <v:path gradientshapeok="t" o:connecttype="rect"/>
              </v:shapetype>
              <v:shape id="Text Box 375" o:spid="_x0000_s1026" type="#_x0000_t202" style="position:absolute;left:0;text-align:left;margin-left:160.35pt;margin-top:193.9pt;width:55.5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" fillcolor="white [3201]" strokecolor="white [3212]" strokeweight=".5pt">
                <v:textbox>
                  <w:txbxContent>
                    <w:p w14:paraId="73530A0F" w14:textId="677089E1" w:rsidR="00294D50" w:rsidRDefault="00294D50">
                      <w:r>
                        <w:t>6</w:t>
                      </w:r>
                    </w:p>
                  </w:txbxContent>
                </v:textbox>
              </v:shape>
            </w:pict>
          </mc:Fallback>
        </mc:AlternateContent>
      </w:r>
      <w:r w:rsidR="00BB70B9">
        <w:rPr>
          <w:lang w:val="id-ID"/>
        </w:rPr>
        <w:t xml:space="preserve">Penelitian oleh </w:t>
      </w:r>
      <w:r w:rsidR="00BB70B9">
        <w:rPr>
          <w:lang w:val="id-ID"/>
        </w:rPr>
        <w:fldChar w:fldCharType="begin" w:fldLock="1"/>
      </w:r>
      <w:r w:rsidR="0051325A">
        <w:rPr>
          <w:lang w:val="id-ID"/>
        </w:rPr>
        <w:instrText>ADDIN CSL_CITATION {"citationItems":[{"id":"ITEM-1","itemData":{"abstract":"Skripsi, S.Kom, Teknik Informatika, Universitas Islam Negeri Maulana Malik Ibrahim, Malang","author":[{"dropping-particle":"","family":"Burhanuddin","given":"Alvian","non-dropping-particle":"","parse-names":false,"suffix":""}],"id":"ITEM-1","issued":{"date-parts":[["2016"]]},"title":"Sistem Informasi Pengadaan Barang dan Jasa Melalui Penyedia di Unit Layanan Pengadaan Universitas Islam Negeri Maulana Malik Ibrahim Malang","type":"thesis"},"uris":["http://www.mendeley.com/documents/?uuid=e8686692-e4fb-4845-9c05-6033c272d4d2"]}],"mendeley":{"formattedCitation":"(Burhanuddin, A., 2016)","manualFormatting":"Burhanuddin, A., (2016)","plainTextFormattedCitation":"(Burhanuddin, A., 2016)","previouslyFormattedCitation":"(Burhanuddin, A., 2016)"},"properties":{"noteIndex":0},"schema":"https://github.com/citation-style-language/schema/raw/master/csl-citation.json"}</w:instrText>
      </w:r>
      <w:r w:rsidR="00BB70B9">
        <w:rPr>
          <w:lang w:val="id-ID"/>
        </w:rPr>
        <w:fldChar w:fldCharType="separate"/>
      </w:r>
      <w:r w:rsidR="00BB70B9" w:rsidRPr="003A7BAD">
        <w:rPr>
          <w:noProof/>
          <w:lang w:val="id-ID"/>
        </w:rPr>
        <w:t xml:space="preserve">Burhanuddin, A., </w:t>
      </w:r>
      <w:r w:rsidR="00BB70B9">
        <w:rPr>
          <w:noProof/>
        </w:rPr>
        <w:t>(</w:t>
      </w:r>
      <w:r w:rsidR="00BB70B9" w:rsidRPr="003A7BAD">
        <w:rPr>
          <w:noProof/>
          <w:lang w:val="id-ID"/>
        </w:rPr>
        <w:t>2016)</w:t>
      </w:r>
      <w:r w:rsidR="00BB70B9">
        <w:rPr>
          <w:lang w:val="id-ID"/>
        </w:rPr>
        <w:fldChar w:fldCharType="end"/>
      </w:r>
      <w:r w:rsidR="00BB70B9">
        <w:t xml:space="preserve">, dengan judul </w:t>
      </w:r>
      <w:r w:rsidR="00BB70B9" w:rsidRPr="003A7BAD">
        <w:t>Sistem Informasi Pengadaan Barang dan Jasa Melalui Penyedia di Unit Layanan Pengadaan Universitas Islam Negeri Maulana Malik Ibrahim Malang</w:t>
      </w:r>
      <w:r w:rsidR="00BB70B9">
        <w:t xml:space="preserve">. Penelitian tersebut membahas bahwa metode pengembangan yang digunakan dalam penelitian ini adalah Agile. Kebutuhan stakeholder merupakan titik yang ditonjolkan ketika menggunakan metode ini, sehingga tahapan dalam pengerjaan meliputi analisis, desain, implementasi, pengujian, dan evaluasi tidak selalu dikerjakan secara berurutan. Selain itu, keuntungan menggunakan metode ini adalah waktu yang singkat dalam masa pengembangan sistem serta manajemen perubahan kebutuhan </w:t>
      </w:r>
      <w:r w:rsidR="00BB70B9">
        <w:lastRenderedPageBreak/>
        <w:t>dari sistem informasi. Aplikasi ini dikembangkan menggunakan bahasa pemrograman PHP dan MySQL sebagai databasenya.</w:t>
      </w:r>
    </w:p>
    <w:p w14:paraId="328A10AD" w14:textId="39DC5563" w:rsidR="009B042A" w:rsidRDefault="00BB70B9" w:rsidP="00BB70B9">
      <w:pPr>
        <w:ind w:firstLine="567"/>
        <w:rPr>
          <w:sz w:val="23"/>
          <w:szCs w:val="23"/>
        </w:rPr>
      </w:pPr>
      <w:r>
        <w:t xml:space="preserve">Penelitian oleh  </w:t>
      </w:r>
      <w:r>
        <w:fldChar w:fldCharType="begin" w:fldLock="1"/>
      </w:r>
      <w:r w:rsidR="00256674">
        <w:instrText>ADDIN CSL_CITATION {"citationItems":[{"id":"ITEM-1","itemData":{"DOI":"ISSN 2580-6408.","ISBN":"9786027391901","author":[{"dropping-particle":"","family":"Indiharto","given":"Raden Adhiyaksa","non-dropping-particle":"","parse-names":false,"suffix":""},{"dropping-particle":"","family":"Hilda","given":"Atiqah Meutia","non-dropping-particle":"","parse-names":false,"suffix":""},{"dropping-particle":"","family":"Avorizano","given":"Arry","non-dropping-particle":"","parse-names":false,"suffix":""}],"container-title":"Prosiding Seminar Nasional","id":"ITEM-1","issued":{"date-parts":[["2016"]]},"page":"38-48","title":"Perancangan Sistem Informasi Inventory Barang Berbasis Web pada Perusahaan Pergudangan","type":"article-journal"},"uris":["http://www.mendeley.com/documents/?uuid=f2a0b71a-ec47-43ee-9d9c-3ed6b27a028d"]}],"mendeley":{"formattedCitation":"(Indiharto, R. A. et al., 2016)","manualFormatting":"Indiharto, R. A. dkk., (2016)","plainTextFormattedCitation":"(Indiharto, R. A. et al., 2016)","previouslyFormattedCitation":"(Indiharto, R. A. et al., 2016)"},"properties":{"noteIndex":0},"schema":"https://github.com/citation-style-language/schema/raw/master/csl-citation.json"}</w:instrText>
      </w:r>
      <w:r>
        <w:fldChar w:fldCharType="separate"/>
      </w:r>
      <w:r w:rsidRPr="0068514B">
        <w:rPr>
          <w:noProof/>
        </w:rPr>
        <w:t>Indiharto, R. A. dkk., (2016)</w:t>
      </w:r>
      <w:r>
        <w:fldChar w:fldCharType="end"/>
      </w:r>
      <w:r>
        <w:t xml:space="preserve">, dengan judul </w:t>
      </w:r>
      <w:r w:rsidRPr="003750D0">
        <w:t>Perancangan Sistem Informasi Inventory Barang Berbasis Web pada Perusahaan Pergudangan</w:t>
      </w:r>
      <w:r>
        <w:t xml:space="preserve">. Penelitian ini membahas bahwa </w:t>
      </w:r>
      <w:r w:rsidRPr="00D43D03">
        <w:t>sistem informasi inventory barang ini merupakan sistem informasi berbasis web multi-user dengan mekanisme proses pengadministrasian dan pengadaan barang dilakukan secara online. Aplikasi ini merupakan penunjang dari proses administrasi pengadaan barang di setiap perusahaan pergudangan. Aplikasi ini juga dilengkapi dengan fitur untuk melakukan request pengadaan barang, maintenance pengadaan barang, dan laporan pengadaan barang secara online.</w:t>
      </w:r>
    </w:p>
    <w:p w14:paraId="71589463" w14:textId="5A582E54" w:rsidR="00DB20C4" w:rsidRDefault="000C4F53" w:rsidP="00972199">
      <w:pPr>
        <w:pStyle w:val="Caption"/>
        <w:rPr>
          <w:rFonts w:eastAsia="Times New Roman" w:cs="Times New Roman"/>
          <w:szCs w:val="24"/>
        </w:rPr>
      </w:pPr>
      <w:bookmarkStart w:id="20" w:name="_Ref504662217"/>
      <w:bookmarkStart w:id="21" w:name="_Toc520404019"/>
      <w:r>
        <w:t>Table 2.</w:t>
      </w:r>
      <w:r w:rsidR="00C205D5">
        <w:fldChar w:fldCharType="begin"/>
      </w:r>
      <w:r w:rsidR="00C205D5">
        <w:instrText xml:space="preserve"> SEQ Table_2. \* ARABIC </w:instrText>
      </w:r>
      <w:r w:rsidR="00C205D5">
        <w:fldChar w:fldCharType="separate"/>
      </w:r>
      <w:r w:rsidR="00E54869">
        <w:rPr>
          <w:noProof/>
        </w:rPr>
        <w:t>1</w:t>
      </w:r>
      <w:r w:rsidR="00C205D5">
        <w:rPr>
          <w:noProof/>
        </w:rPr>
        <w:fldChar w:fldCharType="end"/>
      </w:r>
      <w:r w:rsidRPr="000C4F53">
        <w:rPr>
          <w:color w:val="1D1B11"/>
        </w:rPr>
        <w:t xml:space="preserve"> </w:t>
      </w:r>
      <w:r>
        <w:rPr>
          <w:color w:val="1D1B11"/>
        </w:rPr>
        <w:t>Perbandingan</w:t>
      </w:r>
      <w:r>
        <w:rPr>
          <w:color w:val="1D1B11"/>
          <w:spacing w:val="2"/>
        </w:rPr>
        <w:t xml:space="preserve"> </w:t>
      </w:r>
      <w:r>
        <w:rPr>
          <w:color w:val="1D1B11"/>
        </w:rPr>
        <w:t>Tinjauan Pustaka</w:t>
      </w:r>
      <w:bookmarkEnd w:id="20"/>
      <w:bookmarkEnd w:id="21"/>
    </w:p>
    <w:tbl>
      <w:tblPr>
        <w:tblW w:w="8237" w:type="dxa"/>
        <w:jc w:val="center"/>
        <w:tblLayout w:type="fixed"/>
        <w:tblCellMar>
          <w:left w:w="0" w:type="dxa"/>
          <w:right w:w="0" w:type="dxa"/>
        </w:tblCellMar>
        <w:tblLook w:val="01E0" w:firstRow="1" w:lastRow="1" w:firstColumn="1" w:lastColumn="1" w:noHBand="0" w:noVBand="0"/>
      </w:tblPr>
      <w:tblGrid>
        <w:gridCol w:w="539"/>
        <w:gridCol w:w="1710"/>
        <w:gridCol w:w="1437"/>
        <w:gridCol w:w="1418"/>
        <w:gridCol w:w="3133"/>
      </w:tblGrid>
      <w:tr w:rsidR="00216787" w14:paraId="0216C8CA" w14:textId="77777777" w:rsidTr="00FA52BA">
        <w:trPr>
          <w:trHeight w:hRule="exact" w:val="286"/>
          <w:jc w:val="center"/>
        </w:trPr>
        <w:tc>
          <w:tcPr>
            <w:tcW w:w="539" w:type="dxa"/>
            <w:tcBorders>
              <w:top w:val="single" w:sz="6" w:space="0" w:color="000000"/>
              <w:left w:val="single" w:sz="6" w:space="0" w:color="000000"/>
              <w:bottom w:val="single" w:sz="6" w:space="0" w:color="000000"/>
              <w:right w:val="single" w:sz="6" w:space="0" w:color="000000"/>
            </w:tcBorders>
            <w:hideMark/>
          </w:tcPr>
          <w:p w14:paraId="55444A18" w14:textId="77777777" w:rsidR="00216787" w:rsidRDefault="00216787" w:rsidP="0024349D">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710" w:type="dxa"/>
            <w:tcBorders>
              <w:top w:val="single" w:sz="6" w:space="0" w:color="000000"/>
              <w:left w:val="single" w:sz="6" w:space="0" w:color="000000"/>
              <w:bottom w:val="single" w:sz="6" w:space="0" w:color="000000"/>
              <w:right w:val="single" w:sz="6" w:space="0" w:color="000000"/>
            </w:tcBorders>
            <w:hideMark/>
          </w:tcPr>
          <w:p w14:paraId="37DB5B27" w14:textId="77777777" w:rsidR="00216787" w:rsidRDefault="00216787" w:rsidP="0024349D">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437" w:type="dxa"/>
            <w:tcBorders>
              <w:top w:val="single" w:sz="6" w:space="0" w:color="000000"/>
              <w:left w:val="single" w:sz="6" w:space="0" w:color="000000"/>
              <w:bottom w:val="single" w:sz="6" w:space="0" w:color="000000"/>
              <w:right w:val="single" w:sz="6" w:space="0" w:color="000000"/>
            </w:tcBorders>
            <w:hideMark/>
          </w:tcPr>
          <w:p w14:paraId="7544B83D" w14:textId="77777777" w:rsidR="00216787" w:rsidRDefault="00216787" w:rsidP="0024349D">
            <w:pPr>
              <w:pStyle w:val="TableParagraph"/>
              <w:spacing w:line="267" w:lineRule="exact"/>
              <w:ind w:left="455"/>
              <w:rPr>
                <w:rFonts w:ascii="Times New Roman" w:eastAsia="Times New Roman" w:hAnsi="Times New Roman" w:cs="Times New Roman"/>
                <w:sz w:val="24"/>
                <w:szCs w:val="24"/>
              </w:rPr>
            </w:pPr>
            <w:r>
              <w:rPr>
                <w:rFonts w:ascii="Times New Roman"/>
                <w:spacing w:val="-1"/>
                <w:sz w:val="24"/>
              </w:rPr>
              <w:t>Penulis</w:t>
            </w:r>
          </w:p>
        </w:tc>
        <w:tc>
          <w:tcPr>
            <w:tcW w:w="1418" w:type="dxa"/>
            <w:tcBorders>
              <w:top w:val="single" w:sz="6" w:space="0" w:color="000000"/>
              <w:left w:val="single" w:sz="6" w:space="0" w:color="000000"/>
              <w:bottom w:val="single" w:sz="6" w:space="0" w:color="000000"/>
              <w:right w:val="single" w:sz="6" w:space="0" w:color="000000"/>
            </w:tcBorders>
            <w:hideMark/>
          </w:tcPr>
          <w:p w14:paraId="685CEA87" w14:textId="77777777" w:rsidR="00216787" w:rsidRDefault="00216787" w:rsidP="0024349D">
            <w:pPr>
              <w:pStyle w:val="TableParagraph"/>
              <w:spacing w:line="267" w:lineRule="exact"/>
              <w:ind w:left="371"/>
              <w:rPr>
                <w:rFonts w:ascii="Times New Roman" w:eastAsia="Times New Roman" w:hAnsi="Times New Roman" w:cs="Times New Roman"/>
                <w:sz w:val="24"/>
                <w:szCs w:val="24"/>
              </w:rPr>
            </w:pPr>
            <w:r>
              <w:rPr>
                <w:rFonts w:ascii="Times New Roman"/>
                <w:sz w:val="24"/>
              </w:rPr>
              <w:t>Metode</w:t>
            </w:r>
          </w:p>
        </w:tc>
        <w:tc>
          <w:tcPr>
            <w:tcW w:w="3133" w:type="dxa"/>
            <w:tcBorders>
              <w:top w:val="single" w:sz="6" w:space="0" w:color="000000"/>
              <w:left w:val="single" w:sz="6" w:space="0" w:color="000000"/>
              <w:bottom w:val="single" w:sz="6" w:space="0" w:color="000000"/>
              <w:right w:val="single" w:sz="6" w:space="0" w:color="000000"/>
            </w:tcBorders>
            <w:hideMark/>
          </w:tcPr>
          <w:p w14:paraId="4F9E2C50" w14:textId="77777777" w:rsidR="00216787" w:rsidRDefault="00216787" w:rsidP="0024349D">
            <w:pPr>
              <w:pStyle w:val="TableParagraph"/>
              <w:spacing w:line="267" w:lineRule="exact"/>
              <w:ind w:left="728"/>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216787" w14:paraId="1DFF2A35" w14:textId="77777777" w:rsidTr="00FA52BA">
        <w:trPr>
          <w:trHeight w:hRule="exact" w:val="3701"/>
          <w:jc w:val="center"/>
        </w:trPr>
        <w:tc>
          <w:tcPr>
            <w:tcW w:w="539" w:type="dxa"/>
            <w:tcBorders>
              <w:top w:val="single" w:sz="6" w:space="0" w:color="000000"/>
              <w:left w:val="single" w:sz="6" w:space="0" w:color="000000"/>
              <w:bottom w:val="single" w:sz="6" w:space="0" w:color="000000"/>
              <w:right w:val="single" w:sz="6" w:space="0" w:color="000000"/>
            </w:tcBorders>
            <w:hideMark/>
          </w:tcPr>
          <w:p w14:paraId="3F21AB0D" w14:textId="77777777" w:rsidR="00216787" w:rsidRDefault="00216787" w:rsidP="0024349D">
            <w:pPr>
              <w:pStyle w:val="TableParagraph"/>
              <w:spacing w:line="267" w:lineRule="exact"/>
              <w:ind w:left="102"/>
              <w:rPr>
                <w:rFonts w:ascii="Times New Roman" w:eastAsia="Times New Roman" w:hAnsi="Times New Roman" w:cs="Times New Roman"/>
                <w:sz w:val="24"/>
                <w:szCs w:val="24"/>
              </w:rPr>
            </w:pPr>
            <w:r>
              <w:rPr>
                <w:rFonts w:ascii="Times New Roman"/>
                <w:sz w:val="24"/>
              </w:rPr>
              <w:t>1</w:t>
            </w:r>
          </w:p>
        </w:tc>
        <w:tc>
          <w:tcPr>
            <w:tcW w:w="1710" w:type="dxa"/>
            <w:tcBorders>
              <w:top w:val="single" w:sz="6" w:space="0" w:color="000000"/>
              <w:left w:val="single" w:sz="6" w:space="0" w:color="000000"/>
              <w:bottom w:val="single" w:sz="6" w:space="0" w:color="000000"/>
              <w:right w:val="single" w:sz="6" w:space="0" w:color="000000"/>
            </w:tcBorders>
            <w:hideMark/>
          </w:tcPr>
          <w:p w14:paraId="09ABD803" w14:textId="77777777" w:rsidR="00216787" w:rsidRPr="00FE2223" w:rsidRDefault="00216787" w:rsidP="0024349D">
            <w:pPr>
              <w:pStyle w:val="TableParagraph"/>
              <w:tabs>
                <w:tab w:val="left" w:pos="1088"/>
                <w:tab w:val="left" w:pos="1220"/>
                <w:tab w:val="left" w:pos="1513"/>
              </w:tabs>
              <w:ind w:left="102" w:right="100"/>
              <w:rPr>
                <w:rFonts w:ascii="Times New Roman" w:eastAsia="Times New Roman" w:hAnsi="Times New Roman" w:cs="Times New Roman"/>
                <w:sz w:val="24"/>
                <w:szCs w:val="24"/>
              </w:rPr>
            </w:pPr>
            <w:r w:rsidRPr="003811BC">
              <w:rPr>
                <w:rFonts w:ascii="Times New Roman" w:hAnsi="Times New Roman" w:cs="Times New Roman"/>
                <w:sz w:val="24"/>
                <w:szCs w:val="24"/>
              </w:rPr>
              <w:t>Sistem Informasi Pengadaan Barang dan Jasa Melalui Penyedia di Unit Layanan Pengadaan Universitas Islam Negeri Maulana Malik Ibrahim Malang</w:t>
            </w:r>
          </w:p>
        </w:tc>
        <w:tc>
          <w:tcPr>
            <w:tcW w:w="1437" w:type="dxa"/>
            <w:tcBorders>
              <w:top w:val="single" w:sz="6" w:space="0" w:color="000000"/>
              <w:left w:val="single" w:sz="6" w:space="0" w:color="000000"/>
              <w:bottom w:val="single" w:sz="6" w:space="0" w:color="000000"/>
              <w:right w:val="single" w:sz="6" w:space="0" w:color="000000"/>
            </w:tcBorders>
            <w:hideMark/>
          </w:tcPr>
          <w:p w14:paraId="208A9DBE" w14:textId="77777777" w:rsidR="00216787" w:rsidRPr="003811BC" w:rsidRDefault="00216787" w:rsidP="0024349D">
            <w:pPr>
              <w:pStyle w:val="TableParagraph"/>
              <w:spacing w:before="2"/>
              <w:ind w:left="102"/>
              <w:rPr>
                <w:rFonts w:ascii="Times New Roman" w:eastAsia="Times New Roman" w:hAnsi="Times New Roman" w:cs="Times New Roman"/>
                <w:sz w:val="24"/>
                <w:szCs w:val="24"/>
              </w:rPr>
            </w:pPr>
            <w:r w:rsidRPr="00D133C2">
              <w:rPr>
                <w:rFonts w:ascii="Times New Roman" w:hAnsi="Times New Roman" w:cs="Times New Roman"/>
                <w:noProof/>
                <w:sz w:val="24"/>
                <w:szCs w:val="24"/>
                <w:lang w:val="id-ID"/>
              </w:rPr>
              <w:t>Burhanuddin, A.</w:t>
            </w:r>
          </w:p>
        </w:tc>
        <w:tc>
          <w:tcPr>
            <w:tcW w:w="1418" w:type="dxa"/>
            <w:tcBorders>
              <w:top w:val="single" w:sz="6" w:space="0" w:color="000000"/>
              <w:left w:val="single" w:sz="6" w:space="0" w:color="000000"/>
              <w:bottom w:val="single" w:sz="6" w:space="0" w:color="000000"/>
              <w:right w:val="single" w:sz="6" w:space="0" w:color="000000"/>
            </w:tcBorders>
            <w:hideMark/>
          </w:tcPr>
          <w:p w14:paraId="00D253C6" w14:textId="77777777" w:rsidR="00216787" w:rsidRPr="009D3B90" w:rsidRDefault="00216787" w:rsidP="0024349D">
            <w:pPr>
              <w:pStyle w:val="TableParagraph"/>
              <w:ind w:left="102" w:right="423"/>
              <w:rPr>
                <w:rFonts w:ascii="Times New Roman" w:eastAsia="Times New Roman" w:hAnsi="Times New Roman" w:cs="Times New Roman"/>
                <w:i/>
                <w:sz w:val="24"/>
                <w:szCs w:val="24"/>
              </w:rPr>
            </w:pPr>
            <w:r>
              <w:rPr>
                <w:rFonts w:ascii="Times New Roman"/>
                <w:i/>
                <w:sz w:val="24"/>
              </w:rPr>
              <w:t>Agile Unified Process (Agile UP)</w:t>
            </w:r>
          </w:p>
        </w:tc>
        <w:tc>
          <w:tcPr>
            <w:tcW w:w="3133" w:type="dxa"/>
            <w:tcBorders>
              <w:top w:val="single" w:sz="6" w:space="0" w:color="000000"/>
              <w:left w:val="single" w:sz="6" w:space="0" w:color="000000"/>
              <w:bottom w:val="single" w:sz="6" w:space="0" w:color="000000"/>
              <w:right w:val="single" w:sz="6" w:space="0" w:color="000000"/>
            </w:tcBorders>
            <w:hideMark/>
          </w:tcPr>
          <w:p w14:paraId="1FE48CED" w14:textId="77777777" w:rsidR="00216787" w:rsidRPr="009D3B90" w:rsidRDefault="00216787" w:rsidP="0024349D">
            <w:pPr>
              <w:pStyle w:val="TableParagraph"/>
              <w:ind w:left="102" w:right="101"/>
              <w:jc w:val="both"/>
              <w:rPr>
                <w:rFonts w:ascii="Times New Roman"/>
                <w:spacing w:val="-1"/>
                <w:sz w:val="24"/>
              </w:rPr>
            </w:pPr>
            <w:r w:rsidRPr="009D3B90">
              <w:rPr>
                <w:rFonts w:ascii="Times New Roman"/>
                <w:spacing w:val="-1"/>
                <w:sz w:val="24"/>
              </w:rPr>
              <w:t>Agile bisa menjadi salah satu framework untuk proses pembangunan sistem informasi pengadaan langsung melalui penyedia. Fleksbilitas Agile menjadikannya lebih mudah untuk mengatasi perubahan yang dihadapi</w:t>
            </w:r>
            <w:r>
              <w:rPr>
                <w:rFonts w:ascii="Times New Roman"/>
                <w:spacing w:val="-1"/>
                <w:sz w:val="24"/>
              </w:rPr>
              <w:t xml:space="preserve"> pada masa pengembangan sistem.</w:t>
            </w:r>
          </w:p>
        </w:tc>
      </w:tr>
      <w:tr w:rsidR="00216787" w14:paraId="0674567E" w14:textId="77777777" w:rsidTr="00FA52BA">
        <w:trPr>
          <w:trHeight w:hRule="exact" w:val="2840"/>
          <w:jc w:val="center"/>
        </w:trPr>
        <w:tc>
          <w:tcPr>
            <w:tcW w:w="539" w:type="dxa"/>
            <w:tcBorders>
              <w:top w:val="single" w:sz="6" w:space="0" w:color="000000"/>
              <w:left w:val="single" w:sz="6" w:space="0" w:color="000000"/>
              <w:bottom w:val="single" w:sz="6" w:space="0" w:color="000000"/>
              <w:right w:val="single" w:sz="6" w:space="0" w:color="000000"/>
            </w:tcBorders>
            <w:hideMark/>
          </w:tcPr>
          <w:p w14:paraId="6102E484" w14:textId="77777777" w:rsidR="00216787" w:rsidRDefault="00216787" w:rsidP="0024349D">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1710" w:type="dxa"/>
            <w:tcBorders>
              <w:top w:val="single" w:sz="6" w:space="0" w:color="000000"/>
              <w:left w:val="single" w:sz="6" w:space="0" w:color="000000"/>
              <w:bottom w:val="single" w:sz="6" w:space="0" w:color="000000"/>
              <w:right w:val="single" w:sz="6" w:space="0" w:color="000000"/>
            </w:tcBorders>
            <w:hideMark/>
          </w:tcPr>
          <w:p w14:paraId="4705996C" w14:textId="77777777" w:rsidR="00216787" w:rsidRPr="00FB01CA" w:rsidRDefault="00216787" w:rsidP="0024349D">
            <w:pPr>
              <w:pStyle w:val="TableParagraph"/>
              <w:tabs>
                <w:tab w:val="left" w:pos="1155"/>
                <w:tab w:val="left" w:pos="1498"/>
              </w:tabs>
              <w:ind w:left="102" w:right="101"/>
              <w:rPr>
                <w:rFonts w:ascii="Times New Roman" w:eastAsia="Times New Roman" w:hAnsi="Times New Roman" w:cs="Times New Roman"/>
                <w:sz w:val="24"/>
                <w:szCs w:val="24"/>
              </w:rPr>
            </w:pPr>
            <w:r w:rsidRPr="00D133C2">
              <w:rPr>
                <w:rFonts w:ascii="Times New Roman" w:hAnsi="Times New Roman" w:cs="Times New Roman"/>
                <w:sz w:val="24"/>
                <w:szCs w:val="24"/>
                <w:lang w:val="id-ID"/>
              </w:rPr>
              <w:t>Sistem Informasi Pengadaan Barang ATK di PT. Mekar Cipta Indah Menggunakan PHP dan MYSQL</w:t>
            </w:r>
          </w:p>
        </w:tc>
        <w:tc>
          <w:tcPr>
            <w:tcW w:w="1437" w:type="dxa"/>
            <w:tcBorders>
              <w:top w:val="single" w:sz="6" w:space="0" w:color="000000"/>
              <w:left w:val="single" w:sz="6" w:space="0" w:color="000000"/>
              <w:bottom w:val="single" w:sz="6" w:space="0" w:color="000000"/>
              <w:right w:val="single" w:sz="6" w:space="0" w:color="000000"/>
            </w:tcBorders>
            <w:hideMark/>
          </w:tcPr>
          <w:p w14:paraId="3CDB90F6" w14:textId="77777777" w:rsidR="00216787" w:rsidRPr="00A7445F" w:rsidRDefault="00216787" w:rsidP="0024349D">
            <w:pPr>
              <w:pStyle w:val="TableParagraph"/>
              <w:spacing w:line="267" w:lineRule="exact"/>
              <w:ind w:left="102"/>
              <w:rPr>
                <w:rFonts w:ascii="Times New Roman" w:eastAsia="Times New Roman" w:hAnsi="Times New Roman" w:cs="Times New Roman"/>
                <w:sz w:val="24"/>
                <w:szCs w:val="24"/>
              </w:rPr>
            </w:pPr>
            <w:r w:rsidRPr="00D133C2">
              <w:rPr>
                <w:rFonts w:ascii="Times New Roman" w:hAnsi="Times New Roman" w:cs="Times New Roman"/>
                <w:noProof/>
                <w:sz w:val="24"/>
                <w:szCs w:val="24"/>
              </w:rPr>
              <w:t>Wahana, A. dan Riswaya, A. R.</w:t>
            </w:r>
          </w:p>
        </w:tc>
        <w:tc>
          <w:tcPr>
            <w:tcW w:w="1418" w:type="dxa"/>
            <w:tcBorders>
              <w:top w:val="single" w:sz="6" w:space="0" w:color="000000"/>
              <w:left w:val="single" w:sz="6" w:space="0" w:color="000000"/>
              <w:bottom w:val="single" w:sz="6" w:space="0" w:color="000000"/>
              <w:right w:val="single" w:sz="6" w:space="0" w:color="000000"/>
            </w:tcBorders>
            <w:hideMark/>
          </w:tcPr>
          <w:p w14:paraId="4E550735" w14:textId="77777777" w:rsidR="00216787" w:rsidRPr="00D133C2" w:rsidRDefault="00216787" w:rsidP="0024349D">
            <w:pPr>
              <w:pStyle w:val="TableParagraph"/>
              <w:ind w:left="102" w:right="384"/>
              <w:rPr>
                <w:rFonts w:ascii="Times New Roman" w:eastAsia="Times New Roman" w:hAnsi="Times New Roman" w:cs="Times New Roman"/>
                <w:sz w:val="24"/>
                <w:szCs w:val="24"/>
              </w:rPr>
            </w:pPr>
            <w:r>
              <w:rPr>
                <w:rFonts w:ascii="Times New Roman" w:hAnsi="Times New Roman" w:cs="Times New Roman"/>
                <w:i/>
                <w:sz w:val="24"/>
                <w:szCs w:val="24"/>
              </w:rPr>
              <w:t>Object Oreiented Analysis Design (OOAD)</w:t>
            </w:r>
          </w:p>
        </w:tc>
        <w:tc>
          <w:tcPr>
            <w:tcW w:w="3133" w:type="dxa"/>
            <w:tcBorders>
              <w:top w:val="single" w:sz="6" w:space="0" w:color="000000"/>
              <w:left w:val="single" w:sz="6" w:space="0" w:color="000000"/>
              <w:bottom w:val="single" w:sz="6" w:space="0" w:color="000000"/>
              <w:right w:val="single" w:sz="6" w:space="0" w:color="000000"/>
            </w:tcBorders>
            <w:hideMark/>
          </w:tcPr>
          <w:p w14:paraId="2F024DED" w14:textId="77777777" w:rsidR="00216787" w:rsidRDefault="00216787" w:rsidP="0024349D">
            <w:pPr>
              <w:pStyle w:val="TableParagraph"/>
              <w:ind w:left="102" w:right="101"/>
              <w:jc w:val="both"/>
              <w:rPr>
                <w:rFonts w:ascii="Times New Roman" w:eastAsia="Times New Roman" w:hAnsi="Times New Roman" w:cs="Times New Roman"/>
                <w:sz w:val="24"/>
                <w:szCs w:val="24"/>
              </w:rPr>
            </w:pPr>
            <w:r w:rsidRPr="004A610C">
              <w:rPr>
                <w:rFonts w:ascii="Times New Roman" w:eastAsia="Times New Roman" w:hAnsi="Times New Roman" w:cs="Times New Roman"/>
                <w:sz w:val="24"/>
                <w:szCs w:val="24"/>
              </w:rPr>
              <w:t>Metode OOAD merupakan metode analisis yang memeriksa requirements dari sudut pandang kelas dan objek yang ditemui dalam ruang lingkup permasalahan yang mengarahkan arsitektur software yang didasarkan pada manipulasi objek-objek system atau subsistem.</w:t>
            </w:r>
          </w:p>
        </w:tc>
      </w:tr>
      <w:tr w:rsidR="00216787" w14:paraId="5C0604C1" w14:textId="77777777" w:rsidTr="00FA52BA">
        <w:trPr>
          <w:trHeight w:hRule="exact" w:val="2976"/>
          <w:jc w:val="center"/>
        </w:trPr>
        <w:tc>
          <w:tcPr>
            <w:tcW w:w="539" w:type="dxa"/>
            <w:tcBorders>
              <w:top w:val="single" w:sz="6" w:space="0" w:color="000000"/>
              <w:left w:val="single" w:sz="6" w:space="0" w:color="000000"/>
              <w:bottom w:val="single" w:sz="6" w:space="0" w:color="000000"/>
              <w:right w:val="single" w:sz="6" w:space="0" w:color="000000"/>
            </w:tcBorders>
            <w:hideMark/>
          </w:tcPr>
          <w:p w14:paraId="3826C7A3" w14:textId="77777777" w:rsidR="00216787" w:rsidRDefault="00216787" w:rsidP="0024349D">
            <w:pPr>
              <w:pStyle w:val="TableParagraph"/>
              <w:spacing w:line="267" w:lineRule="exact"/>
              <w:ind w:left="102"/>
              <w:rPr>
                <w:rFonts w:ascii="Times New Roman" w:eastAsia="Times New Roman" w:hAnsi="Times New Roman" w:cs="Times New Roman"/>
                <w:sz w:val="24"/>
                <w:szCs w:val="24"/>
              </w:rPr>
            </w:pPr>
            <w:r>
              <w:rPr>
                <w:rFonts w:ascii="Times New Roman"/>
                <w:sz w:val="24"/>
              </w:rPr>
              <w:lastRenderedPageBreak/>
              <w:t>3</w:t>
            </w:r>
          </w:p>
        </w:tc>
        <w:tc>
          <w:tcPr>
            <w:tcW w:w="1710" w:type="dxa"/>
            <w:tcBorders>
              <w:top w:val="single" w:sz="6" w:space="0" w:color="000000"/>
              <w:left w:val="single" w:sz="6" w:space="0" w:color="000000"/>
              <w:bottom w:val="single" w:sz="6" w:space="0" w:color="000000"/>
              <w:right w:val="single" w:sz="6" w:space="0" w:color="000000"/>
            </w:tcBorders>
            <w:hideMark/>
          </w:tcPr>
          <w:p w14:paraId="42C583F8" w14:textId="77777777" w:rsidR="00216787" w:rsidRPr="00D73DA6" w:rsidRDefault="00216787" w:rsidP="0024349D">
            <w:pPr>
              <w:pStyle w:val="TableParagraph"/>
              <w:ind w:left="102" w:right="100"/>
              <w:rPr>
                <w:rFonts w:ascii="Times New Roman" w:eastAsia="Times New Roman" w:hAnsi="Times New Roman" w:cs="Times New Roman"/>
                <w:sz w:val="24"/>
                <w:szCs w:val="24"/>
              </w:rPr>
            </w:pPr>
            <w:r w:rsidRPr="004523E8">
              <w:rPr>
                <w:rFonts w:ascii="Times New Roman" w:hAnsi="Times New Roman" w:cs="Times New Roman"/>
                <w:sz w:val="24"/>
                <w:szCs w:val="24"/>
              </w:rPr>
              <w:t>Perancangan Sistem Informasi Inventory Barang Berbasis Web pada Perusahaan Pergudangan</w:t>
            </w:r>
          </w:p>
        </w:tc>
        <w:tc>
          <w:tcPr>
            <w:tcW w:w="1437" w:type="dxa"/>
            <w:tcBorders>
              <w:top w:val="single" w:sz="6" w:space="0" w:color="000000"/>
              <w:left w:val="single" w:sz="6" w:space="0" w:color="000000"/>
              <w:bottom w:val="single" w:sz="6" w:space="0" w:color="000000"/>
              <w:right w:val="single" w:sz="6" w:space="0" w:color="000000"/>
            </w:tcBorders>
            <w:hideMark/>
          </w:tcPr>
          <w:p w14:paraId="2E648D13" w14:textId="77777777" w:rsidR="00216787" w:rsidRPr="00D73DA6" w:rsidRDefault="00216787" w:rsidP="0024349D">
            <w:pPr>
              <w:pStyle w:val="TableParagraph"/>
              <w:spacing w:line="267" w:lineRule="exact"/>
              <w:ind w:left="102"/>
              <w:rPr>
                <w:rFonts w:ascii="Times New Roman" w:eastAsia="Times New Roman" w:hAnsi="Times New Roman" w:cs="Times New Roman"/>
                <w:sz w:val="24"/>
                <w:szCs w:val="24"/>
              </w:rPr>
            </w:pPr>
            <w:r w:rsidRPr="004523E8">
              <w:rPr>
                <w:rFonts w:ascii="Times New Roman" w:hAnsi="Times New Roman" w:cs="Times New Roman"/>
                <w:noProof/>
                <w:color w:val="323232"/>
                <w:sz w:val="24"/>
                <w:szCs w:val="24"/>
              </w:rPr>
              <w:t>Indiharto, R. A. dkk.</w:t>
            </w:r>
          </w:p>
        </w:tc>
        <w:tc>
          <w:tcPr>
            <w:tcW w:w="1418" w:type="dxa"/>
            <w:tcBorders>
              <w:top w:val="single" w:sz="6" w:space="0" w:color="000000"/>
              <w:left w:val="single" w:sz="6" w:space="0" w:color="000000"/>
              <w:bottom w:val="single" w:sz="6" w:space="0" w:color="000000"/>
              <w:right w:val="single" w:sz="6" w:space="0" w:color="000000"/>
            </w:tcBorders>
            <w:hideMark/>
          </w:tcPr>
          <w:p w14:paraId="6284CC6B" w14:textId="77777777" w:rsidR="00216787" w:rsidRPr="001D4527" w:rsidRDefault="00216787" w:rsidP="0024349D">
            <w:pPr>
              <w:pStyle w:val="TableParagraph"/>
              <w:ind w:left="102" w:right="465"/>
              <w:rPr>
                <w:rFonts w:ascii="Times New Roman" w:eastAsia="Times New Roman" w:hAnsi="Times New Roman" w:cs="Times New Roman"/>
                <w:i/>
                <w:sz w:val="24"/>
                <w:szCs w:val="24"/>
              </w:rPr>
            </w:pPr>
            <w:r w:rsidRPr="001D4527">
              <w:rPr>
                <w:rFonts w:ascii="Times New Roman"/>
                <w:i/>
                <w:sz w:val="24"/>
              </w:rPr>
              <w:t>Metode analisis kebutuhan dari sistem yang ditentukan sendiri</w:t>
            </w:r>
          </w:p>
        </w:tc>
        <w:tc>
          <w:tcPr>
            <w:tcW w:w="3133" w:type="dxa"/>
            <w:tcBorders>
              <w:top w:val="single" w:sz="6" w:space="0" w:color="000000"/>
              <w:left w:val="single" w:sz="6" w:space="0" w:color="000000"/>
              <w:bottom w:val="single" w:sz="6" w:space="0" w:color="000000"/>
              <w:right w:val="single" w:sz="6" w:space="0" w:color="000000"/>
            </w:tcBorders>
            <w:hideMark/>
          </w:tcPr>
          <w:p w14:paraId="1BA31FC2" w14:textId="77777777" w:rsidR="00216787" w:rsidRPr="00D9485B" w:rsidRDefault="00216787" w:rsidP="0024349D">
            <w:pPr>
              <w:pStyle w:val="TableParagraph"/>
              <w:ind w:left="102" w:right="100"/>
              <w:jc w:val="both"/>
              <w:rPr>
                <w:rFonts w:ascii="Times New Roman" w:eastAsia="Times New Roman" w:hAnsi="Times New Roman" w:cs="Times New Roman"/>
                <w:sz w:val="24"/>
                <w:szCs w:val="24"/>
                <w:lang w:val="id-ID"/>
              </w:rPr>
            </w:pPr>
            <w:r w:rsidRPr="00EF22F9">
              <w:rPr>
                <w:rFonts w:ascii="Times New Roman" w:eastAsia="Times New Roman" w:hAnsi="Times New Roman" w:cs="Times New Roman"/>
                <w:sz w:val="24"/>
                <w:szCs w:val="24"/>
                <w:lang w:val="id-ID"/>
              </w:rPr>
              <w:t>Kebutuhan sistem ini melingkupi perangkat keras dan perangkat lunak. Perangkat keras yang digunakan yaitu sebuah komputer, sedangkan untuk perangkat lunaknya yaitu web server Xampp serta menggunakan pemrograman PHP dan MySQL.</w:t>
            </w:r>
          </w:p>
        </w:tc>
      </w:tr>
      <w:tr w:rsidR="004230A0" w14:paraId="1A26ECA7" w14:textId="77777777" w:rsidTr="003941F8">
        <w:trPr>
          <w:trHeight w:hRule="exact" w:val="2577"/>
          <w:jc w:val="center"/>
        </w:trPr>
        <w:tc>
          <w:tcPr>
            <w:tcW w:w="539" w:type="dxa"/>
            <w:tcBorders>
              <w:top w:val="single" w:sz="6" w:space="0" w:color="000000"/>
              <w:left w:val="single" w:sz="6" w:space="0" w:color="000000"/>
              <w:bottom w:val="single" w:sz="6" w:space="0" w:color="000000"/>
              <w:right w:val="single" w:sz="6" w:space="0" w:color="000000"/>
            </w:tcBorders>
          </w:tcPr>
          <w:p w14:paraId="77E9A150" w14:textId="726D8869" w:rsidR="004230A0" w:rsidRDefault="004230A0" w:rsidP="004230A0">
            <w:pPr>
              <w:pStyle w:val="TableParagraph"/>
              <w:spacing w:line="267" w:lineRule="exact"/>
              <w:ind w:left="102"/>
              <w:rPr>
                <w:rFonts w:ascii="Times New Roman"/>
                <w:sz w:val="24"/>
              </w:rPr>
            </w:pPr>
            <w:r>
              <w:rPr>
                <w:rFonts w:ascii="Times New Roman"/>
                <w:sz w:val="24"/>
              </w:rPr>
              <w:t>4</w:t>
            </w:r>
          </w:p>
        </w:tc>
        <w:tc>
          <w:tcPr>
            <w:tcW w:w="1710" w:type="dxa"/>
            <w:tcBorders>
              <w:top w:val="single" w:sz="6" w:space="0" w:color="000000"/>
              <w:left w:val="single" w:sz="6" w:space="0" w:color="000000"/>
              <w:bottom w:val="single" w:sz="6" w:space="0" w:color="000000"/>
              <w:right w:val="single" w:sz="6" w:space="0" w:color="000000"/>
            </w:tcBorders>
          </w:tcPr>
          <w:p w14:paraId="58DE6090" w14:textId="43A0957F" w:rsidR="004230A0" w:rsidRPr="004523E8" w:rsidRDefault="004230A0" w:rsidP="004230A0">
            <w:pPr>
              <w:pStyle w:val="TableParagraph"/>
              <w:ind w:left="102" w:right="100"/>
              <w:rPr>
                <w:rFonts w:ascii="Times New Roman" w:hAnsi="Times New Roman" w:cs="Times New Roman"/>
                <w:sz w:val="24"/>
                <w:szCs w:val="24"/>
              </w:rPr>
            </w:pPr>
            <w:r>
              <w:rPr>
                <w:rFonts w:ascii="Times New Roman" w:hAnsi="Times New Roman" w:cs="Times New Roman"/>
                <w:sz w:val="24"/>
                <w:szCs w:val="24"/>
              </w:rPr>
              <w:t>Analisa dan Perancangan Sistem Informasi Pengadaan Barang</w:t>
            </w:r>
          </w:p>
        </w:tc>
        <w:tc>
          <w:tcPr>
            <w:tcW w:w="1437" w:type="dxa"/>
            <w:tcBorders>
              <w:top w:val="single" w:sz="6" w:space="0" w:color="000000"/>
              <w:left w:val="single" w:sz="6" w:space="0" w:color="000000"/>
              <w:bottom w:val="single" w:sz="6" w:space="0" w:color="000000"/>
              <w:right w:val="single" w:sz="6" w:space="0" w:color="000000"/>
            </w:tcBorders>
          </w:tcPr>
          <w:p w14:paraId="662B60BB" w14:textId="03076D7D" w:rsidR="004230A0" w:rsidRPr="004523E8" w:rsidRDefault="004230A0" w:rsidP="004230A0">
            <w:pPr>
              <w:pStyle w:val="TableParagraph"/>
              <w:spacing w:line="267" w:lineRule="exact"/>
              <w:ind w:left="102"/>
              <w:rPr>
                <w:rFonts w:ascii="Times New Roman" w:hAnsi="Times New Roman" w:cs="Times New Roman"/>
                <w:noProof/>
                <w:color w:val="323232"/>
                <w:sz w:val="24"/>
                <w:szCs w:val="24"/>
              </w:rPr>
            </w:pPr>
            <w:r w:rsidRPr="00821756">
              <w:rPr>
                <w:rFonts w:ascii="Times New Roman" w:hAnsi="Times New Roman" w:cs="Times New Roman"/>
                <w:noProof/>
                <w:color w:val="323232"/>
                <w:sz w:val="24"/>
                <w:szCs w:val="24"/>
              </w:rPr>
              <w:t>Hayati, E. N. dan Adhi, A.</w:t>
            </w:r>
          </w:p>
        </w:tc>
        <w:tc>
          <w:tcPr>
            <w:tcW w:w="1418" w:type="dxa"/>
            <w:tcBorders>
              <w:top w:val="single" w:sz="6" w:space="0" w:color="000000"/>
              <w:left w:val="single" w:sz="6" w:space="0" w:color="000000"/>
              <w:bottom w:val="single" w:sz="6" w:space="0" w:color="000000"/>
              <w:right w:val="single" w:sz="6" w:space="0" w:color="000000"/>
            </w:tcBorders>
          </w:tcPr>
          <w:p w14:paraId="292ADFC5" w14:textId="0E6A6D46" w:rsidR="004230A0" w:rsidRPr="001D4527" w:rsidRDefault="004230A0" w:rsidP="004230A0">
            <w:pPr>
              <w:pStyle w:val="TableParagraph"/>
              <w:ind w:left="102" w:right="465"/>
              <w:rPr>
                <w:rFonts w:ascii="Times New Roman"/>
                <w:i/>
                <w:sz w:val="24"/>
              </w:rPr>
            </w:pPr>
            <w:r w:rsidRPr="001D4527">
              <w:rPr>
                <w:rFonts w:ascii="Times New Roman"/>
                <w:i/>
                <w:sz w:val="24"/>
              </w:rPr>
              <w:t>Metode analisis kebutuhan dari sistem yang ditentukan sendiri</w:t>
            </w:r>
          </w:p>
        </w:tc>
        <w:tc>
          <w:tcPr>
            <w:tcW w:w="3133" w:type="dxa"/>
            <w:tcBorders>
              <w:top w:val="single" w:sz="6" w:space="0" w:color="000000"/>
              <w:left w:val="single" w:sz="6" w:space="0" w:color="000000"/>
              <w:bottom w:val="single" w:sz="6" w:space="0" w:color="000000"/>
              <w:right w:val="single" w:sz="6" w:space="0" w:color="000000"/>
            </w:tcBorders>
          </w:tcPr>
          <w:p w14:paraId="6CD74961" w14:textId="5D9A581F" w:rsidR="004230A0" w:rsidRPr="00DE7AA3" w:rsidRDefault="00DE7AA3" w:rsidP="004230A0">
            <w:pPr>
              <w:pStyle w:val="TableParagraph"/>
              <w:ind w:left="102" w:righ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ini memeriksa kebutuhan data yang akan digunakan untuk membangun aplikasi yang akan dibangun.</w:t>
            </w:r>
          </w:p>
        </w:tc>
      </w:tr>
    </w:tbl>
    <w:p w14:paraId="0D58BCF9" w14:textId="77777777" w:rsidR="003D288E" w:rsidRDefault="003D288E" w:rsidP="003D288E">
      <w:pPr>
        <w:spacing w:before="6"/>
        <w:rPr>
          <w:rFonts w:eastAsia="Times New Roman" w:cs="Times New Roman"/>
          <w:sz w:val="20"/>
          <w:szCs w:val="20"/>
        </w:rPr>
      </w:pPr>
    </w:p>
    <w:p w14:paraId="09B215B4" w14:textId="5A1C72BA" w:rsidR="003D288E" w:rsidRDefault="00C65C40" w:rsidP="00F50660">
      <w:pPr>
        <w:ind w:firstLine="567"/>
        <w:rPr>
          <w:color w:val="323232"/>
          <w:szCs w:val="24"/>
        </w:rPr>
      </w:pPr>
      <w:r w:rsidRPr="00C65C40">
        <w:rPr>
          <w:szCs w:val="24"/>
        </w:rPr>
        <w:t xml:space="preserve">Seperti terlihat pada </w:t>
      </w:r>
      <w:r w:rsidR="00525D38" w:rsidRPr="00817EBF">
        <w:rPr>
          <w:color w:val="323232"/>
          <w:szCs w:val="24"/>
          <w:lang w:val="id-ID"/>
        </w:rPr>
        <w:fldChar w:fldCharType="begin"/>
      </w:r>
      <w:r w:rsidR="00525D38" w:rsidRPr="00817EBF">
        <w:rPr>
          <w:color w:val="323232"/>
          <w:szCs w:val="24"/>
          <w:lang w:val="id-ID"/>
        </w:rPr>
        <w:instrText xml:space="preserve"> REF _Ref504662217 \h  \* MERGEFORMAT </w:instrText>
      </w:r>
      <w:r w:rsidR="00525D38" w:rsidRPr="00817EBF">
        <w:rPr>
          <w:color w:val="323232"/>
          <w:szCs w:val="24"/>
          <w:lang w:val="id-ID"/>
        </w:rPr>
      </w:r>
      <w:r w:rsidR="00525D38" w:rsidRPr="00817EBF">
        <w:rPr>
          <w:color w:val="323232"/>
          <w:szCs w:val="24"/>
          <w:lang w:val="id-ID"/>
        </w:rPr>
        <w:fldChar w:fldCharType="separate"/>
      </w:r>
      <w:r w:rsidR="00E54869" w:rsidRPr="00E54869">
        <w:rPr>
          <w:szCs w:val="24"/>
        </w:rPr>
        <w:t>Table 2.1</w:t>
      </w:r>
      <w:r w:rsidR="00E54869" w:rsidRPr="000C4F53">
        <w:rPr>
          <w:color w:val="1D1B11"/>
        </w:rPr>
        <w:t xml:space="preserve"> </w:t>
      </w:r>
      <w:r w:rsidR="00E54869">
        <w:rPr>
          <w:color w:val="1D1B11"/>
        </w:rPr>
        <w:t>Perbandingan</w:t>
      </w:r>
      <w:r w:rsidR="00E54869">
        <w:rPr>
          <w:color w:val="1D1B11"/>
          <w:spacing w:val="2"/>
        </w:rPr>
        <w:t xml:space="preserve"> </w:t>
      </w:r>
      <w:r w:rsidR="00E54869">
        <w:rPr>
          <w:color w:val="1D1B11"/>
        </w:rPr>
        <w:t>Tinjauan Pustaka</w:t>
      </w:r>
      <w:r w:rsidR="00525D38" w:rsidRPr="00817EBF">
        <w:rPr>
          <w:color w:val="323232"/>
          <w:szCs w:val="24"/>
          <w:lang w:val="id-ID"/>
        </w:rPr>
        <w:fldChar w:fldCharType="end"/>
      </w:r>
      <w:r w:rsidR="00525D38" w:rsidRPr="00817EBF">
        <w:rPr>
          <w:color w:val="323232"/>
          <w:szCs w:val="24"/>
        </w:rPr>
        <w:t xml:space="preserve"> </w:t>
      </w:r>
      <w:r w:rsidR="003D288E" w:rsidRPr="00C65C40">
        <w:rPr>
          <w:szCs w:val="24"/>
        </w:rPr>
        <w:t>perbedaan dari k</w:t>
      </w:r>
      <w:r w:rsidR="00F14860" w:rsidRPr="00C65C40">
        <w:rPr>
          <w:szCs w:val="24"/>
        </w:rPr>
        <w:t>e</w:t>
      </w:r>
      <w:r w:rsidR="00717E08">
        <w:rPr>
          <w:szCs w:val="24"/>
        </w:rPr>
        <w:t>t</w:t>
      </w:r>
      <w:r w:rsidR="00F14860" w:rsidRPr="00C65C40">
        <w:rPr>
          <w:szCs w:val="24"/>
        </w:rPr>
        <w:t>i</w:t>
      </w:r>
      <w:r w:rsidR="00717E08">
        <w:rPr>
          <w:szCs w:val="24"/>
        </w:rPr>
        <w:t>g</w:t>
      </w:r>
      <w:r w:rsidR="00F14860" w:rsidRPr="00C65C40">
        <w:rPr>
          <w:szCs w:val="24"/>
        </w:rPr>
        <w:t>a</w:t>
      </w:r>
      <w:r w:rsidR="003D288E" w:rsidRPr="00C65C40">
        <w:rPr>
          <w:szCs w:val="24"/>
        </w:rPr>
        <w:t xml:space="preserve"> referensi dengan judul yang diangkat oleh penulis terletak pada metode yang </w:t>
      </w:r>
      <w:r w:rsidR="00F50660" w:rsidRPr="00C65C40">
        <w:rPr>
          <w:szCs w:val="24"/>
        </w:rPr>
        <w:t xml:space="preserve">digunakan, yaitu </w:t>
      </w:r>
      <w:r w:rsidR="00B54F8B" w:rsidRPr="00C65C40">
        <w:rPr>
          <w:szCs w:val="24"/>
        </w:rPr>
        <w:t>dengan penggunaan</w:t>
      </w:r>
      <w:r w:rsidR="003D288E" w:rsidRPr="00C65C40">
        <w:rPr>
          <w:szCs w:val="24"/>
        </w:rPr>
        <w:t xml:space="preserve"> </w:t>
      </w:r>
      <w:r w:rsidR="00717E08" w:rsidRPr="00817EBF">
        <w:rPr>
          <w:color w:val="323232"/>
          <w:szCs w:val="24"/>
        </w:rPr>
        <w:t>metode Agile Unified Process (Agile UP). Metode Agile UP ini digunakan karena merupakan sebuah metode permodelan yang efektif untuk membangun dan mendokumentasikan proses dari pembangunan sistem tersebut. Dalam artian lain, Agile UP memiliki tahap demi tahap ketika memodelkan sebuah sistem dengan cakupan luas. Selain itu, pada tiap tahap tersebut memiliki target tersendiri dalam tiap prosesnya.</w:t>
      </w:r>
    </w:p>
    <w:p w14:paraId="6940793E" w14:textId="748B9FC6" w:rsidR="00F35E9D" w:rsidRDefault="00EC40B1" w:rsidP="00F50660">
      <w:pPr>
        <w:ind w:firstLine="567"/>
        <w:rPr>
          <w:szCs w:val="24"/>
        </w:rPr>
      </w:pPr>
      <w:r>
        <w:rPr>
          <w:szCs w:val="24"/>
        </w:rPr>
        <w:t xml:space="preserve">Pada penelitian ini, </w:t>
      </w:r>
      <w:r w:rsidR="004A4B19">
        <w:rPr>
          <w:szCs w:val="24"/>
        </w:rPr>
        <w:t xml:space="preserve">dibuat aplikasi berbasis website dengan jaringan local, sehingga hanya dapat diakses oleh satu jaringan saja. Penelitian ini menggunakan metode Agile, dikarenakan </w:t>
      </w:r>
      <w:r w:rsidR="00012550">
        <w:rPr>
          <w:szCs w:val="24"/>
        </w:rPr>
        <w:t>fleksibilitas Agile menjadikannya lebih mudah untuk mengatasi perubahan yang dihadapi pada masa pengembangan sistem.</w:t>
      </w:r>
    </w:p>
    <w:p w14:paraId="2B7D76A0" w14:textId="49CDC78B" w:rsidR="00DB770D" w:rsidRDefault="00DB770D" w:rsidP="00F50660">
      <w:pPr>
        <w:ind w:firstLine="567"/>
        <w:rPr>
          <w:szCs w:val="24"/>
        </w:rPr>
      </w:pPr>
    </w:p>
    <w:p w14:paraId="766D02EC" w14:textId="77777777" w:rsidR="005C1777" w:rsidRDefault="005C1777" w:rsidP="00F50660">
      <w:pPr>
        <w:ind w:firstLine="567"/>
        <w:rPr>
          <w:szCs w:val="24"/>
        </w:rPr>
      </w:pPr>
    </w:p>
    <w:p w14:paraId="421605D9" w14:textId="3A77B004" w:rsidR="00AC1BEA" w:rsidRDefault="00F50660" w:rsidP="00483D1D">
      <w:pPr>
        <w:pStyle w:val="Heading2"/>
      </w:pPr>
      <w:r>
        <w:rPr>
          <w:lang w:val="id-ID"/>
        </w:rPr>
        <w:lastRenderedPageBreak/>
        <w:t xml:space="preserve">   </w:t>
      </w:r>
      <w:bookmarkStart w:id="22" w:name="_Toc520913959"/>
      <w:r w:rsidR="00AC1BEA">
        <w:t>Dasar Teori</w:t>
      </w:r>
      <w:bookmarkEnd w:id="22"/>
    </w:p>
    <w:p w14:paraId="3F08C993" w14:textId="3CC7CE8D" w:rsidR="00A36D16" w:rsidRDefault="00A36D16" w:rsidP="00483D1D">
      <w:pPr>
        <w:pStyle w:val="Heading3"/>
      </w:pPr>
      <w:bookmarkStart w:id="23" w:name="_Toc520913960"/>
      <w:r>
        <w:t>Sistem</w:t>
      </w:r>
      <w:bookmarkEnd w:id="23"/>
    </w:p>
    <w:p w14:paraId="14E2F0AA" w14:textId="6744054B" w:rsidR="00A36D16" w:rsidRDefault="008F02CA" w:rsidP="00F50660">
      <w:pPr>
        <w:ind w:firstLine="567"/>
      </w:pPr>
      <w:r>
        <w:t xml:space="preserve">Menurut </w:t>
      </w:r>
      <w:r>
        <w:rPr>
          <w:spacing w:val="2"/>
        </w:rPr>
        <w:t>(</w:t>
      </w:r>
      <w:r>
        <w:fldChar w:fldCharType="begin" w:fldLock="1"/>
      </w:r>
      <w:r w:rsidR="00520F6D">
        <w:instrText>ADDIN CSL_CITATION {"citationItems":[{"id":"ITEM-1","itemData":{"abstract":"Mustakini, Jogiyanto Hartono","author":[{"dropping-particle":"","family":"Jogiyanto","given":"Hartono Mustakini","non-dropping-particle":"","parse-names":false,"suffix":""}],"id":"ITEM-1","issued":{"date-parts":[["2006"]]},"publisher":"ANDI Publisher","publisher-place":"Yogyakarta","title":"Analisis dan Desain Sistem Informasi: Pendekatan Terstruktur Teori dan Praktek Aplikasi Bisnis","type":"book"},"uris":["http://www.mendeley.com/documents/?uuid=db3ab377-ae9c-4124-a1c2-0bf3d0192c08","http://www.mendeley.com/documents/?uuid=7d22c59f-dcd1-4850-afa5-765600ba8969"]}],"mendeley":{"formattedCitation":"(Jogiyanto, H. M., 2006)","manualFormatting":"Jogiyanto 2016)","plainTextFormattedCitation":"(Jogiyanto, H. M., 2006)","previouslyFormattedCitation":"(Jogiyanto, H. M., 2006)"},"properties":{"noteIndex":0},"schema":"https://github.com/citation-style-language/schema/raw/master/csl-citation.json"}</w:instrText>
      </w:r>
      <w:r>
        <w:fldChar w:fldCharType="separate"/>
      </w:r>
      <w:r>
        <w:rPr>
          <w:noProof/>
        </w:rPr>
        <w:t xml:space="preserve">Jogiyanto </w:t>
      </w:r>
      <w:r w:rsidR="00806233">
        <w:rPr>
          <w:noProof/>
        </w:rPr>
        <w:t>201</w:t>
      </w:r>
      <w:r w:rsidRPr="00C862AC">
        <w:rPr>
          <w:noProof/>
        </w:rPr>
        <w:t>6)</w:t>
      </w:r>
      <w:r>
        <w:fldChar w:fldCharType="end"/>
      </w:r>
      <w:r>
        <w:t>, s</w:t>
      </w:r>
      <w:r w:rsidR="00A36D16">
        <w:t>istem</w:t>
      </w:r>
      <w:r w:rsidR="00A36D16">
        <w:rPr>
          <w:spacing w:val="26"/>
        </w:rPr>
        <w:t xml:space="preserve"> </w:t>
      </w:r>
      <w:r w:rsidR="00A36D16">
        <w:t>adalah</w:t>
      </w:r>
      <w:r w:rsidR="00A36D16">
        <w:rPr>
          <w:spacing w:val="26"/>
        </w:rPr>
        <w:t xml:space="preserve"> </w:t>
      </w:r>
      <w:r w:rsidR="00A36D16">
        <w:t>sekumpulan</w:t>
      </w:r>
      <w:r w:rsidR="00A36D16">
        <w:rPr>
          <w:spacing w:val="26"/>
        </w:rPr>
        <w:t xml:space="preserve"> </w:t>
      </w:r>
      <w:r w:rsidR="00A36D16">
        <w:t>elemen</w:t>
      </w:r>
      <w:r w:rsidR="00A36D16">
        <w:rPr>
          <w:spacing w:val="31"/>
        </w:rPr>
        <w:t xml:space="preserve"> </w:t>
      </w:r>
      <w:r w:rsidR="00A36D16">
        <w:t>yang</w:t>
      </w:r>
      <w:r w:rsidR="00A36D16">
        <w:rPr>
          <w:spacing w:val="24"/>
        </w:rPr>
        <w:t xml:space="preserve"> </w:t>
      </w:r>
      <w:r w:rsidR="00A36D16">
        <w:t>saling</w:t>
      </w:r>
      <w:r w:rsidR="00913167">
        <w:t xml:space="preserve"> </w:t>
      </w:r>
      <w:r w:rsidR="00A36D16">
        <w:t>terkait</w:t>
      </w:r>
      <w:r w:rsidR="00A36D16">
        <w:rPr>
          <w:spacing w:val="26"/>
        </w:rPr>
        <w:t xml:space="preserve"> </w:t>
      </w:r>
      <w:r w:rsidR="00A36D16">
        <w:t>atau</w:t>
      </w:r>
      <w:r w:rsidR="00A36D16">
        <w:rPr>
          <w:spacing w:val="26"/>
        </w:rPr>
        <w:t xml:space="preserve"> </w:t>
      </w:r>
      <w:r w:rsidR="00A36D16">
        <w:t>terp</w:t>
      </w:r>
      <w:r w:rsidR="0096291C">
        <w:t>a</w:t>
      </w:r>
      <w:r w:rsidR="00A36D16">
        <w:t>du</w:t>
      </w:r>
      <w:r w:rsidR="00A36D16">
        <w:rPr>
          <w:spacing w:val="31"/>
        </w:rPr>
        <w:t xml:space="preserve"> </w:t>
      </w:r>
      <w:r w:rsidR="00A36D16">
        <w:t>yang</w:t>
      </w:r>
      <w:r w:rsidR="00A36D16">
        <w:rPr>
          <w:spacing w:val="24"/>
        </w:rPr>
        <w:t xml:space="preserve"> </w:t>
      </w:r>
      <w:r w:rsidR="00A36D16">
        <w:t>dimaksudkan</w:t>
      </w:r>
      <w:r w:rsidR="00A36D16">
        <w:rPr>
          <w:spacing w:val="71"/>
        </w:rPr>
        <w:t xml:space="preserve"> </w:t>
      </w:r>
      <w:r w:rsidR="00A36D16">
        <w:t>untuk</w:t>
      </w:r>
      <w:r w:rsidR="00A36D16">
        <w:rPr>
          <w:spacing w:val="40"/>
        </w:rPr>
        <w:t xml:space="preserve"> </w:t>
      </w:r>
      <w:r w:rsidR="00A36D16">
        <w:t>mencapai</w:t>
      </w:r>
      <w:r w:rsidR="00A36D16">
        <w:rPr>
          <w:spacing w:val="41"/>
        </w:rPr>
        <w:t xml:space="preserve"> </w:t>
      </w:r>
      <w:r w:rsidR="00A36D16">
        <w:t>suatu</w:t>
      </w:r>
      <w:r w:rsidR="00A36D16">
        <w:rPr>
          <w:spacing w:val="40"/>
        </w:rPr>
        <w:t xml:space="preserve"> </w:t>
      </w:r>
      <w:r w:rsidR="00A36D16">
        <w:t>kesatuan</w:t>
      </w:r>
      <w:r w:rsidR="00A36D16">
        <w:rPr>
          <w:spacing w:val="45"/>
        </w:rPr>
        <w:t xml:space="preserve"> </w:t>
      </w:r>
      <w:r w:rsidR="00A36D16">
        <w:t>yang</w:t>
      </w:r>
      <w:r w:rsidR="00A36D16">
        <w:rPr>
          <w:spacing w:val="38"/>
        </w:rPr>
        <w:t xml:space="preserve"> </w:t>
      </w:r>
      <w:r w:rsidR="00A36D16">
        <w:t>terdiri</w:t>
      </w:r>
      <w:r w:rsidR="00A36D16">
        <w:rPr>
          <w:spacing w:val="41"/>
        </w:rPr>
        <w:t xml:space="preserve"> </w:t>
      </w:r>
      <w:r w:rsidR="00A36D16">
        <w:t>dari</w:t>
      </w:r>
      <w:r w:rsidR="00A36D16">
        <w:rPr>
          <w:spacing w:val="41"/>
        </w:rPr>
        <w:t xml:space="preserve"> </w:t>
      </w:r>
      <w:r w:rsidR="00A36D16">
        <w:t>dua</w:t>
      </w:r>
      <w:r w:rsidR="00A36D16">
        <w:rPr>
          <w:spacing w:val="39"/>
        </w:rPr>
        <w:t xml:space="preserve"> </w:t>
      </w:r>
      <w:r w:rsidR="00A36D16">
        <w:t>atau</w:t>
      </w:r>
      <w:r w:rsidR="00A36D16">
        <w:rPr>
          <w:spacing w:val="40"/>
        </w:rPr>
        <w:t xml:space="preserve"> </w:t>
      </w:r>
      <w:r w:rsidR="00A36D16">
        <w:t>lebih</w:t>
      </w:r>
      <w:r w:rsidR="00A36D16">
        <w:rPr>
          <w:spacing w:val="40"/>
        </w:rPr>
        <w:t xml:space="preserve"> </w:t>
      </w:r>
      <w:r w:rsidR="00A36D16">
        <w:t>komponen</w:t>
      </w:r>
      <w:r w:rsidR="00A36D16">
        <w:rPr>
          <w:spacing w:val="40"/>
        </w:rPr>
        <w:t xml:space="preserve"> </w:t>
      </w:r>
      <w:r w:rsidR="00A36D16">
        <w:t>atau</w:t>
      </w:r>
      <w:r w:rsidR="00A36D16">
        <w:rPr>
          <w:spacing w:val="40"/>
        </w:rPr>
        <w:t xml:space="preserve"> </w:t>
      </w:r>
      <w:r w:rsidR="00A36D16">
        <w:t>subsistem</w:t>
      </w:r>
      <w:r w:rsidR="00A36D16">
        <w:rPr>
          <w:spacing w:val="81"/>
        </w:rPr>
        <w:t xml:space="preserve"> </w:t>
      </w:r>
      <w:r w:rsidR="00A36D16">
        <w:t>yang</w:t>
      </w:r>
      <w:r w:rsidR="00A36D16">
        <w:rPr>
          <w:spacing w:val="-3"/>
        </w:rPr>
        <w:t xml:space="preserve"> </w:t>
      </w:r>
      <w:r w:rsidR="00A36D16">
        <w:t>berinteraksi untuk mencapai suatu tujuan</w:t>
      </w:r>
      <w:r>
        <w:rPr>
          <w:spacing w:val="2"/>
        </w:rPr>
        <w:t>.</w:t>
      </w:r>
    </w:p>
    <w:p w14:paraId="5B2F85F4" w14:textId="1441C134" w:rsidR="000D464B" w:rsidRDefault="000D464B" w:rsidP="00F50660">
      <w:pPr>
        <w:ind w:firstLine="567"/>
      </w:pPr>
      <w:r>
        <w:rPr>
          <w:sz w:val="23"/>
          <w:szCs w:val="23"/>
        </w:rPr>
        <w:t>Menurut Hutahaean (2014), sistem adalah suatu jaringan kerja dari prosedur-prosedur yang saling berhubungan, berkumpul bersama-sama untuk melakukan kegiatan atau untuk melakukan sasaran yang tertentu. Menurut Kusrini (2007), sistem adalah sebuah tatanan yang terdiri atas sejumlah komponen fungsional (dengan tugas/fungsi khusus) yang saling berhubungan dan secara bersama-sama bertujuan untuk memenuhi suatu proses/pekerjaan tertentu. Menurut Kristanto (2008), sistem adalah jaringan kerja dari prosedur-prosedur yang saling berhubungan, berkumpul, bersama-sama untuk melakukan suatu kegiatan atau menyelesaikan suatu sasaran tertentu.</w:t>
      </w:r>
    </w:p>
    <w:p w14:paraId="61376B05" w14:textId="77777777" w:rsidR="00A36D16" w:rsidRDefault="00A36D16" w:rsidP="00A36D16">
      <w:pPr>
        <w:jc w:val="left"/>
        <w:rPr>
          <w:rFonts w:eastAsia="Times New Roman"/>
          <w:b/>
          <w:bCs/>
          <w:szCs w:val="24"/>
        </w:rPr>
      </w:pPr>
    </w:p>
    <w:p w14:paraId="2A5D6C57" w14:textId="7A04ACCF" w:rsidR="003F0B68" w:rsidRPr="00AC1BEA" w:rsidRDefault="003F0B68" w:rsidP="00483D1D">
      <w:pPr>
        <w:pStyle w:val="Heading3"/>
      </w:pPr>
      <w:bookmarkStart w:id="24" w:name="_Toc520913961"/>
      <w:r>
        <w:t>Informasi</w:t>
      </w:r>
      <w:bookmarkEnd w:id="24"/>
    </w:p>
    <w:p w14:paraId="168A60EC" w14:textId="482DD848" w:rsidR="003F0B68" w:rsidRDefault="0070043B" w:rsidP="00F50660">
      <w:pPr>
        <w:ind w:firstLine="567"/>
      </w:pPr>
      <w:r>
        <w:t xml:space="preserve">Menurut </w:t>
      </w:r>
      <w:r>
        <w:fldChar w:fldCharType="begin" w:fldLock="1"/>
      </w:r>
      <w:r w:rsidR="0051325A">
        <w:instrText>ADDIN CSL_CITATION {"citationItems":[{"id":"ITEM-1","itemData":{"author":[{"dropping-particle":"","family":"Kadir","given":"Abdul","non-dropping-particle":"","parse-names":false,"suffix":""}],"id":"ITEM-1","issued":{"date-parts":[["2013"]]},"publisher":"ANDI Publisher","publisher-place":"Yogyakarta","title":"Pengantar Teknologi informasi","type":"book"},"uris":["http://www.mendeley.com/documents/?uuid=41262c1d-4c2f-42ed-bace-e40567262689","http://www.mendeley.com/documents/?uuid=db4f2688-ee40-4bfb-9372-682195f198ef"]}],"mendeley":{"formattedCitation":"(Kadir, A., 2013)","manualFormatting":"Kadir (2013)","plainTextFormattedCitation":"(Kadir, A., 2013)","previouslyFormattedCitation":"(Kadir, A., 2013)"},"properties":{"noteIndex":0},"schema":"https://github.com/citation-style-language/schema/raw/master/csl-citation.json"}</w:instrText>
      </w:r>
      <w:r>
        <w:fldChar w:fldCharType="separate"/>
      </w:r>
      <w:r w:rsidRPr="00C862AC">
        <w:rPr>
          <w:noProof/>
        </w:rPr>
        <w:t>Kadir</w:t>
      </w:r>
      <w:r>
        <w:rPr>
          <w:noProof/>
        </w:rPr>
        <w:t xml:space="preserve"> (</w:t>
      </w:r>
      <w:r w:rsidRPr="00C862AC">
        <w:rPr>
          <w:noProof/>
        </w:rPr>
        <w:t>2013)</w:t>
      </w:r>
      <w:r>
        <w:fldChar w:fldCharType="end"/>
      </w:r>
      <w:r>
        <w:t xml:space="preserve">, </w:t>
      </w:r>
      <w:r w:rsidR="004C4DCD">
        <w:t>i</w:t>
      </w:r>
      <w:r w:rsidR="003F0B68">
        <w:t>nformasi</w:t>
      </w:r>
      <w:r w:rsidR="003F0B68">
        <w:rPr>
          <w:spacing w:val="58"/>
        </w:rPr>
        <w:t xml:space="preserve"> </w:t>
      </w:r>
      <w:r w:rsidR="003F0B68">
        <w:t>adalah</w:t>
      </w:r>
      <w:r w:rsidR="003F0B68">
        <w:rPr>
          <w:spacing w:val="57"/>
        </w:rPr>
        <w:t xml:space="preserve"> </w:t>
      </w:r>
      <w:r w:rsidR="003F0B68">
        <w:t>suatu data</w:t>
      </w:r>
      <w:r w:rsidR="003F0B68">
        <w:rPr>
          <w:spacing w:val="1"/>
        </w:rPr>
        <w:t xml:space="preserve"> </w:t>
      </w:r>
      <w:r w:rsidR="003F0B68">
        <w:t>yang</w:t>
      </w:r>
      <w:r w:rsidR="003F0B68">
        <w:rPr>
          <w:spacing w:val="55"/>
        </w:rPr>
        <w:t xml:space="preserve"> </w:t>
      </w:r>
      <w:r w:rsidR="003F0B68">
        <w:t>telah</w:t>
      </w:r>
      <w:r w:rsidR="003F0B68">
        <w:rPr>
          <w:spacing w:val="57"/>
        </w:rPr>
        <w:t xml:space="preserve"> </w:t>
      </w:r>
      <w:r w:rsidR="003F0B68">
        <w:t>diproses</w:t>
      </w:r>
      <w:r w:rsidR="003F0B68">
        <w:rPr>
          <w:spacing w:val="57"/>
        </w:rPr>
        <w:t xml:space="preserve"> </w:t>
      </w:r>
      <w:r w:rsidR="003F0B68">
        <w:t>sehingga</w:t>
      </w:r>
      <w:r w:rsidR="003F0B68">
        <w:rPr>
          <w:spacing w:val="56"/>
        </w:rPr>
        <w:t xml:space="preserve"> </w:t>
      </w:r>
      <w:r w:rsidR="003F0B68">
        <w:t>dapat mengurangi</w:t>
      </w:r>
      <w:r w:rsidR="003F0B68">
        <w:rPr>
          <w:spacing w:val="57"/>
        </w:rPr>
        <w:t xml:space="preserve"> </w:t>
      </w:r>
      <w:r w:rsidR="003F0B68">
        <w:t>ketidakjelasan</w:t>
      </w:r>
      <w:r w:rsidR="003F0B68">
        <w:rPr>
          <w:spacing w:val="31"/>
        </w:rPr>
        <w:t xml:space="preserve"> </w:t>
      </w:r>
      <w:r w:rsidR="003F0B68">
        <w:t>tentang</w:t>
      </w:r>
      <w:r w:rsidR="003F0B68">
        <w:rPr>
          <w:spacing w:val="28"/>
        </w:rPr>
        <w:t xml:space="preserve"> </w:t>
      </w:r>
      <w:r w:rsidR="003F0B68">
        <w:t>keadaan</w:t>
      </w:r>
      <w:r w:rsidR="003F0B68">
        <w:rPr>
          <w:spacing w:val="31"/>
        </w:rPr>
        <w:t xml:space="preserve"> </w:t>
      </w:r>
      <w:r w:rsidR="003F0B68">
        <w:t>atau</w:t>
      </w:r>
      <w:r w:rsidR="003F0B68">
        <w:rPr>
          <w:spacing w:val="31"/>
        </w:rPr>
        <w:t xml:space="preserve"> </w:t>
      </w:r>
      <w:r w:rsidR="003F0B68">
        <w:t>suatu</w:t>
      </w:r>
      <w:r w:rsidR="003F0B68">
        <w:rPr>
          <w:spacing w:val="31"/>
        </w:rPr>
        <w:t xml:space="preserve"> </w:t>
      </w:r>
      <w:r w:rsidR="003F0B68">
        <w:t>kejadian.</w:t>
      </w:r>
      <w:r w:rsidR="003F0B68">
        <w:rPr>
          <w:spacing w:val="31"/>
        </w:rPr>
        <w:t xml:space="preserve"> </w:t>
      </w:r>
      <w:r w:rsidR="003F0B68">
        <w:t>Sedangkan</w:t>
      </w:r>
      <w:r w:rsidR="003F0B68">
        <w:rPr>
          <w:spacing w:val="31"/>
        </w:rPr>
        <w:t xml:space="preserve"> </w:t>
      </w:r>
      <w:r w:rsidR="003F0B68">
        <w:t>kata</w:t>
      </w:r>
      <w:r w:rsidR="003F0B68">
        <w:rPr>
          <w:spacing w:val="30"/>
        </w:rPr>
        <w:t xml:space="preserve"> </w:t>
      </w:r>
      <w:r w:rsidR="003F0B68">
        <w:t>data</w:t>
      </w:r>
      <w:r w:rsidR="003F0B68">
        <w:rPr>
          <w:spacing w:val="32"/>
        </w:rPr>
        <w:t xml:space="preserve"> </w:t>
      </w:r>
      <w:r w:rsidR="003F0B68">
        <w:t>adalah</w:t>
      </w:r>
      <w:r w:rsidR="003F0B68">
        <w:rPr>
          <w:spacing w:val="81"/>
        </w:rPr>
        <w:t xml:space="preserve"> </w:t>
      </w:r>
      <w:r w:rsidR="003F0B68">
        <w:t>fakta atau kenyataan</w:t>
      </w:r>
      <w:r w:rsidR="003F0B68">
        <w:rPr>
          <w:spacing w:val="4"/>
        </w:rPr>
        <w:t xml:space="preserve"> </w:t>
      </w:r>
      <w:r w:rsidR="003F0B68">
        <w:t>yang</w:t>
      </w:r>
      <w:r w:rsidR="003F0B68">
        <w:rPr>
          <w:spacing w:val="-3"/>
        </w:rPr>
        <w:t xml:space="preserve"> </w:t>
      </w:r>
      <w:r w:rsidR="003F0B68">
        <w:t>sebenarnya.</w:t>
      </w:r>
    </w:p>
    <w:p w14:paraId="72E90DAF" w14:textId="3A682D95" w:rsidR="001502B8" w:rsidRDefault="0024349D" w:rsidP="00DB770D">
      <w:pPr>
        <w:rPr>
          <w:sz w:val="23"/>
          <w:szCs w:val="23"/>
        </w:rPr>
      </w:pPr>
      <w:r>
        <w:rPr>
          <w:sz w:val="23"/>
          <w:szCs w:val="23"/>
        </w:rPr>
        <w:t>Menurut Hartono (201</w:t>
      </w:r>
      <w:r w:rsidR="000D464B">
        <w:rPr>
          <w:sz w:val="23"/>
          <w:szCs w:val="23"/>
        </w:rPr>
        <w:t>5), informasi adalah data yang diolah menjadi bentuk yang lebih berguna dan lebih berarti bagi yang menerimanya. Menurut Sutabri (2014), informasi adalah ha</w:t>
      </w:r>
      <w:r w:rsidR="00F50660">
        <w:rPr>
          <w:sz w:val="23"/>
          <w:szCs w:val="23"/>
        </w:rPr>
        <w:t xml:space="preserve">sil pemrosesan, manipulasi, dan </w:t>
      </w:r>
      <w:r w:rsidR="000D464B">
        <w:rPr>
          <w:sz w:val="23"/>
          <w:szCs w:val="23"/>
        </w:rPr>
        <w:t>pengorganisasian</w:t>
      </w:r>
      <w:r w:rsidR="00F50660">
        <w:rPr>
          <w:sz w:val="23"/>
          <w:szCs w:val="23"/>
          <w:lang w:val="id-ID"/>
        </w:rPr>
        <w:t xml:space="preserve"> atau </w:t>
      </w:r>
      <w:r w:rsidR="000D464B">
        <w:rPr>
          <w:sz w:val="23"/>
          <w:szCs w:val="23"/>
        </w:rPr>
        <w:t>penataan dari sekelompok data yang mempunyai nilai pengetahuan bagi penggunanya. S</w:t>
      </w:r>
      <w:r w:rsidR="001F08E3">
        <w:rPr>
          <w:sz w:val="23"/>
          <w:szCs w:val="23"/>
        </w:rPr>
        <w:t>edangkan menurut Kristanto (2014</w:t>
      </w:r>
      <w:r w:rsidR="000D464B">
        <w:rPr>
          <w:sz w:val="23"/>
          <w:szCs w:val="23"/>
        </w:rPr>
        <w:t>), informasi adalah kumpulan data yang diolah menjadi bentuk yang lebih berguna dan lebih berarti bagi yang menerima.</w:t>
      </w:r>
    </w:p>
    <w:p w14:paraId="49A97B47" w14:textId="77777777" w:rsidR="00DB770D" w:rsidRDefault="00DB770D" w:rsidP="00DB770D">
      <w:pPr>
        <w:rPr>
          <w:sz w:val="23"/>
          <w:szCs w:val="23"/>
        </w:rPr>
      </w:pPr>
    </w:p>
    <w:p w14:paraId="161EA656" w14:textId="171833E1" w:rsidR="009F5335" w:rsidRDefault="00447003" w:rsidP="00483D1D">
      <w:pPr>
        <w:pStyle w:val="Heading3"/>
      </w:pPr>
      <w:bookmarkStart w:id="25" w:name="_Toc520913962"/>
      <w:r>
        <w:t>Sistem Informasi</w:t>
      </w:r>
      <w:bookmarkEnd w:id="25"/>
    </w:p>
    <w:p w14:paraId="06A6242A" w14:textId="7A148832" w:rsidR="00447003" w:rsidRDefault="006A55DF" w:rsidP="00F50660">
      <w:pPr>
        <w:ind w:firstLine="567"/>
      </w:pPr>
      <w:r>
        <w:t xml:space="preserve">Menurut </w:t>
      </w:r>
      <w:r>
        <w:fldChar w:fldCharType="begin" w:fldLock="1"/>
      </w:r>
      <w:r w:rsidR="00F2418A">
        <w:instrText>ADDIN CSL_CITATION {"citationItems":[{"id":"ITEM-1","itemData":{"author":[{"dropping-particle":"Bin","family":"Ladjamudin","given":"Al Bahra","non-dropping-particle":"","parse-names":false,"suffix":""}],"id":"ITEM-1","issued":{"date-parts":[["2006"]]},"publisher":"Graha Ilmu","publisher-place":"Yogyakarta","title":"Rekayasa Perangkat Lunak","type":"book"},"uris":["http://www.mendeley.com/documents/?uuid=d2cc222b-79f0-4ff9-b719-29cfed25ceee","http://www.mendeley.com/documents/?uuid=b28986d1-36ea-4539-840b-170f4e4b6315"]}],"mendeley":{"formattedCitation":"(Ladjamudin, A. B. Bin, 2006)","manualFormatting":"Ladjamudin (2016)","plainTextFormattedCitation":"(Ladjamudin, A. B. Bin, 2006)","previouslyFormattedCitation":"(Ladjamudin, A. B. Bin, 2006)"},"properties":{"noteIndex":0},"schema":"https://github.com/citation-style-language/schema/raw/master/csl-citation.json"}</w:instrText>
      </w:r>
      <w:r>
        <w:fldChar w:fldCharType="separate"/>
      </w:r>
      <w:r w:rsidRPr="00447003">
        <w:rPr>
          <w:noProof/>
        </w:rPr>
        <w:t>La</w:t>
      </w:r>
      <w:r>
        <w:rPr>
          <w:noProof/>
        </w:rPr>
        <w:t>djamudin</w:t>
      </w:r>
      <w:r w:rsidRPr="00447003">
        <w:rPr>
          <w:noProof/>
        </w:rPr>
        <w:t xml:space="preserve"> </w:t>
      </w:r>
      <w:r>
        <w:rPr>
          <w:noProof/>
        </w:rPr>
        <w:t>(</w:t>
      </w:r>
      <w:r w:rsidR="00E358F7">
        <w:rPr>
          <w:noProof/>
        </w:rPr>
        <w:t>201</w:t>
      </w:r>
      <w:r w:rsidRPr="00447003">
        <w:rPr>
          <w:noProof/>
        </w:rPr>
        <w:t>6)</w:t>
      </w:r>
      <w:r>
        <w:fldChar w:fldCharType="end"/>
      </w:r>
      <w:r>
        <w:t xml:space="preserve">, </w:t>
      </w:r>
      <w:r w:rsidR="00447003">
        <w:t>Sistem informasi dapat</w:t>
      </w:r>
      <w:r>
        <w:t xml:space="preserve"> di definisikan sebagai berikut</w:t>
      </w:r>
      <w:r w:rsidR="00447003">
        <w:t>:</w:t>
      </w:r>
    </w:p>
    <w:p w14:paraId="2ADC3074" w14:textId="622D1FBE" w:rsidR="00447003" w:rsidRDefault="00447003" w:rsidP="00CB0E80">
      <w:pPr>
        <w:pStyle w:val="ListParagraph"/>
        <w:numPr>
          <w:ilvl w:val="4"/>
          <w:numId w:val="18"/>
        </w:numPr>
        <w:ind w:left="1134" w:hanging="567"/>
      </w:pPr>
      <w:r>
        <w:t>Suatu sistem yang dibuat oleh manusia yang terdiri dari komponen-</w:t>
      </w:r>
      <w:r>
        <w:lastRenderedPageBreak/>
        <w:t xml:space="preserve">komponen dalam </w:t>
      </w:r>
      <w:r w:rsidR="00535392">
        <w:t>organisasi untuk mencapai suatu tujuan yaitu menyajika informasi.</w:t>
      </w:r>
    </w:p>
    <w:p w14:paraId="5D7810E6" w14:textId="26393C95" w:rsidR="00535392" w:rsidRDefault="00535392" w:rsidP="00CB0E80">
      <w:pPr>
        <w:pStyle w:val="ListParagraph"/>
        <w:numPr>
          <w:ilvl w:val="4"/>
          <w:numId w:val="18"/>
        </w:numPr>
        <w:ind w:left="1134" w:hanging="567"/>
      </w:pPr>
      <w:r>
        <w:t>Sekumpulan prosedur organisasi yang pada saat dilaksanakan akan memberikan informasi bagi pengambil keputusan dan atau untuk mengendalikan organisasi.</w:t>
      </w:r>
    </w:p>
    <w:p w14:paraId="7827B435" w14:textId="04098607" w:rsidR="00535392" w:rsidRPr="00447003" w:rsidRDefault="00535392" w:rsidP="00CB0E80">
      <w:pPr>
        <w:pStyle w:val="ListParagraph"/>
        <w:numPr>
          <w:ilvl w:val="4"/>
          <w:numId w:val="18"/>
        </w:numPr>
        <w:ind w:left="1134" w:hanging="567"/>
      </w:pPr>
      <w:r>
        <w:t>Suatu sistem dalam suatu organisasi yang mempertemukan kebutuhan pengolahan transaksi, mendukung operasi, bersifat manajerial, dan kegiatan strategi dari suatu organisasi dan menyediakan pihak luar tertentu dengan laporan-laporan yang diperlukan.</w:t>
      </w:r>
    </w:p>
    <w:p w14:paraId="1BB0E7FF" w14:textId="77777777" w:rsidR="00F54346" w:rsidRDefault="00F54346" w:rsidP="003F0B68"/>
    <w:p w14:paraId="0785D548" w14:textId="641C34B3" w:rsidR="009F5335" w:rsidRPr="009F5335" w:rsidRDefault="00F54346" w:rsidP="00483D1D">
      <w:pPr>
        <w:pStyle w:val="Heading3"/>
      </w:pPr>
      <w:bookmarkStart w:id="26" w:name="_Toc520913963"/>
      <w:r w:rsidRPr="00F54346">
        <w:t>Website</w:t>
      </w:r>
      <w:bookmarkEnd w:id="26"/>
    </w:p>
    <w:p w14:paraId="0A310C85" w14:textId="7E71C7DB" w:rsidR="002F0BC4" w:rsidRDefault="00F54346" w:rsidP="00F50660">
      <w:pPr>
        <w:ind w:firstLine="567"/>
      </w:pPr>
      <w:r w:rsidRPr="00F54346">
        <w:t xml:space="preserve">Menurut Sutarman </w:t>
      </w:r>
      <w:r w:rsidR="00C862AC">
        <w:fldChar w:fldCharType="begin" w:fldLock="1"/>
      </w:r>
      <w:r w:rsidR="0051325A">
        <w:instrText>ADDIN CSL_CITATION {"citationItems":[{"id":"ITEM-1","itemData":{"author":[{"dropping-particle":"","family":"Sutarman","given":"","non-dropping-particle":"","parse-names":false,"suffix":""}],"id":"ITEM-1","issued":{"date-parts":[["2009"]]},"number-of-pages":"45","publisher":"Bumi Aksara","publisher-place":"Jakarta","title":"Pengantar Teknologi Informasi","type":"book"},"uris":["http://www.mendeley.com/documents/?uuid=b36a680a-d96b-4018-8d67-8c59dcf46188","http://www.mendeley.com/documents/?uuid=bd7a6f80-69ce-4229-9ee2-2193cc085579"]}],"mendeley":{"formattedCitation":"(Sutarman, 2009)","manualFormatting":"(2009)","plainTextFormattedCitation":"(Sutarman, 2009)","previouslyFormattedCitation":"(Sutarman, 2009)"},"properties":{"noteIndex":0},"schema":"https://github.com/citation-style-language/schema/raw/master/csl-citation.json"}</w:instrText>
      </w:r>
      <w:r w:rsidR="00C862AC">
        <w:fldChar w:fldCharType="separate"/>
      </w:r>
      <w:r w:rsidR="00205C97">
        <w:rPr>
          <w:noProof/>
        </w:rPr>
        <w:t>(</w:t>
      </w:r>
      <w:r w:rsidR="0032045A" w:rsidRPr="0032045A">
        <w:rPr>
          <w:noProof/>
        </w:rPr>
        <w:t>2009)</w:t>
      </w:r>
      <w:r w:rsidR="00C862AC">
        <w:fldChar w:fldCharType="end"/>
      </w:r>
      <w:r w:rsidRPr="00F54346">
        <w:t xml:space="preserve">, </w:t>
      </w:r>
      <w:r>
        <w:t>w</w:t>
      </w:r>
      <w:r w:rsidRPr="00F54346">
        <w:t xml:space="preserve">ebsite merupakan sistem komunikasi dan informasi hypertext yang digunakan pada jaringan komputer internet. Dan site adalah tempat dimana dokumen-dokumen </w:t>
      </w:r>
      <w:r>
        <w:t>w</w:t>
      </w:r>
      <w:r w:rsidRPr="00F54346">
        <w:t xml:space="preserve">eb berada. </w:t>
      </w:r>
    </w:p>
    <w:p w14:paraId="50E6A230" w14:textId="37B33D0D" w:rsidR="00F54346" w:rsidRDefault="00C862AC" w:rsidP="00F50660">
      <w:pPr>
        <w:ind w:firstLine="567"/>
      </w:pPr>
      <w:r>
        <w:t>Sedangkan menurut Kadir</w:t>
      </w:r>
      <w:r w:rsidR="00EA4FB7">
        <w:t xml:space="preserve"> </w:t>
      </w:r>
      <w:r>
        <w:fldChar w:fldCharType="begin" w:fldLock="1"/>
      </w:r>
      <w:r w:rsidR="0051325A">
        <w:instrText>ADDIN CSL_CITATION {"citationItems":[{"id":"ITEM-1","itemData":{"author":[{"dropping-particle":"","family":"Kadir","given":"Abdul","non-dropping-particle":"","parse-names":false,"suffix":""}],"id":"ITEM-1","issued":{"date-parts":[["2013"]]},"publisher":"ANDI Publisher","publisher-place":"Yogyakarta","title":"Pengantar Teknologi informasi","type":"book"},"uris":["http://www.mendeley.com/documents/?uuid=db4f2688-ee40-4bfb-9372-682195f198ef","http://www.mendeley.com/documents/?uuid=41262c1d-4c2f-42ed-bace-e40567262689"]}],"mendeley":{"formattedCitation":"(Kadir, A., 2013)","manualFormatting":"(2013)","plainTextFormattedCitation":"(Kadir, A., 2013)","previouslyFormattedCitation":"(Kadir, A., 2013)"},"properties":{"noteIndex":0},"schema":"https://github.com/citation-style-language/schema/raw/master/csl-citation.json"}</w:instrText>
      </w:r>
      <w:r>
        <w:fldChar w:fldCharType="separate"/>
      </w:r>
      <w:r w:rsidR="00205C97">
        <w:rPr>
          <w:noProof/>
        </w:rPr>
        <w:t>(</w:t>
      </w:r>
      <w:r w:rsidR="0032045A" w:rsidRPr="0032045A">
        <w:rPr>
          <w:noProof/>
        </w:rPr>
        <w:t>2013)</w:t>
      </w:r>
      <w:r>
        <w:fldChar w:fldCharType="end"/>
      </w:r>
      <w:r w:rsidR="00F54346" w:rsidRPr="00F54346">
        <w:t xml:space="preserve">, website </w:t>
      </w:r>
      <w:r w:rsidR="00F54346">
        <w:t>a</w:t>
      </w:r>
      <w:r w:rsidR="00F54346" w:rsidRPr="00F54346">
        <w:t>dalah sebuah media presentasi online untuk sebuah perusahaan atau individu. Website juga dapat digunakan sebagai media penyampai informasi secara online, seperti detik.com, okezone.com, v</w:t>
      </w:r>
      <w:r w:rsidR="00F54346">
        <w:t xml:space="preserve">ivanews.com dan </w:t>
      </w:r>
      <w:r w:rsidR="00F54346" w:rsidRPr="00F54346">
        <w:t>lain-lain.</w:t>
      </w:r>
    </w:p>
    <w:p w14:paraId="79F4EC0F" w14:textId="77777777" w:rsidR="00064F0B" w:rsidRDefault="00064F0B" w:rsidP="007B1374">
      <w:pPr>
        <w:ind w:firstLine="0"/>
      </w:pPr>
    </w:p>
    <w:p w14:paraId="2958AC2F" w14:textId="138D16E3" w:rsidR="00F54346" w:rsidRDefault="00F54346" w:rsidP="00483D1D">
      <w:pPr>
        <w:pStyle w:val="Heading3"/>
      </w:pPr>
      <w:bookmarkStart w:id="27" w:name="_Toc520913964"/>
      <w:r w:rsidRPr="00F54346">
        <w:t>Database</w:t>
      </w:r>
      <w:bookmarkEnd w:id="27"/>
    </w:p>
    <w:p w14:paraId="327CC1CA" w14:textId="0715F753" w:rsidR="00F54346" w:rsidRDefault="00F54346" w:rsidP="00F50660">
      <w:pPr>
        <w:ind w:firstLine="567"/>
      </w:pPr>
      <w:r w:rsidRPr="00F54346">
        <w:t xml:space="preserve">Menurut </w:t>
      </w:r>
      <w:r w:rsidR="00C862AC">
        <w:t>Waljiyanto</w:t>
      </w:r>
      <w:r w:rsidRPr="00F54346">
        <w:t xml:space="preserve"> </w:t>
      </w:r>
      <w:r w:rsidR="00205C97">
        <w:t>(</w:t>
      </w:r>
      <w:r w:rsidR="00C862AC">
        <w:fldChar w:fldCharType="begin" w:fldLock="1"/>
      </w:r>
      <w:r w:rsidR="0016048B">
        <w:instrText>ADDIN CSL_CITATION {"citationItems":[{"id":"ITEM-1","itemData":{"author":[{"dropping-particle":"","family":"Waljiyanto","given":"","non-dropping-particle":"","parse-names":false,"suffix":""}],"id":"ITEM-1","issued":{"date-parts":[["2003"]]},"publisher":"Graha Ilmu","publisher-place":"Yogyakarta","title":"Sistem Basis Data: Analisis dan Pemodelan Data","type":"book"},"uris":["http://www.mendeley.com/documents/?uuid=726daaa5-da08-434a-96d6-bb9f035d9049","http://www.mendeley.com/documents/?uuid=29f9853c-c757-47ce-a885-8c66dcd9ac07"]}],"mendeley":{"formattedCitation":"(Waljiyanto, 2003)","manualFormatting":"2013)","plainTextFormattedCitation":"(Waljiyanto, 2003)","previouslyFormattedCitation":"(Waljiyanto, 2003)"},"properties":{"noteIndex":0},"schema":"https://github.com/citation-style-language/schema/raw/master/csl-citation.json"}</w:instrText>
      </w:r>
      <w:r w:rsidR="00C862AC">
        <w:fldChar w:fldCharType="separate"/>
      </w:r>
      <w:r w:rsidR="003E3E05">
        <w:rPr>
          <w:noProof/>
        </w:rPr>
        <w:t>201</w:t>
      </w:r>
      <w:r w:rsidR="0032045A" w:rsidRPr="0032045A">
        <w:rPr>
          <w:noProof/>
        </w:rPr>
        <w:t>3)</w:t>
      </w:r>
      <w:r w:rsidR="00C862AC">
        <w:fldChar w:fldCharType="end"/>
      </w:r>
      <w:r w:rsidRPr="00F54346">
        <w:t>, database atau memiliki istilah basis data merupakan suatu kumpulan data yang saling berhubungan dan berkaitan dengan subjek tertentu pada tujuan tertentu pula, hubungan</w:t>
      </w:r>
      <w:r w:rsidRPr="00F54346">
        <w:rPr>
          <w:rFonts w:eastAsia="Times New Roman" w:cs="Times New Roman"/>
          <w:sz w:val="28"/>
          <w:szCs w:val="28"/>
          <w:lang w:val="id-ID" w:eastAsia="id-ID"/>
        </w:rPr>
        <w:t xml:space="preserve"> </w:t>
      </w:r>
      <w:r w:rsidRPr="00F54346">
        <w:t>antardata ini dapat dilihat oleh adanya field ataupun kolom.</w:t>
      </w:r>
    </w:p>
    <w:p w14:paraId="67BD0E8E" w14:textId="07B7A6B3" w:rsidR="00F54346" w:rsidRPr="00F54346" w:rsidRDefault="00F54346" w:rsidP="00F50660">
      <w:pPr>
        <w:ind w:firstLine="567"/>
        <w:rPr>
          <w:rFonts w:eastAsia="Times New Roman" w:cs="Times New Roman"/>
          <w:sz w:val="28"/>
          <w:szCs w:val="28"/>
          <w:lang w:val="id-ID" w:eastAsia="id-ID"/>
        </w:rPr>
      </w:pPr>
      <w:r w:rsidRPr="00F54346">
        <w:t xml:space="preserve">Sedangkan menurut </w:t>
      </w:r>
      <w:r w:rsidR="00C862AC">
        <w:t>Prahasta</w:t>
      </w:r>
      <w:r w:rsidRPr="00F54346">
        <w:t xml:space="preserve"> </w:t>
      </w:r>
      <w:r w:rsidR="00C862AC">
        <w:fldChar w:fldCharType="begin" w:fldLock="1"/>
      </w:r>
      <w:r w:rsidR="0051325A">
        <w:instrText>ADDIN CSL_CITATION {"citationItems":[{"id":"ITEM-1","itemData":{"author":[{"dropping-particle":"","family":"Prahasta","given":"Eddy","non-dropping-particle":"","parse-names":false,"suffix":""}],"id":"ITEM-1","issued":{"date-parts":[["2002"]]},"publisher":"Informatika","publisher-place":"Bandung","title":"Konsep-konsep Dasar Sistem Informasi Geografis","type":"book"},"uris":["http://www.mendeley.com/documents/?uuid=4a0510be-020e-4f33-b4bd-7d0ada3d9563","http://www.mendeley.com/documents/?uuid=516cbd9a-4677-43e5-a9dd-ce7a1a546324"]}],"mendeley":{"formattedCitation":"(Prahasta, E., 2002)","manualFormatting":"(2002)","plainTextFormattedCitation":"(Prahasta, E., 2002)","previouslyFormattedCitation":"(Prahasta, E., 2002)"},"properties":{"noteIndex":0},"schema":"https://github.com/citation-style-language/schema/raw/master/csl-citation.json"}</w:instrText>
      </w:r>
      <w:r w:rsidR="00C862AC">
        <w:fldChar w:fldCharType="separate"/>
      </w:r>
      <w:r w:rsidR="00205C97">
        <w:rPr>
          <w:noProof/>
        </w:rPr>
        <w:t>(</w:t>
      </w:r>
      <w:r w:rsidR="008621FD">
        <w:rPr>
          <w:noProof/>
        </w:rPr>
        <w:t>2014</w:t>
      </w:r>
      <w:r w:rsidR="0032045A" w:rsidRPr="0032045A">
        <w:rPr>
          <w:noProof/>
        </w:rPr>
        <w:t>)</w:t>
      </w:r>
      <w:r w:rsidR="00C862AC">
        <w:fldChar w:fldCharType="end"/>
      </w:r>
      <w:r w:rsidRPr="00F54346">
        <w:t>, database itu didefinisikan sebagai kumpulan data yang terintegrasi dan diatur sedemikian rupa sehingga data tersebut dapat d</w:t>
      </w:r>
      <w:r w:rsidR="00C64B49">
        <w:t>\</w:t>
      </w:r>
      <w:r w:rsidRPr="00F54346">
        <w:t>imanipulasi, diambil, dan dicari secara</w:t>
      </w:r>
      <w:r w:rsidRPr="00F54346">
        <w:rPr>
          <w:rFonts w:eastAsia="Times New Roman" w:cs="Times New Roman"/>
          <w:sz w:val="28"/>
          <w:szCs w:val="28"/>
          <w:lang w:val="id-ID" w:eastAsia="id-ID"/>
        </w:rPr>
        <w:t xml:space="preserve"> </w:t>
      </w:r>
      <w:r w:rsidRPr="00F54346">
        <w:t>cepat.</w:t>
      </w:r>
    </w:p>
    <w:p w14:paraId="38E0F83F" w14:textId="3D66DD8C" w:rsidR="00F54346" w:rsidRDefault="008621FD" w:rsidP="00F50660">
      <w:pPr>
        <w:ind w:firstLine="567"/>
        <w:rPr>
          <w:sz w:val="23"/>
          <w:szCs w:val="23"/>
        </w:rPr>
      </w:pPr>
      <w:r>
        <w:rPr>
          <w:sz w:val="23"/>
          <w:szCs w:val="23"/>
        </w:rPr>
        <w:t>Menurut Kusrini (2015</w:t>
      </w:r>
      <w:r w:rsidR="000D464B">
        <w:rPr>
          <w:sz w:val="23"/>
          <w:szCs w:val="23"/>
        </w:rPr>
        <w:t>), basis data adalah kumpulan data yang saling berelasi. Data merupakan fakta mengenai obyek, orang, dan lain-lain. Data dinyatakan dengan nilai (angka, deretan karakter, atau simbol).</w:t>
      </w:r>
    </w:p>
    <w:p w14:paraId="5A000881" w14:textId="77777777" w:rsidR="000D464B" w:rsidRPr="00F54346" w:rsidRDefault="000D464B" w:rsidP="00F54346"/>
    <w:p w14:paraId="1CAA12DB" w14:textId="2C60EFC8" w:rsidR="00A36D16" w:rsidRDefault="00A07E73" w:rsidP="00483D1D">
      <w:pPr>
        <w:pStyle w:val="Heading3"/>
      </w:pPr>
      <w:bookmarkStart w:id="28" w:name="_Toc520913965"/>
      <w:r>
        <w:lastRenderedPageBreak/>
        <w:t>Pelayanan</w:t>
      </w:r>
      <w:bookmarkEnd w:id="28"/>
    </w:p>
    <w:p w14:paraId="7221EE06" w14:textId="37D49FD9" w:rsidR="007B1374" w:rsidRPr="007B1374" w:rsidRDefault="008621FD" w:rsidP="00F50660">
      <w:pPr>
        <w:ind w:firstLine="567"/>
      </w:pPr>
      <w:r>
        <w:t>Menurut Suparlan (2014</w:t>
      </w:r>
      <w:r w:rsidR="007B1374">
        <w:t>), pelayanan adalah usaha pemberian bantuan atau pertolongan kepada orang lain, baik berupa materi maupun non materi agar orang itu dapat mengatasi masalahnya sendir</w:t>
      </w:r>
      <w:r>
        <w:t>i. Sedangkan menurut Moenir (201</w:t>
      </w:r>
      <w:r w:rsidR="007B1374">
        <w:t>5) menjelaskan bahwa pelayanan adalah proses pemenuhan kebutuhan melalui aktifitas orang lain secara langsung.</w:t>
      </w:r>
    </w:p>
    <w:p w14:paraId="49BA07FD" w14:textId="087CD836" w:rsidR="007B1374" w:rsidRDefault="007B1374" w:rsidP="00F50660">
      <w:pPr>
        <w:ind w:firstLine="567"/>
      </w:pPr>
      <w:r>
        <w:t>Menurut Kotler (20</w:t>
      </w:r>
      <w:r w:rsidR="008621FD">
        <w:t>1</w:t>
      </w:r>
      <w:r>
        <w:t xml:space="preserve">3), pelayanan (service) dapat didefinisikan sebagai suatu tindakan atau kinerja yang diberikan oleh seseorang kepada orang lain. Pelayanan atau lebih dikenal dengan service dapat diklasifikasikan sebagai berikut </w:t>
      </w:r>
      <w:r w:rsidR="00F50660">
        <w:t>ini:</w:t>
      </w:r>
    </w:p>
    <w:p w14:paraId="02950DF9" w14:textId="2CFE9A5C" w:rsidR="007B1374" w:rsidRDefault="007B1374" w:rsidP="00CB0E80">
      <w:pPr>
        <w:pStyle w:val="ListParagraph"/>
        <w:numPr>
          <w:ilvl w:val="4"/>
          <w:numId w:val="19"/>
        </w:numPr>
        <w:ind w:left="1134" w:hanging="567"/>
      </w:pPr>
      <w:r>
        <w:t>High Contact Service, yaitu klasifikasi pelayanan jasa dimana kontak antara konsumen dan penyedia jasa yang sangat tinggi, konsumen selalu terlibat dalam proses dari layanan jasa tersebut.</w:t>
      </w:r>
    </w:p>
    <w:p w14:paraId="26CD4C8E" w14:textId="565592C7" w:rsidR="007B1374" w:rsidRDefault="007B1374" w:rsidP="00CB0E80">
      <w:pPr>
        <w:pStyle w:val="ListParagraph"/>
        <w:numPr>
          <w:ilvl w:val="4"/>
          <w:numId w:val="19"/>
        </w:numPr>
        <w:ind w:left="1134" w:hanging="567"/>
      </w:pPr>
      <w:r>
        <w:t>Low Contact Service, yaitu klasifikasi pelayanan jasa dimana kontak antara konsumen dengan penyedia jasa tidak terlalu tinggi. Phusical contact dengan konsumen hanya terjadi di front desk adalah termasuk dalam klasifikasi ini. Contohnya adalah lembaga keuangan.</w:t>
      </w:r>
    </w:p>
    <w:p w14:paraId="79EC371A" w14:textId="77777777" w:rsidR="00EC66E5" w:rsidRDefault="00EC66E5" w:rsidP="00EC66E5">
      <w:pPr>
        <w:ind w:firstLine="0"/>
      </w:pPr>
    </w:p>
    <w:p w14:paraId="760AD4BB" w14:textId="11D7D1BC" w:rsidR="00EC66E5" w:rsidRDefault="0051325A" w:rsidP="00483D1D">
      <w:pPr>
        <w:pStyle w:val="Heading3"/>
      </w:pPr>
      <w:bookmarkStart w:id="29" w:name="_Toc520913966"/>
      <w:r>
        <w:t>Agile</w:t>
      </w:r>
      <w:bookmarkEnd w:id="29"/>
    </w:p>
    <w:p w14:paraId="23A583EE" w14:textId="0C3D181D" w:rsidR="000D6A3B" w:rsidRDefault="00E84989" w:rsidP="0051325A">
      <w:pPr>
        <w:ind w:firstLine="567"/>
      </w:pPr>
      <w:r>
        <w:t xml:space="preserve">Menurut </w:t>
      </w:r>
      <w:r w:rsidR="0051325A">
        <w:fldChar w:fldCharType="begin" w:fldLock="1"/>
      </w:r>
      <w:r w:rsidR="00256674">
        <w:instrText>ADDIN CSL_CITATION {"citationItems":[{"id":"ITEM-1","itemData":{"DOI":"10.1002/eji.201444988.This","author":[{"dropping-particle":"","family":"Imawan","given":"Lutfi Budi","non-dropping-particle":"","parse-names":false,"suffix":""}],"id":"ITEM-1","issue":"2","issued":{"date-parts":[["2016"]]},"page":"1-11","title":"Pendekatan Dokumentasi pada Agile Methods","type":"article-journal","volume":"45"},"uris":["http://www.mendeley.com/documents/?uuid=e16a1b82-32d9-4dfc-a070-028a51eea32d"]}],"mendeley":{"formattedCitation":"(Imawan, L. B., 2016)","plainTextFormattedCitation":"(Imawan, L. B., 2016)","previouslyFormattedCitation":"(Imawan, L. B., 2016)"},"properties":{"noteIndex":0},"schema":"https://github.com/citation-style-language/schema/raw/master/csl-citation.json"}</w:instrText>
      </w:r>
      <w:r w:rsidR="0051325A">
        <w:fldChar w:fldCharType="separate"/>
      </w:r>
      <w:r w:rsidR="0051325A" w:rsidRPr="0051325A">
        <w:rPr>
          <w:noProof/>
        </w:rPr>
        <w:t>(Imawan, L. B., 2016)</w:t>
      </w:r>
      <w:r w:rsidR="0051325A">
        <w:fldChar w:fldCharType="end"/>
      </w:r>
      <w:r w:rsidR="0051325A">
        <w:t xml:space="preserve">, </w:t>
      </w:r>
      <w:r w:rsidR="002A0BDC">
        <w:t>Arti Agile sendiri berarti tangkas, cepat, atau ringan</w:t>
      </w:r>
      <w:r w:rsidR="004F33FB">
        <w:t>. Agility merupakan metode yang ringan dan cepat dalam pengembangan perangkat lunak. Agile Alliance mendefinisikan 12 prinsip untuk mencapai proses yang termasuk dalam agility.</w:t>
      </w:r>
    </w:p>
    <w:p w14:paraId="682D5789" w14:textId="77777777" w:rsidR="00F04E45" w:rsidRDefault="00F04E45" w:rsidP="00F04E45">
      <w:pPr>
        <w:ind w:firstLine="567"/>
      </w:pPr>
      <w:r>
        <w:t>1. Prioritas tertinggi adalah memuaskan pelanggan melalui penyerahan awal dan berkelanjutan perangkat lunak yang bernilai.</w:t>
      </w:r>
    </w:p>
    <w:p w14:paraId="2E840B85" w14:textId="77777777" w:rsidR="00F04E45" w:rsidRDefault="00F04E45" w:rsidP="00F04E45">
      <w:pPr>
        <w:ind w:firstLine="567"/>
      </w:pPr>
      <w:r>
        <w:t>2. Menerima perubahan requirements meskipun perubahan tersebut diminta pada akhir pengembangan(Turk dkk, 2004).</w:t>
      </w:r>
    </w:p>
    <w:p w14:paraId="1ABAC49C" w14:textId="77777777" w:rsidR="00F04E45" w:rsidRDefault="00F04E45" w:rsidP="00F04E45">
      <w:pPr>
        <w:ind w:firstLine="567"/>
      </w:pPr>
      <w:r>
        <w:t>3. Memberikan perangkat lunak yang sedang dikerjakan dengan sering, beberapa minggu atau beberapa bulan, dengan pilihan waktu yang paling singkat.</w:t>
      </w:r>
    </w:p>
    <w:p w14:paraId="1569D866" w14:textId="7C285D88" w:rsidR="00F04E45" w:rsidRDefault="00F04E45" w:rsidP="00F04E45">
      <w:pPr>
        <w:ind w:firstLine="567"/>
      </w:pPr>
      <w:r>
        <w:t>4. Pihak bisnis dan pengembang harus bekerja sama setiap hari selama pengembangan berjalan.</w:t>
      </w:r>
    </w:p>
    <w:p w14:paraId="457BE043" w14:textId="2C93CD1B" w:rsidR="00EC66E5" w:rsidRDefault="005E36A4" w:rsidP="00DB770D">
      <w:pPr>
        <w:ind w:firstLine="0"/>
        <w:rPr>
          <w:spacing w:val="-1"/>
        </w:rPr>
      </w:pPr>
      <w:r>
        <w:lastRenderedPageBreak/>
        <w:tab/>
      </w:r>
    </w:p>
    <w:p w14:paraId="798FFBFD" w14:textId="0FE43062" w:rsidR="00A36D16" w:rsidRPr="00AC1BEA" w:rsidRDefault="00A36D16" w:rsidP="00483D1D">
      <w:pPr>
        <w:pStyle w:val="Heading3"/>
      </w:pPr>
      <w:bookmarkStart w:id="30" w:name="_Toc520913967"/>
      <w:r w:rsidRPr="00AC1BEA">
        <w:t>Entity Relationship Diagram (ERD)</w:t>
      </w:r>
      <w:bookmarkEnd w:id="30"/>
    </w:p>
    <w:p w14:paraId="0BD5BFAC" w14:textId="200C8C3E" w:rsidR="00A36D16" w:rsidRDefault="009D189C" w:rsidP="00CD08A8">
      <w:pPr>
        <w:ind w:firstLine="567"/>
      </w:pPr>
      <w:r>
        <w:t xml:space="preserve">Menurut </w:t>
      </w:r>
      <w:r>
        <w:fldChar w:fldCharType="begin" w:fldLock="1"/>
      </w:r>
      <w:r w:rsidR="0051325A">
        <w:instrText>ADDIN CSL_CITATION {"citationItems":[{"id":"ITEM-1","itemData":{"author":[{"dropping-particle":"","family":"Waljiyanto","given":"","non-dropping-particle":"","parse-names":false,"suffix":""}],"id":"ITEM-1","issued":{"date-parts":[["2003"]]},"publisher":"Graha Ilmu","publisher-place":"Yogyakarta","title":"Sistem Basis Data: Analisis dan Pemodelan Data","type":"book"},"uris":["http://www.mendeley.com/documents/?uuid=29f9853c-c757-47ce-a885-8c66dcd9ac07","http://www.mendeley.com/documents/?uuid=726daaa5-da08-434a-96d6-bb9f035d9049"]}],"mendeley":{"formattedCitation":"(Waljiyanto, 2003)","manualFormatting":"Waljiyanto (2003)","plainTextFormattedCitation":"(Waljiyanto, 2003)","previouslyFormattedCitation":"(Waljiyanto, 2003)"},"properties":{"noteIndex":0},"schema":"https://github.com/citation-style-language/schema/raw/master/csl-citation.json"}</w:instrText>
      </w:r>
      <w:r>
        <w:fldChar w:fldCharType="separate"/>
      </w:r>
      <w:r>
        <w:rPr>
          <w:noProof/>
        </w:rPr>
        <w:t>Waljiyanto (</w:t>
      </w:r>
      <w:r w:rsidRPr="00C862AC">
        <w:rPr>
          <w:noProof/>
        </w:rPr>
        <w:t>2003)</w:t>
      </w:r>
      <w:r>
        <w:fldChar w:fldCharType="end"/>
      </w:r>
      <w:r>
        <w:t xml:space="preserve">, </w:t>
      </w:r>
      <w:r w:rsidR="00A36D16">
        <w:t>ERD</w:t>
      </w:r>
      <w:r w:rsidR="00A36D16">
        <w:rPr>
          <w:spacing w:val="21"/>
        </w:rPr>
        <w:t xml:space="preserve"> </w:t>
      </w:r>
      <w:r w:rsidR="00A36D16">
        <w:t>adalah</w:t>
      </w:r>
      <w:r w:rsidR="00A36D16">
        <w:rPr>
          <w:spacing w:val="24"/>
        </w:rPr>
        <w:t xml:space="preserve"> </w:t>
      </w:r>
      <w:r w:rsidR="00A36D16">
        <w:t>model</w:t>
      </w:r>
      <w:r w:rsidR="00A36D16">
        <w:rPr>
          <w:spacing w:val="22"/>
        </w:rPr>
        <w:t xml:space="preserve"> </w:t>
      </w:r>
      <w:r w:rsidR="00A36D16">
        <w:t>data</w:t>
      </w:r>
      <w:r w:rsidR="00A36D16">
        <w:rPr>
          <w:spacing w:val="23"/>
        </w:rPr>
        <w:t xml:space="preserve"> </w:t>
      </w:r>
      <w:r w:rsidR="00A36D16">
        <w:t>untuk</w:t>
      </w:r>
      <w:r w:rsidR="00A36D16">
        <w:rPr>
          <w:spacing w:val="21"/>
        </w:rPr>
        <w:t xml:space="preserve"> </w:t>
      </w:r>
      <w:r w:rsidR="00A36D16">
        <w:t>menggambarkan</w:t>
      </w:r>
      <w:r w:rsidR="00A36D16">
        <w:rPr>
          <w:spacing w:val="21"/>
        </w:rPr>
        <w:t xml:space="preserve"> </w:t>
      </w:r>
      <w:r w:rsidR="00A36D16">
        <w:t>hubungan</w:t>
      </w:r>
      <w:r w:rsidR="00A36D16">
        <w:rPr>
          <w:spacing w:val="24"/>
        </w:rPr>
        <w:t xml:space="preserve"> </w:t>
      </w:r>
      <w:r w:rsidR="00A36D16">
        <w:t>antara</w:t>
      </w:r>
      <w:r w:rsidR="00A36D16">
        <w:rPr>
          <w:spacing w:val="23"/>
        </w:rPr>
        <w:t xml:space="preserve"> </w:t>
      </w:r>
      <w:r w:rsidR="00A36D16">
        <w:t>satu</w:t>
      </w:r>
      <w:r w:rsidR="00A36D16">
        <w:rPr>
          <w:spacing w:val="24"/>
        </w:rPr>
        <w:t xml:space="preserve"> </w:t>
      </w:r>
      <w:r w:rsidR="00A36D16">
        <w:t>entitas</w:t>
      </w:r>
      <w:r w:rsidR="00A36D16">
        <w:rPr>
          <w:spacing w:val="21"/>
        </w:rPr>
        <w:t xml:space="preserve"> </w:t>
      </w:r>
      <w:r w:rsidR="00A36D16">
        <w:t>dengan</w:t>
      </w:r>
      <w:r w:rsidR="00A36D16">
        <w:rPr>
          <w:spacing w:val="89"/>
        </w:rPr>
        <w:t xml:space="preserve"> </w:t>
      </w:r>
      <w:r w:rsidR="00A36D16">
        <w:t>entitas</w:t>
      </w:r>
      <w:r w:rsidR="00A36D16">
        <w:rPr>
          <w:spacing w:val="45"/>
        </w:rPr>
        <w:t xml:space="preserve"> </w:t>
      </w:r>
      <w:r w:rsidR="00A36D16">
        <w:t>lain</w:t>
      </w:r>
      <w:r w:rsidR="00A36D16">
        <w:rPr>
          <w:spacing w:val="50"/>
        </w:rPr>
        <w:t xml:space="preserve"> </w:t>
      </w:r>
      <w:r w:rsidR="00A36D16">
        <w:t>yang</w:t>
      </w:r>
      <w:r w:rsidR="00A36D16">
        <w:rPr>
          <w:spacing w:val="43"/>
        </w:rPr>
        <w:t xml:space="preserve"> </w:t>
      </w:r>
      <w:r w:rsidR="00A36D16">
        <w:t>mempunyai</w:t>
      </w:r>
      <w:r w:rsidR="00A36D16">
        <w:rPr>
          <w:spacing w:val="48"/>
        </w:rPr>
        <w:t xml:space="preserve"> </w:t>
      </w:r>
      <w:r w:rsidR="00A36D16">
        <w:t>relasi</w:t>
      </w:r>
      <w:r w:rsidR="00A36D16">
        <w:rPr>
          <w:spacing w:val="48"/>
        </w:rPr>
        <w:t xml:space="preserve"> </w:t>
      </w:r>
      <w:r w:rsidR="00A36D16">
        <w:t>(hubungan)</w:t>
      </w:r>
      <w:r w:rsidR="00A36D16">
        <w:rPr>
          <w:spacing w:val="47"/>
        </w:rPr>
        <w:t xml:space="preserve"> </w:t>
      </w:r>
      <w:r w:rsidR="00A36D16">
        <w:t>dengan</w:t>
      </w:r>
      <w:r w:rsidR="00A36D16">
        <w:rPr>
          <w:spacing w:val="45"/>
        </w:rPr>
        <w:t xml:space="preserve"> </w:t>
      </w:r>
      <w:r w:rsidR="00A36D16">
        <w:t>batasan-batasan.</w:t>
      </w:r>
      <w:r w:rsidR="00A36D16">
        <w:rPr>
          <w:spacing w:val="45"/>
        </w:rPr>
        <w:t xml:space="preserve"> </w:t>
      </w:r>
      <w:r w:rsidR="00A36D16">
        <w:t>Hubungan</w:t>
      </w:r>
      <w:r w:rsidR="00A36D16">
        <w:rPr>
          <w:spacing w:val="48"/>
        </w:rPr>
        <w:t xml:space="preserve"> </w:t>
      </w:r>
      <w:r w:rsidR="00A36D16">
        <w:t>antara</w:t>
      </w:r>
      <w:r w:rsidR="00A36D16">
        <w:rPr>
          <w:spacing w:val="105"/>
        </w:rPr>
        <w:t xml:space="preserve"> </w:t>
      </w:r>
      <w:r w:rsidR="00A36D16">
        <w:t>entitas</w:t>
      </w:r>
      <w:r w:rsidR="00A36D16">
        <w:rPr>
          <w:spacing w:val="24"/>
        </w:rPr>
        <w:t xml:space="preserve"> </w:t>
      </w:r>
      <w:r w:rsidR="00A36D16">
        <w:t>akan</w:t>
      </w:r>
      <w:r w:rsidR="00A36D16">
        <w:rPr>
          <w:spacing w:val="24"/>
        </w:rPr>
        <w:t xml:space="preserve"> </w:t>
      </w:r>
      <w:r w:rsidR="00A36D16">
        <w:t>menyangkut</w:t>
      </w:r>
      <w:r w:rsidR="00A36D16">
        <w:rPr>
          <w:spacing w:val="26"/>
        </w:rPr>
        <w:t xml:space="preserve"> </w:t>
      </w:r>
      <w:r w:rsidR="00A36D16">
        <w:t>dua</w:t>
      </w:r>
      <w:r w:rsidR="00A36D16">
        <w:rPr>
          <w:spacing w:val="23"/>
        </w:rPr>
        <w:t xml:space="preserve"> </w:t>
      </w:r>
      <w:r w:rsidR="00A36D16">
        <w:t>komponen</w:t>
      </w:r>
      <w:r w:rsidR="00A36D16">
        <w:rPr>
          <w:spacing w:val="26"/>
        </w:rPr>
        <w:t xml:space="preserve"> </w:t>
      </w:r>
      <w:r w:rsidR="00A36D16">
        <w:t>yang</w:t>
      </w:r>
      <w:r w:rsidR="00A36D16">
        <w:rPr>
          <w:spacing w:val="21"/>
        </w:rPr>
        <w:t xml:space="preserve"> </w:t>
      </w:r>
      <w:r w:rsidR="00A36D16">
        <w:t>menyatakan</w:t>
      </w:r>
      <w:r w:rsidR="00A36D16">
        <w:rPr>
          <w:spacing w:val="24"/>
        </w:rPr>
        <w:t xml:space="preserve"> </w:t>
      </w:r>
      <w:r w:rsidR="00A36D16">
        <w:t>jalinan</w:t>
      </w:r>
      <w:r w:rsidR="00A36D16">
        <w:rPr>
          <w:spacing w:val="24"/>
        </w:rPr>
        <w:t xml:space="preserve"> </w:t>
      </w:r>
      <w:r w:rsidR="00A36D16">
        <w:t>ikatan</w:t>
      </w:r>
      <w:r w:rsidR="00A36D16">
        <w:rPr>
          <w:spacing w:val="26"/>
        </w:rPr>
        <w:t xml:space="preserve"> </w:t>
      </w:r>
      <w:r w:rsidR="00A36D16">
        <w:t>yang</w:t>
      </w:r>
      <w:r w:rsidR="00A36D16">
        <w:rPr>
          <w:spacing w:val="21"/>
        </w:rPr>
        <w:t xml:space="preserve"> </w:t>
      </w:r>
      <w:r w:rsidR="00A36D16">
        <w:t>terjadi,</w:t>
      </w:r>
      <w:r w:rsidR="00A36D16">
        <w:rPr>
          <w:spacing w:val="26"/>
        </w:rPr>
        <w:t xml:space="preserve"> </w:t>
      </w:r>
      <w:r w:rsidR="00A36D16">
        <w:rPr>
          <w:spacing w:val="-2"/>
        </w:rPr>
        <w:t>yaitu</w:t>
      </w:r>
      <w:r w:rsidR="00A36D16">
        <w:rPr>
          <w:spacing w:val="99"/>
        </w:rPr>
        <w:t xml:space="preserve"> </w:t>
      </w:r>
      <w:r w:rsidR="00A36D16">
        <w:t>derajat</w:t>
      </w:r>
      <w:r w:rsidR="00A36D16">
        <w:rPr>
          <w:spacing w:val="2"/>
        </w:rPr>
        <w:t xml:space="preserve"> </w:t>
      </w:r>
      <w:r w:rsidR="00A36D16">
        <w:t>hubungan</w:t>
      </w:r>
      <w:r w:rsidR="00A36D16">
        <w:rPr>
          <w:spacing w:val="2"/>
        </w:rPr>
        <w:t xml:space="preserve"> </w:t>
      </w:r>
      <w:r w:rsidR="00A36D16">
        <w:t>dan</w:t>
      </w:r>
      <w:r w:rsidR="00A36D16">
        <w:rPr>
          <w:spacing w:val="2"/>
        </w:rPr>
        <w:t xml:space="preserve"> </w:t>
      </w:r>
      <w:r w:rsidR="00A36D16">
        <w:t>partisipasi</w:t>
      </w:r>
      <w:r w:rsidR="00A36D16">
        <w:rPr>
          <w:spacing w:val="3"/>
        </w:rPr>
        <w:t xml:space="preserve"> </w:t>
      </w:r>
      <w:r w:rsidR="00A36D16">
        <w:t>hubungan.</w:t>
      </w:r>
      <w:r w:rsidR="00A36D16">
        <w:rPr>
          <w:spacing w:val="4"/>
        </w:rPr>
        <w:t xml:space="preserve"> </w:t>
      </w:r>
      <w:r w:rsidR="00A36D16">
        <w:t>Adapun</w:t>
      </w:r>
      <w:r w:rsidR="00A36D16">
        <w:rPr>
          <w:spacing w:val="2"/>
        </w:rPr>
        <w:t xml:space="preserve"> </w:t>
      </w:r>
      <w:r w:rsidR="00A36D16">
        <w:t>beberapa</w:t>
      </w:r>
      <w:r w:rsidR="00A36D16">
        <w:rPr>
          <w:spacing w:val="1"/>
        </w:rPr>
        <w:t xml:space="preserve"> </w:t>
      </w:r>
      <w:r w:rsidR="00A36D16">
        <w:t>simbol</w:t>
      </w:r>
      <w:r w:rsidR="00A36D16">
        <w:rPr>
          <w:spacing w:val="2"/>
        </w:rPr>
        <w:t xml:space="preserve"> </w:t>
      </w:r>
      <w:r w:rsidR="00A36D16">
        <w:t>dalam</w:t>
      </w:r>
      <w:r w:rsidR="00A36D16">
        <w:rPr>
          <w:spacing w:val="2"/>
        </w:rPr>
        <w:t xml:space="preserve"> </w:t>
      </w:r>
      <w:r w:rsidR="00A36D16">
        <w:t>ERD dapat</w:t>
      </w:r>
      <w:r w:rsidR="00A36D16">
        <w:rPr>
          <w:spacing w:val="79"/>
        </w:rPr>
        <w:t xml:space="preserve"> </w:t>
      </w:r>
      <w:r w:rsidR="00A36D16">
        <w:t xml:space="preserve">dilihat pada </w:t>
      </w:r>
      <w:r w:rsidR="0026698C">
        <w:fldChar w:fldCharType="begin"/>
      </w:r>
      <w:r w:rsidR="0026698C">
        <w:instrText xml:space="preserve"> REF _Ref461053458 \h </w:instrText>
      </w:r>
      <w:r w:rsidR="0026698C">
        <w:fldChar w:fldCharType="separate"/>
      </w:r>
      <w:r w:rsidR="00E54869">
        <w:t>Table 2.</w:t>
      </w:r>
      <w:r w:rsidR="00E54869">
        <w:rPr>
          <w:noProof/>
        </w:rPr>
        <w:t>2</w:t>
      </w:r>
      <w:r w:rsidR="00E54869">
        <w:t xml:space="preserve"> Notasi dalam ERD</w:t>
      </w:r>
      <w:r w:rsidR="0026698C">
        <w:fldChar w:fldCharType="end"/>
      </w:r>
      <w:r w:rsidR="00A36D16">
        <w:t>.</w:t>
      </w:r>
    </w:p>
    <w:p w14:paraId="5308FC32" w14:textId="77777777" w:rsidR="00CD3275" w:rsidRDefault="00CD3275" w:rsidP="003F0B68"/>
    <w:p w14:paraId="2226DB17" w14:textId="636E8752" w:rsidR="00A36D16" w:rsidRDefault="005F7152" w:rsidP="00972199">
      <w:pPr>
        <w:pStyle w:val="Caption"/>
      </w:pPr>
      <w:bookmarkStart w:id="31" w:name="_Ref461053458"/>
      <w:bookmarkStart w:id="32" w:name="_Toc461058207"/>
      <w:bookmarkStart w:id="33" w:name="_Toc520404020"/>
      <w:r>
        <w:t>Table 2.</w:t>
      </w:r>
      <w:r w:rsidR="00C205D5">
        <w:fldChar w:fldCharType="begin"/>
      </w:r>
      <w:r w:rsidR="00C205D5">
        <w:instrText xml:space="preserve"> SEQ Table_2. \* ARABIC </w:instrText>
      </w:r>
      <w:r w:rsidR="00C205D5">
        <w:fldChar w:fldCharType="separate"/>
      </w:r>
      <w:r w:rsidR="00E54869">
        <w:rPr>
          <w:noProof/>
        </w:rPr>
        <w:t>2</w:t>
      </w:r>
      <w:r w:rsidR="00C205D5">
        <w:rPr>
          <w:noProof/>
        </w:rPr>
        <w:fldChar w:fldCharType="end"/>
      </w:r>
      <w:r>
        <w:t xml:space="preserve"> Notasi dalam ERD</w:t>
      </w:r>
      <w:bookmarkEnd w:id="31"/>
      <w:bookmarkEnd w:id="32"/>
      <w:bookmarkEnd w:id="33"/>
    </w:p>
    <w:p w14:paraId="7AB3D6C3" w14:textId="77777777" w:rsidR="000D464B" w:rsidRPr="000D464B" w:rsidRDefault="000D464B" w:rsidP="000D464B"/>
    <w:tbl>
      <w:tblPr>
        <w:tblpPr w:leftFromText="180" w:rightFromText="180" w:vertAnchor="text" w:horzAnchor="margin" w:tblpXSpec="center" w:tblpY="-37"/>
        <w:tblW w:w="7926" w:type="dxa"/>
        <w:tblLayout w:type="fixed"/>
        <w:tblCellMar>
          <w:left w:w="0" w:type="dxa"/>
          <w:right w:w="0" w:type="dxa"/>
        </w:tblCellMar>
        <w:tblLook w:val="01E0" w:firstRow="1" w:lastRow="1" w:firstColumn="1" w:lastColumn="1" w:noHBand="0" w:noVBand="0"/>
      </w:tblPr>
      <w:tblGrid>
        <w:gridCol w:w="538"/>
        <w:gridCol w:w="2852"/>
        <w:gridCol w:w="4536"/>
      </w:tblGrid>
      <w:tr w:rsidR="00A36D16" w:rsidRPr="006A35ED" w14:paraId="2900A550" w14:textId="77777777" w:rsidTr="0001776E">
        <w:trPr>
          <w:trHeight w:hRule="exact" w:val="582"/>
        </w:trPr>
        <w:tc>
          <w:tcPr>
            <w:tcW w:w="538"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47AFBE46" w14:textId="77777777" w:rsidR="00A36D16" w:rsidRPr="006A35ED" w:rsidRDefault="00A36D16" w:rsidP="00442D96">
            <w:pPr>
              <w:spacing w:line="240" w:lineRule="auto"/>
              <w:ind w:firstLine="0"/>
              <w:jc w:val="center"/>
              <w:rPr>
                <w:rFonts w:eastAsia="Times New Roman" w:cs="Times New Roman"/>
                <w:b/>
                <w:szCs w:val="24"/>
              </w:rPr>
            </w:pPr>
            <w:r w:rsidRPr="006A35ED">
              <w:rPr>
                <w:b/>
              </w:rPr>
              <w:t>No.</w:t>
            </w:r>
          </w:p>
        </w:tc>
        <w:tc>
          <w:tcPr>
            <w:tcW w:w="2852"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3C2350C2" w14:textId="77777777" w:rsidR="00A36D16" w:rsidRPr="006A35ED" w:rsidRDefault="00A36D16" w:rsidP="00F34918">
            <w:pPr>
              <w:spacing w:line="240" w:lineRule="auto"/>
              <w:ind w:firstLine="31"/>
              <w:jc w:val="center"/>
              <w:rPr>
                <w:rFonts w:eastAsia="Times New Roman" w:cs="Times New Roman"/>
                <w:b/>
                <w:szCs w:val="24"/>
              </w:rPr>
            </w:pPr>
            <w:r w:rsidRPr="006A35ED">
              <w:rPr>
                <w:b/>
              </w:rPr>
              <w:t>Gambar</w:t>
            </w:r>
          </w:p>
        </w:tc>
        <w:tc>
          <w:tcPr>
            <w:tcW w:w="4536"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31DDE756" w14:textId="77777777" w:rsidR="00A36D16" w:rsidRPr="006A35ED" w:rsidRDefault="00A36D16" w:rsidP="00F34918">
            <w:pPr>
              <w:spacing w:line="240" w:lineRule="auto"/>
              <w:ind w:firstLine="0"/>
              <w:jc w:val="center"/>
              <w:rPr>
                <w:rFonts w:eastAsia="Times New Roman" w:cs="Times New Roman"/>
                <w:b/>
                <w:szCs w:val="24"/>
              </w:rPr>
            </w:pPr>
            <w:r w:rsidRPr="006A35ED">
              <w:rPr>
                <w:b/>
              </w:rPr>
              <w:t>Keterangan</w:t>
            </w:r>
          </w:p>
        </w:tc>
      </w:tr>
      <w:tr w:rsidR="00A36D16" w14:paraId="6AE550E8" w14:textId="77777777" w:rsidTr="0001776E">
        <w:trPr>
          <w:trHeight w:hRule="exact" w:val="1424"/>
        </w:trPr>
        <w:tc>
          <w:tcPr>
            <w:tcW w:w="538" w:type="dxa"/>
            <w:tcBorders>
              <w:top w:val="single" w:sz="5" w:space="0" w:color="000000"/>
              <w:left w:val="single" w:sz="5" w:space="0" w:color="000000"/>
              <w:bottom w:val="single" w:sz="5" w:space="0" w:color="000000"/>
              <w:right w:val="single" w:sz="5" w:space="0" w:color="000000"/>
            </w:tcBorders>
          </w:tcPr>
          <w:p w14:paraId="18D2A417" w14:textId="77777777" w:rsidR="00A36D16" w:rsidRDefault="00A36D16" w:rsidP="00442D96">
            <w:pPr>
              <w:spacing w:line="240" w:lineRule="auto"/>
              <w:ind w:firstLine="0"/>
              <w:jc w:val="center"/>
              <w:rPr>
                <w:rFonts w:eastAsia="Times New Roman" w:cs="Times New Roman"/>
                <w:szCs w:val="24"/>
              </w:rPr>
            </w:pPr>
            <w:r>
              <w:t>1.</w:t>
            </w:r>
          </w:p>
        </w:tc>
        <w:tc>
          <w:tcPr>
            <w:tcW w:w="2852" w:type="dxa"/>
            <w:tcBorders>
              <w:top w:val="single" w:sz="5" w:space="0" w:color="000000"/>
              <w:left w:val="single" w:sz="5" w:space="0" w:color="000000"/>
              <w:bottom w:val="single" w:sz="5" w:space="0" w:color="000000"/>
              <w:right w:val="single" w:sz="5" w:space="0" w:color="000000"/>
            </w:tcBorders>
          </w:tcPr>
          <w:p w14:paraId="63EDB868" w14:textId="77777777" w:rsidR="00A36D16" w:rsidRDefault="00A36D16" w:rsidP="00442D96">
            <w:pPr>
              <w:spacing w:line="240" w:lineRule="auto"/>
              <w:rPr>
                <w:rFonts w:eastAsia="Times New Roman" w:cs="Times New Roman"/>
                <w:sz w:val="26"/>
                <w:szCs w:val="26"/>
              </w:rPr>
            </w:pPr>
            <w:r>
              <w:rPr>
                <w:rFonts w:eastAsia="Times New Roman" w:cs="Times New Roman"/>
                <w:noProof/>
                <w:sz w:val="26"/>
                <w:szCs w:val="26"/>
              </w:rPr>
              <mc:AlternateContent>
                <mc:Choice Requires="wps">
                  <w:drawing>
                    <wp:anchor distT="0" distB="0" distL="114300" distR="114300" simplePos="0" relativeHeight="251653120" behindDoc="0" locked="0" layoutInCell="1" allowOverlap="1" wp14:anchorId="0F427A3D" wp14:editId="68729545">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119F3549" w14:textId="77777777" w:rsidR="00294D50" w:rsidRPr="00CD3275" w:rsidRDefault="00294D50" w:rsidP="003F0B68">
                                  <w:pPr>
                                    <w:spacing w:line="240" w:lineRule="auto"/>
                                    <w:ind w:firstLine="0"/>
                                    <w:jc w:val="center"/>
                                    <w:rPr>
                                      <w:sz w:val="14"/>
                                      <w:lang w:val="en-ID"/>
                                    </w:rPr>
                                  </w:pPr>
                                </w:p>
                                <w:p w14:paraId="23CBFE19" w14:textId="77777777" w:rsidR="00294D50" w:rsidRPr="00936862" w:rsidRDefault="00294D50" w:rsidP="003F0B68">
                                  <w:pPr>
                                    <w:spacing w:line="240" w:lineRule="auto"/>
                                    <w:ind w:firstLine="0"/>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427A3D" id="Rectangle 569" o:spid="_x0000_s1027" style="position:absolute;left:0;text-align:left;margin-left:25.15pt;margin-top:7pt;width:97.5pt;height:40.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">
                      <v:textbox>
                        <w:txbxContent>
                          <w:p w14:paraId="119F3549" w14:textId="77777777" w:rsidR="00294D50" w:rsidRPr="00CD3275" w:rsidRDefault="00294D50" w:rsidP="003F0B68">
                            <w:pPr>
                              <w:spacing w:line="240" w:lineRule="auto"/>
                              <w:ind w:firstLine="0"/>
                              <w:jc w:val="center"/>
                              <w:rPr>
                                <w:sz w:val="14"/>
                                <w:lang w:val="en-ID"/>
                              </w:rPr>
                            </w:pPr>
                          </w:p>
                          <w:p w14:paraId="23CBFE19" w14:textId="77777777" w:rsidR="00294D50" w:rsidRPr="00936862" w:rsidRDefault="00294D50" w:rsidP="003F0B68">
                            <w:pPr>
                              <w:spacing w:line="240" w:lineRule="auto"/>
                              <w:ind w:firstLine="0"/>
                              <w:jc w:val="center"/>
                              <w:rPr>
                                <w:lang w:val="en-ID"/>
                              </w:rPr>
                            </w:pPr>
                            <w:r>
                              <w:rPr>
                                <w:lang w:val="en-ID"/>
                              </w:rPr>
                              <w:t>Entitas</w:t>
                            </w:r>
                          </w:p>
                        </w:txbxContent>
                      </v:textbox>
                    </v:rect>
                  </w:pict>
                </mc:Fallback>
              </mc:AlternateContent>
            </w:r>
          </w:p>
          <w:p w14:paraId="31C85482"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6D5EDA30" w14:textId="77777777" w:rsidR="00A36D16" w:rsidRDefault="00A36D16" w:rsidP="00442D96">
            <w:pPr>
              <w:pStyle w:val="TeksTabel"/>
              <w:framePr w:hSpace="0" w:wrap="auto" w:vAnchor="margin" w:hAnchor="text" w:yAlign="inline"/>
              <w:rPr>
                <w:rFonts w:eastAsia="Times New Roman" w:cs="Times New Roman"/>
              </w:rPr>
            </w:pPr>
            <w:r>
              <w:t>Entitas</w:t>
            </w:r>
            <w:r>
              <w:rPr>
                <w:spacing w:val="-2"/>
              </w:rPr>
              <w:t xml:space="preserve"> </w:t>
            </w:r>
            <w:r>
              <w:t>atau bentuk</w:t>
            </w:r>
            <w:r>
              <w:rPr>
                <w:spacing w:val="-3"/>
              </w:rPr>
              <w:t xml:space="preserve"> </w:t>
            </w:r>
            <w:r>
              <w:t>persegi</w:t>
            </w:r>
            <w:r>
              <w:rPr>
                <w:spacing w:val="-2"/>
              </w:rPr>
              <w:t xml:space="preserve"> </w:t>
            </w:r>
            <w:r>
              <w:t>panjang</w:t>
            </w:r>
            <w:r>
              <w:rPr>
                <w:spacing w:val="41"/>
              </w:rPr>
              <w:t xml:space="preserve"> </w:t>
            </w:r>
            <w:r>
              <w:t>merupakan sesuatu objek</w:t>
            </w:r>
            <w:r>
              <w:rPr>
                <w:spacing w:val="-3"/>
              </w:rPr>
              <w:t xml:space="preserve"> </w:t>
            </w:r>
            <w:r>
              <w:t>data yang</w:t>
            </w:r>
            <w:r>
              <w:rPr>
                <w:spacing w:val="-3"/>
              </w:rPr>
              <w:t xml:space="preserve"> </w:t>
            </w:r>
            <w:r>
              <w:t xml:space="preserve">ada </w:t>
            </w:r>
            <w:r>
              <w:rPr>
                <w:spacing w:val="-2"/>
              </w:rPr>
              <w:t>di</w:t>
            </w:r>
            <w:r>
              <w:rPr>
                <w:spacing w:val="31"/>
              </w:rPr>
              <w:t xml:space="preserve"> </w:t>
            </w:r>
            <w:r>
              <w:t>dalam</w:t>
            </w:r>
            <w:r>
              <w:rPr>
                <w:spacing w:val="-4"/>
              </w:rPr>
              <w:t xml:space="preserve"> </w:t>
            </w:r>
            <w:r>
              <w:t>sistem, nyata maupun abstrak</w:t>
            </w:r>
            <w:r>
              <w:rPr>
                <w:spacing w:val="31"/>
              </w:rPr>
              <w:t xml:space="preserve"> </w:t>
            </w:r>
            <w:r>
              <w:t>dimana data tersimpan atau</w:t>
            </w:r>
            <w:r>
              <w:rPr>
                <w:spacing w:val="-3"/>
              </w:rPr>
              <w:t xml:space="preserve"> </w:t>
            </w:r>
            <w:r>
              <w:t>dimana terdapat</w:t>
            </w:r>
            <w:r>
              <w:rPr>
                <w:spacing w:val="37"/>
              </w:rPr>
              <w:t xml:space="preserve"> </w:t>
            </w:r>
            <w:r>
              <w:t>data.</w:t>
            </w:r>
          </w:p>
        </w:tc>
      </w:tr>
      <w:tr w:rsidR="00A36D16" w14:paraId="6AB6BE8E" w14:textId="77777777" w:rsidTr="0001776E">
        <w:trPr>
          <w:trHeight w:hRule="exact" w:val="1157"/>
        </w:trPr>
        <w:tc>
          <w:tcPr>
            <w:tcW w:w="538" w:type="dxa"/>
            <w:tcBorders>
              <w:top w:val="single" w:sz="5" w:space="0" w:color="000000"/>
              <w:left w:val="single" w:sz="5" w:space="0" w:color="000000"/>
              <w:bottom w:val="single" w:sz="5" w:space="0" w:color="000000"/>
              <w:right w:val="single" w:sz="5" w:space="0" w:color="000000"/>
            </w:tcBorders>
          </w:tcPr>
          <w:p w14:paraId="7A5DBCA7" w14:textId="77777777" w:rsidR="00A36D16" w:rsidRDefault="00A36D16" w:rsidP="00442D96">
            <w:pPr>
              <w:spacing w:line="240" w:lineRule="auto"/>
              <w:ind w:firstLine="0"/>
              <w:jc w:val="center"/>
              <w:rPr>
                <w:rFonts w:eastAsia="Times New Roman" w:cs="Times New Roman"/>
                <w:szCs w:val="24"/>
              </w:rPr>
            </w:pPr>
            <w:r>
              <w:t>2.</w:t>
            </w:r>
          </w:p>
        </w:tc>
        <w:tc>
          <w:tcPr>
            <w:tcW w:w="2852" w:type="dxa"/>
            <w:tcBorders>
              <w:top w:val="single" w:sz="5" w:space="0" w:color="000000"/>
              <w:left w:val="single" w:sz="5" w:space="0" w:color="000000"/>
              <w:bottom w:val="single" w:sz="5" w:space="0" w:color="000000"/>
              <w:right w:val="single" w:sz="5" w:space="0" w:color="000000"/>
            </w:tcBorders>
          </w:tcPr>
          <w:p w14:paraId="791B53EB" w14:textId="77777777" w:rsidR="00A36D16" w:rsidRDefault="00A36D16" w:rsidP="00442D96">
            <w:pPr>
              <w:spacing w:line="240" w:lineRule="auto"/>
              <w:rPr>
                <w:rFonts w:eastAsia="Times New Roman" w:cs="Times New Roman"/>
              </w:rPr>
            </w:pPr>
            <w:r>
              <w:rPr>
                <w:noProof/>
              </w:rPr>
              <mc:AlternateContent>
                <mc:Choice Requires="wps">
                  <w:drawing>
                    <wp:anchor distT="0" distB="0" distL="114300" distR="114300" simplePos="0" relativeHeight="251651072" behindDoc="0" locked="0" layoutInCell="1" allowOverlap="1" wp14:anchorId="4844983B" wp14:editId="0ED559C7">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1C612D77" w14:textId="77777777" w:rsidR="00294D50" w:rsidRPr="00936862" w:rsidRDefault="00294D50" w:rsidP="003F0B68">
                                  <w:pPr>
                                    <w:spacing w:line="240" w:lineRule="auto"/>
                                    <w:ind w:firstLine="0"/>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44983B" id="_x0000_t4" coordsize="21600,21600" o:spt="4" path="m10800,l,10800,10800,21600,21600,10800xe">
                      <v:stroke joinstyle="miter"/>
                      <v:path gradientshapeok="t" o:connecttype="rect" textboxrect="5400,5400,16200,16200"/>
                    </v:shapetype>
                    <v:shape id="AutoShape 570" o:spid="_x0000_s1028" type="#_x0000_t4" style="position:absolute;left:0;text-align:left;margin-left:15.9pt;margin-top:2.75pt;width:118.95pt;height:47.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">
                      <v:textbox>
                        <w:txbxContent>
                          <w:p w14:paraId="1C612D77" w14:textId="77777777" w:rsidR="00294D50" w:rsidRPr="00936862" w:rsidRDefault="00294D50" w:rsidP="003F0B68">
                            <w:pPr>
                              <w:spacing w:line="240" w:lineRule="auto"/>
                              <w:ind w:firstLine="0"/>
                              <w:jc w:val="center"/>
                              <w:rPr>
                                <w:lang w:val="en-ID"/>
                              </w:rPr>
                            </w:pPr>
                            <w:r>
                              <w:rPr>
                                <w:lang w:val="en-ID"/>
                              </w:rPr>
                              <w:t>Relasi</w:t>
                            </w:r>
                          </w:p>
                        </w:txbxContent>
                      </v:textbox>
                    </v:shape>
                  </w:pict>
                </mc:Fallback>
              </mc:AlternateContent>
            </w:r>
          </w:p>
          <w:p w14:paraId="286F44F3"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4FB4EB61" w14:textId="77777777" w:rsidR="00A36D16" w:rsidRPr="006A35ED" w:rsidRDefault="00A36D16" w:rsidP="00442D96">
            <w:pPr>
              <w:pStyle w:val="TeksTabel"/>
              <w:framePr w:hSpace="0" w:wrap="auto" w:vAnchor="margin" w:hAnchor="text" w:yAlign="inline"/>
            </w:pPr>
            <w:r w:rsidRPr="006A35ED">
              <w:t xml:space="preserve">Relationship </w:t>
            </w:r>
            <w:r>
              <w:t>merupakan hubungan alamiah</w:t>
            </w:r>
            <w:r w:rsidRPr="006A35ED">
              <w:t xml:space="preserve"> </w:t>
            </w:r>
            <w:r>
              <w:t>yang</w:t>
            </w:r>
            <w:r w:rsidRPr="006A35ED">
              <w:t xml:space="preserve"> </w:t>
            </w:r>
            <w:r>
              <w:t>terjadi</w:t>
            </w:r>
            <w:r w:rsidRPr="006A35ED">
              <w:t xml:space="preserve"> </w:t>
            </w:r>
            <w:r>
              <w:t>antar</w:t>
            </w:r>
            <w:r w:rsidRPr="006A35ED">
              <w:t xml:space="preserve"> </w:t>
            </w:r>
            <w:r>
              <w:t>entitas.</w:t>
            </w:r>
            <w:r w:rsidRPr="006A35ED">
              <w:t xml:space="preserve"> Umumnya</w:t>
            </w:r>
            <w:r>
              <w:t xml:space="preserve"> diberi</w:t>
            </w:r>
            <w:r w:rsidRPr="006A35ED">
              <w:t xml:space="preserve"> </w:t>
            </w:r>
            <w:r>
              <w:t>nama dengan kata kerja dasar</w:t>
            </w:r>
          </w:p>
        </w:tc>
      </w:tr>
      <w:tr w:rsidR="00A36D16" w14:paraId="6E75BCA4" w14:textId="77777777" w:rsidTr="0001776E">
        <w:trPr>
          <w:trHeight w:hRule="exact" w:val="1533"/>
        </w:trPr>
        <w:tc>
          <w:tcPr>
            <w:tcW w:w="538" w:type="dxa"/>
            <w:tcBorders>
              <w:top w:val="single" w:sz="5" w:space="0" w:color="000000"/>
              <w:left w:val="single" w:sz="5" w:space="0" w:color="000000"/>
              <w:bottom w:val="single" w:sz="5" w:space="0" w:color="000000"/>
              <w:right w:val="single" w:sz="5" w:space="0" w:color="000000"/>
            </w:tcBorders>
          </w:tcPr>
          <w:p w14:paraId="7FB93103" w14:textId="77777777" w:rsidR="00A36D16" w:rsidRDefault="00A36D16" w:rsidP="00442D96">
            <w:pPr>
              <w:spacing w:line="240" w:lineRule="auto"/>
              <w:ind w:firstLine="0"/>
              <w:jc w:val="center"/>
              <w:rPr>
                <w:rFonts w:eastAsia="Times New Roman" w:cs="Times New Roman"/>
                <w:szCs w:val="24"/>
              </w:rPr>
            </w:pPr>
            <w:r>
              <w:t>3.</w:t>
            </w:r>
          </w:p>
        </w:tc>
        <w:tc>
          <w:tcPr>
            <w:tcW w:w="2852" w:type="dxa"/>
            <w:tcBorders>
              <w:top w:val="single" w:sz="5" w:space="0" w:color="000000"/>
              <w:left w:val="single" w:sz="5" w:space="0" w:color="000000"/>
              <w:bottom w:val="single" w:sz="5" w:space="0" w:color="000000"/>
              <w:right w:val="single" w:sz="5" w:space="0" w:color="000000"/>
            </w:tcBorders>
          </w:tcPr>
          <w:p w14:paraId="7E9A41B6" w14:textId="77777777" w:rsidR="00A36D16" w:rsidRDefault="00A36D16" w:rsidP="00442D96">
            <w:pPr>
              <w:spacing w:line="240" w:lineRule="auto"/>
              <w:rPr>
                <w:rFonts w:eastAsia="Times New Roman" w:cs="Times New Roman"/>
                <w:sz w:val="25"/>
                <w:szCs w:val="25"/>
              </w:rPr>
            </w:pPr>
            <w:r>
              <w:rPr>
                <w:rFonts w:eastAsia="Times New Roman" w:cs="Times New Roman"/>
                <w:noProof/>
                <w:sz w:val="25"/>
                <w:szCs w:val="25"/>
              </w:rPr>
              <mc:AlternateContent>
                <mc:Choice Requires="wps">
                  <w:drawing>
                    <wp:anchor distT="0" distB="0" distL="114300" distR="114300" simplePos="0" relativeHeight="251654144" behindDoc="0" locked="0" layoutInCell="1" allowOverlap="1" wp14:anchorId="741B568E" wp14:editId="29E1D560">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3F825054" w14:textId="77777777" w:rsidR="00294D50" w:rsidRPr="00CD3275" w:rsidRDefault="00294D50" w:rsidP="003F0B68">
                                  <w:pPr>
                                    <w:ind w:firstLine="0"/>
                                    <w:jc w:val="center"/>
                                    <w:rPr>
                                      <w:sz w:val="8"/>
                                      <w:lang w:val="en-ID"/>
                                    </w:rPr>
                                  </w:pPr>
                                </w:p>
                                <w:p w14:paraId="5F6DC6BC" w14:textId="77777777" w:rsidR="00294D50" w:rsidRPr="00936862" w:rsidRDefault="00294D50" w:rsidP="003F0B68">
                                  <w:pPr>
                                    <w:ind w:firstLine="0"/>
                                    <w:jc w:val="center"/>
                                    <w:rPr>
                                      <w:lang w:val="en-ID"/>
                                    </w:rPr>
                                  </w:pPr>
                                  <w:r>
                                    <w:rPr>
                                      <w:lang w:val="en-ID"/>
                                    </w:rPr>
                                    <w:t>At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1B568E" id="Oval 571" o:spid="_x0000_s1029" style="position:absolute;left:0;text-align:left;margin-left:20.65pt;margin-top:8.4pt;width:94.7pt;height:48.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">
                      <v:textbox>
                        <w:txbxContent>
                          <w:p w14:paraId="3F825054" w14:textId="77777777" w:rsidR="00294D50" w:rsidRPr="00CD3275" w:rsidRDefault="00294D50" w:rsidP="003F0B68">
                            <w:pPr>
                              <w:ind w:firstLine="0"/>
                              <w:jc w:val="center"/>
                              <w:rPr>
                                <w:sz w:val="8"/>
                                <w:lang w:val="en-ID"/>
                              </w:rPr>
                            </w:pPr>
                          </w:p>
                          <w:p w14:paraId="5F6DC6BC" w14:textId="77777777" w:rsidR="00294D50" w:rsidRPr="00936862" w:rsidRDefault="00294D50" w:rsidP="003F0B68">
                            <w:pPr>
                              <w:ind w:firstLine="0"/>
                              <w:jc w:val="center"/>
                              <w:rPr>
                                <w:lang w:val="en-ID"/>
                              </w:rPr>
                            </w:pPr>
                            <w:r>
                              <w:rPr>
                                <w:lang w:val="en-ID"/>
                              </w:rPr>
                              <w:t>Attribut</w:t>
                            </w:r>
                          </w:p>
                        </w:txbxContent>
                      </v:textbox>
                    </v:oval>
                  </w:pict>
                </mc:Fallback>
              </mc:AlternateContent>
            </w:r>
          </w:p>
          <w:p w14:paraId="7ED7EC9B"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3C9D0280" w14:textId="77777777" w:rsidR="00A36D16" w:rsidRPr="006A35ED" w:rsidRDefault="00A36D16" w:rsidP="00442D96">
            <w:pPr>
              <w:pStyle w:val="TeksTabel"/>
              <w:framePr w:hSpace="0" w:wrap="auto" w:vAnchor="margin" w:hAnchor="text" w:yAlign="inline"/>
            </w:pPr>
            <w:r>
              <w:t>Atribut</w:t>
            </w:r>
            <w:r w:rsidRPr="006A35ED">
              <w:t xml:space="preserve"> </w:t>
            </w:r>
            <w:r>
              <w:t>atau bentuk</w:t>
            </w:r>
            <w:r w:rsidRPr="006A35ED">
              <w:t xml:space="preserve"> </w:t>
            </w:r>
            <w:r>
              <w:t>elips adalah</w:t>
            </w:r>
            <w:r w:rsidRPr="006A35ED">
              <w:t xml:space="preserve"> </w:t>
            </w:r>
            <w:r>
              <w:t>sesuatu</w:t>
            </w:r>
            <w:r w:rsidRPr="006A35ED">
              <w:t xml:space="preserve"> </w:t>
            </w:r>
            <w:r>
              <w:t>yang menjelaskan apa sebenarnya yang</w:t>
            </w:r>
            <w:r w:rsidRPr="006A35ED">
              <w:t xml:space="preserve"> </w:t>
            </w:r>
            <w:r>
              <w:t>dimaksud entitas</w:t>
            </w:r>
            <w:r w:rsidRPr="006A35ED">
              <w:t xml:space="preserve"> </w:t>
            </w:r>
            <w:r>
              <w:t>atau</w:t>
            </w:r>
            <w:r w:rsidRPr="006A35ED">
              <w:t xml:space="preserve"> relationship </w:t>
            </w:r>
            <w:r>
              <w:t>dan</w:t>
            </w:r>
            <w:r w:rsidRPr="006A35ED">
              <w:t xml:space="preserve"> </w:t>
            </w:r>
            <w:r>
              <w:t>mewakili</w:t>
            </w:r>
            <w:r w:rsidRPr="006A35ED">
              <w:t xml:space="preserve"> </w:t>
            </w:r>
            <w:r>
              <w:t>atribut</w:t>
            </w:r>
            <w:r w:rsidRPr="006A35ED">
              <w:t xml:space="preserve"> </w:t>
            </w:r>
            <w:r>
              <w:t>dari</w:t>
            </w:r>
            <w:r w:rsidRPr="006A35ED">
              <w:t xml:space="preserve"> </w:t>
            </w:r>
            <w:r>
              <w:t>masing-masing</w:t>
            </w:r>
            <w:r w:rsidRPr="006A35ED">
              <w:t xml:space="preserve"> </w:t>
            </w:r>
            <w:r>
              <w:t>entitas.</w:t>
            </w:r>
          </w:p>
        </w:tc>
      </w:tr>
      <w:tr w:rsidR="00A36D16" w14:paraId="32D5DC9D" w14:textId="77777777" w:rsidTr="0001776E">
        <w:trPr>
          <w:trHeight w:hRule="exact" w:val="421"/>
        </w:trPr>
        <w:tc>
          <w:tcPr>
            <w:tcW w:w="538" w:type="dxa"/>
            <w:tcBorders>
              <w:top w:val="single" w:sz="5" w:space="0" w:color="000000"/>
              <w:left w:val="single" w:sz="5" w:space="0" w:color="000000"/>
              <w:bottom w:val="single" w:sz="5" w:space="0" w:color="000000"/>
              <w:right w:val="single" w:sz="5" w:space="0" w:color="000000"/>
            </w:tcBorders>
          </w:tcPr>
          <w:p w14:paraId="35D2DF1B" w14:textId="77777777" w:rsidR="00A36D16" w:rsidRDefault="00A36D16" w:rsidP="00442D96">
            <w:pPr>
              <w:spacing w:line="240" w:lineRule="auto"/>
              <w:ind w:firstLine="0"/>
              <w:jc w:val="center"/>
              <w:rPr>
                <w:rFonts w:eastAsia="Times New Roman" w:cs="Times New Roman"/>
                <w:szCs w:val="24"/>
              </w:rPr>
            </w:pPr>
            <w:r>
              <w:t>4.</w:t>
            </w:r>
          </w:p>
        </w:tc>
        <w:tc>
          <w:tcPr>
            <w:tcW w:w="2852" w:type="dxa"/>
            <w:tcBorders>
              <w:top w:val="single" w:sz="5" w:space="0" w:color="000000"/>
              <w:left w:val="single" w:sz="5" w:space="0" w:color="000000"/>
              <w:bottom w:val="single" w:sz="5" w:space="0" w:color="000000"/>
              <w:right w:val="single" w:sz="5" w:space="0" w:color="000000"/>
            </w:tcBorders>
          </w:tcPr>
          <w:p w14:paraId="75C5EEA4" w14:textId="77777777" w:rsidR="00A36D16" w:rsidRDefault="00A36D16" w:rsidP="00442D96">
            <w:pPr>
              <w:spacing w:line="240" w:lineRule="auto"/>
            </w:pPr>
            <w:r>
              <w:rPr>
                <w:noProof/>
              </w:rPr>
              <mc:AlternateContent>
                <mc:Choice Requires="wps">
                  <w:drawing>
                    <wp:anchor distT="0" distB="0" distL="114300" distR="114300" simplePos="0" relativeHeight="251659264" behindDoc="0" locked="0" layoutInCell="1" allowOverlap="1" wp14:anchorId="0F488645" wp14:editId="57C3928C">
                      <wp:simplePos x="0" y="0"/>
                      <wp:positionH relativeFrom="column">
                        <wp:posOffset>350520</wp:posOffset>
                      </wp:positionH>
                      <wp:positionV relativeFrom="paragraph">
                        <wp:posOffset>117637</wp:posOffset>
                      </wp:positionV>
                      <wp:extent cx="1113155" cy="0"/>
                      <wp:effectExtent l="0" t="0" r="29845" b="1905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31CF74" id="_x0000_t32" coordsize="21600,21600" o:spt="32" o:oned="t" path="m,l21600,21600e" filled="f">
                      <v:path arrowok="t" fillok="f" o:connecttype="none"/>
                      <o:lock v:ext="edit" shapetype="t"/>
                    </v:shapetype>
                    <v:shape id="AutoShape 572" o:spid="_x0000_s1026" type="#_x0000_t32" style="position:absolute;margin-left:27.6pt;margin-top:9.25pt;width:87.6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4560EFA1" w14:textId="77777777" w:rsidR="00A36D16" w:rsidRDefault="00A36D16" w:rsidP="00442D96">
            <w:pPr>
              <w:pStyle w:val="TeksTabel"/>
              <w:framePr w:hSpace="0" w:wrap="auto" w:vAnchor="margin" w:hAnchor="text" w:yAlign="inline"/>
              <w:rPr>
                <w:rFonts w:eastAsia="Times New Roman" w:cs="Times New Roman"/>
              </w:rPr>
            </w:pPr>
            <w:r>
              <w:t>Garis</w:t>
            </w:r>
            <w:r>
              <w:rPr>
                <w:spacing w:val="-2"/>
              </w:rPr>
              <w:t xml:space="preserve"> </w:t>
            </w:r>
            <w:r>
              <w:t>merupakan penghubung</w:t>
            </w:r>
            <w:r>
              <w:rPr>
                <w:spacing w:val="-3"/>
              </w:rPr>
              <w:t xml:space="preserve"> </w:t>
            </w:r>
            <w:r>
              <w:t>antar</w:t>
            </w:r>
            <w:r>
              <w:rPr>
                <w:spacing w:val="-2"/>
              </w:rPr>
              <w:t xml:space="preserve"> </w:t>
            </w:r>
            <w:r>
              <w:t>entitas</w:t>
            </w:r>
          </w:p>
        </w:tc>
      </w:tr>
    </w:tbl>
    <w:p w14:paraId="517D46CE" w14:textId="47EA8638" w:rsidR="00A36D16" w:rsidRDefault="00CD3275" w:rsidP="003F0B68">
      <w:pPr>
        <w:ind w:right="2024" w:firstLine="0"/>
        <w:jc w:val="left"/>
        <w:rPr>
          <w:spacing w:val="-1"/>
        </w:rPr>
      </w:pPr>
      <w:r>
        <w:rPr>
          <w:rFonts w:eastAsia="Times New Roman" w:cs="Times New Roman"/>
        </w:rPr>
        <w:t>S</w:t>
      </w:r>
      <w:r w:rsidR="00A36D16">
        <w:rPr>
          <w:rFonts w:eastAsia="Times New Roman" w:cs="Times New Roman"/>
        </w:rPr>
        <w:t xml:space="preserve">umber: </w:t>
      </w:r>
      <w:r w:rsidR="00A36D16">
        <w:rPr>
          <w:spacing w:val="-1"/>
        </w:rPr>
        <w:t>Waljiyanto</w:t>
      </w:r>
      <w:r w:rsidR="00A36D16">
        <w:t xml:space="preserve"> (</w:t>
      </w:r>
      <w:r w:rsidR="00A36D16">
        <w:rPr>
          <w:spacing w:val="-1"/>
        </w:rPr>
        <w:t>2003)</w:t>
      </w:r>
      <w:r w:rsidR="00442D96">
        <w:rPr>
          <w:spacing w:val="-1"/>
        </w:rPr>
        <w:t>.</w:t>
      </w:r>
    </w:p>
    <w:p w14:paraId="6A7EB943" w14:textId="77777777" w:rsidR="008F255D" w:rsidRDefault="008F255D" w:rsidP="003F0B68">
      <w:pPr>
        <w:ind w:right="2024" w:firstLine="0"/>
        <w:jc w:val="left"/>
        <w:rPr>
          <w:spacing w:val="-1"/>
        </w:rPr>
      </w:pPr>
    </w:p>
    <w:p w14:paraId="4E122986" w14:textId="29A51DBD" w:rsidR="007B729F" w:rsidRPr="00AC1BEA" w:rsidRDefault="007B729F" w:rsidP="00483D1D">
      <w:pPr>
        <w:pStyle w:val="Heading3"/>
      </w:pPr>
      <w:bookmarkStart w:id="34" w:name="_TOC_250048"/>
      <w:bookmarkStart w:id="35" w:name="_Toc520913968"/>
      <w:r w:rsidRPr="007B729F">
        <w:t>Data</w:t>
      </w:r>
      <w:r w:rsidRPr="00AC1BEA">
        <w:t xml:space="preserve"> </w:t>
      </w:r>
      <w:r w:rsidRPr="007B729F">
        <w:t>Flow</w:t>
      </w:r>
      <w:r w:rsidRPr="00AC1BEA">
        <w:t xml:space="preserve"> </w:t>
      </w:r>
      <w:r w:rsidRPr="007B729F">
        <w:t>Diagram</w:t>
      </w:r>
      <w:r w:rsidRPr="00AC1BEA">
        <w:t xml:space="preserve"> (DFD</w:t>
      </w:r>
      <w:bookmarkEnd w:id="34"/>
      <w:r w:rsidRPr="00AC1BEA">
        <w:t>)</w:t>
      </w:r>
      <w:bookmarkEnd w:id="35"/>
    </w:p>
    <w:p w14:paraId="04AA0CB0" w14:textId="25451F78" w:rsidR="007B729F" w:rsidRDefault="00AC1BEA" w:rsidP="00CD08A8">
      <w:pPr>
        <w:ind w:firstLine="567"/>
        <w:rPr>
          <w:spacing w:val="4"/>
        </w:rPr>
      </w:pPr>
      <w:r>
        <w:rPr>
          <w:rFonts w:eastAsia="Calibri" w:cs="Times New Roman"/>
          <w:szCs w:val="24"/>
        </w:rPr>
        <w:t xml:space="preserve">Menurut </w:t>
      </w:r>
      <w:r w:rsidR="00433DDB" w:rsidRPr="00433DDB">
        <w:rPr>
          <w:rFonts w:eastAsia="Calibri" w:cs="Times New Roman"/>
          <w:szCs w:val="24"/>
        </w:rPr>
        <w:fldChar w:fldCharType="begin" w:fldLock="1"/>
      </w:r>
      <w:r w:rsidR="0051325A">
        <w:rPr>
          <w:rFonts w:eastAsia="Calibri" w:cs="Times New Roman"/>
          <w:szCs w:val="24"/>
        </w:rPr>
        <w:instrText>ADDIN CSL_CITATION {"citationItems":[{"id":"ITEM-1","itemData":{"abstract":"Mustakini, Jogiyanto Hartono","author":[{"dropping-particle":"","family":"Jogiyanto","given":"Hartono Mustakini","non-dropping-particle":"","parse-names":false,"suffix":""}],"id":"ITEM-1","issued":{"date-parts":[["2006"]]},"publisher":"ANDI Publisher","publisher-place":"Yogyakarta","title":"Analisis dan Desain Sistem Informasi: Pendekatan Terstruktur Teori dan Praktek Aplikasi Bisnis","type":"book"},"uris":["http://www.mendeley.com/documents/?uuid=7d22c59f-dcd1-4850-afa5-765600ba8969","http://www.mendeley.com/documents/?uuid=db3ab377-ae9c-4124-a1c2-0bf3d0192c08"]}],"mendeley":{"formattedCitation":"(Jogiyanto, H. M., 2006)","manualFormatting":"Jogiyanto (2006)","plainTextFormattedCitation":"(Jogiyanto, H. M., 2006)","previouslyFormattedCitation":"(Jogiyanto, H. M., 2006)"},"properties":{"noteIndex":0},"schema":"https://github.com/citation-style-language/schema/raw/master/csl-citation.json"}</w:instrText>
      </w:r>
      <w:r w:rsidR="00433DDB" w:rsidRPr="00433DDB">
        <w:rPr>
          <w:rFonts w:eastAsia="Calibri" w:cs="Times New Roman"/>
          <w:szCs w:val="24"/>
        </w:rPr>
        <w:fldChar w:fldCharType="separate"/>
      </w:r>
      <w:r w:rsidR="0032045A" w:rsidRPr="0032045A">
        <w:rPr>
          <w:rFonts w:eastAsia="Calibri" w:cs="Times New Roman"/>
          <w:noProof/>
          <w:szCs w:val="24"/>
        </w:rPr>
        <w:t>Jogiyanto</w:t>
      </w:r>
      <w:r w:rsidR="0075071F">
        <w:rPr>
          <w:rFonts w:eastAsia="Calibri" w:cs="Times New Roman"/>
          <w:noProof/>
          <w:szCs w:val="24"/>
        </w:rPr>
        <w:t xml:space="preserve"> (</w:t>
      </w:r>
      <w:r w:rsidR="0032045A" w:rsidRPr="0032045A">
        <w:rPr>
          <w:rFonts w:eastAsia="Calibri" w:cs="Times New Roman"/>
          <w:noProof/>
          <w:szCs w:val="24"/>
        </w:rPr>
        <w:t>2006)</w:t>
      </w:r>
      <w:r w:rsidR="00433DDB" w:rsidRPr="00433DDB">
        <w:rPr>
          <w:rFonts w:eastAsia="Calibri" w:cs="Times New Roman"/>
          <w:szCs w:val="24"/>
        </w:rPr>
        <w:fldChar w:fldCharType="end"/>
      </w:r>
      <w:r>
        <w:rPr>
          <w:rFonts w:eastAsia="Calibri" w:cs="Times New Roman"/>
          <w:szCs w:val="24"/>
        </w:rPr>
        <w:t>,</w:t>
      </w:r>
      <w:r w:rsidR="00433DDB" w:rsidRPr="00433DDB">
        <w:rPr>
          <w:rFonts w:eastAsia="Calibri" w:cs="Times New Roman"/>
          <w:szCs w:val="24"/>
        </w:rPr>
        <w:t xml:space="preserve"> </w:t>
      </w:r>
      <w:r w:rsidR="007B729F" w:rsidRPr="00433DDB">
        <w:rPr>
          <w:rFonts w:cs="Times New Roman"/>
          <w:szCs w:val="24"/>
        </w:rPr>
        <w:t>Data</w:t>
      </w:r>
      <w:r w:rsidR="007B729F" w:rsidRPr="00433DDB">
        <w:rPr>
          <w:rFonts w:cs="Times New Roman"/>
          <w:spacing w:val="26"/>
          <w:szCs w:val="24"/>
        </w:rPr>
        <w:t xml:space="preserve"> </w:t>
      </w:r>
      <w:r w:rsidR="007B729F" w:rsidRPr="00433DDB">
        <w:rPr>
          <w:rFonts w:cs="Times New Roman"/>
          <w:szCs w:val="24"/>
        </w:rPr>
        <w:t>Flow</w:t>
      </w:r>
      <w:r w:rsidR="007B729F" w:rsidRPr="00433DDB">
        <w:rPr>
          <w:rFonts w:cs="Times New Roman"/>
          <w:spacing w:val="24"/>
          <w:szCs w:val="24"/>
        </w:rPr>
        <w:t xml:space="preserve"> </w:t>
      </w:r>
      <w:r w:rsidR="007B729F" w:rsidRPr="00433DDB">
        <w:rPr>
          <w:rFonts w:cs="Times New Roman"/>
          <w:szCs w:val="24"/>
        </w:rPr>
        <w:t>Diagram (DFD</w:t>
      </w:r>
      <w:r w:rsidR="007B729F" w:rsidRPr="00433DDB">
        <w:rPr>
          <w:rFonts w:cs="Times New Roman"/>
          <w:i/>
          <w:szCs w:val="24"/>
        </w:rPr>
        <w:t>)</w:t>
      </w:r>
      <w:r w:rsidR="007B729F" w:rsidRPr="00433DDB">
        <w:rPr>
          <w:rFonts w:cs="Times New Roman"/>
          <w:i/>
          <w:spacing w:val="47"/>
          <w:szCs w:val="24"/>
        </w:rPr>
        <w:t xml:space="preserve"> </w:t>
      </w:r>
      <w:r w:rsidR="007B729F" w:rsidRPr="00433DDB">
        <w:rPr>
          <w:rFonts w:cs="Times New Roman"/>
          <w:szCs w:val="24"/>
        </w:rPr>
        <w:t>merupakan</w:t>
      </w:r>
      <w:r w:rsidR="007B729F">
        <w:rPr>
          <w:spacing w:val="26"/>
        </w:rPr>
        <w:t xml:space="preserve"> </w:t>
      </w:r>
      <w:r w:rsidR="007B729F">
        <w:t>diagram</w:t>
      </w:r>
      <w:r w:rsidR="007B729F">
        <w:rPr>
          <w:spacing w:val="26"/>
        </w:rPr>
        <w:t xml:space="preserve"> </w:t>
      </w:r>
      <w:r w:rsidR="007B729F">
        <w:t>yang</w:t>
      </w:r>
      <w:r w:rsidR="007B729F">
        <w:rPr>
          <w:spacing w:val="21"/>
        </w:rPr>
        <w:t xml:space="preserve"> </w:t>
      </w:r>
      <w:r w:rsidR="007B729F">
        <w:t>menggunakan</w:t>
      </w:r>
      <w:r w:rsidR="007B729F">
        <w:rPr>
          <w:spacing w:val="24"/>
        </w:rPr>
        <w:t xml:space="preserve"> </w:t>
      </w:r>
      <w:r w:rsidR="007B729F">
        <w:t>notasi-notasi</w:t>
      </w:r>
      <w:r w:rsidR="007B729F">
        <w:rPr>
          <w:spacing w:val="61"/>
        </w:rPr>
        <w:t xml:space="preserve"> </w:t>
      </w:r>
      <w:r w:rsidR="007B729F">
        <w:t>untuk</w:t>
      </w:r>
      <w:r w:rsidR="007B729F">
        <w:rPr>
          <w:spacing w:val="40"/>
        </w:rPr>
        <w:t xml:space="preserve"> </w:t>
      </w:r>
      <w:r w:rsidR="007B729F">
        <w:t>menggambarkan</w:t>
      </w:r>
      <w:r w:rsidR="007B729F">
        <w:rPr>
          <w:spacing w:val="40"/>
        </w:rPr>
        <w:t xml:space="preserve"> </w:t>
      </w:r>
      <w:r w:rsidR="007B729F">
        <w:t>arus</w:t>
      </w:r>
      <w:r w:rsidR="007B729F">
        <w:rPr>
          <w:spacing w:val="41"/>
        </w:rPr>
        <w:t xml:space="preserve"> </w:t>
      </w:r>
      <w:r w:rsidR="007B729F">
        <w:t>data</w:t>
      </w:r>
      <w:r w:rsidR="007B729F">
        <w:rPr>
          <w:spacing w:val="39"/>
        </w:rPr>
        <w:t xml:space="preserve"> </w:t>
      </w:r>
      <w:r w:rsidR="007B729F">
        <w:t>sistem</w:t>
      </w:r>
      <w:r w:rsidR="007B729F">
        <w:rPr>
          <w:spacing w:val="41"/>
        </w:rPr>
        <w:t xml:space="preserve"> </w:t>
      </w:r>
      <w:r w:rsidR="007B729F">
        <w:t>secara</w:t>
      </w:r>
      <w:r w:rsidR="007B729F">
        <w:rPr>
          <w:spacing w:val="39"/>
        </w:rPr>
        <w:t xml:space="preserve"> </w:t>
      </w:r>
      <w:r w:rsidR="007B729F">
        <w:t>logika</w:t>
      </w:r>
      <w:r w:rsidR="00433DDB">
        <w:t xml:space="preserve">. </w:t>
      </w:r>
      <w:r w:rsidR="007B729F">
        <w:t xml:space="preserve"> DFD</w:t>
      </w:r>
      <w:r w:rsidR="007B729F">
        <w:rPr>
          <w:spacing w:val="4"/>
        </w:rPr>
        <w:t xml:space="preserve"> </w:t>
      </w:r>
      <w:r w:rsidR="007B729F">
        <w:t>merupakan</w:t>
      </w:r>
      <w:r w:rsidR="007B729F">
        <w:rPr>
          <w:spacing w:val="9"/>
        </w:rPr>
        <w:t xml:space="preserve"> </w:t>
      </w:r>
      <w:r w:rsidR="007B729F">
        <w:t>dokumentasi</w:t>
      </w:r>
      <w:r w:rsidR="007B729F">
        <w:rPr>
          <w:spacing w:val="7"/>
        </w:rPr>
        <w:t xml:space="preserve"> </w:t>
      </w:r>
      <w:r w:rsidR="007B729F">
        <w:t>grafik</w:t>
      </w:r>
      <w:r w:rsidR="007B729F">
        <w:rPr>
          <w:spacing w:val="9"/>
        </w:rPr>
        <w:t xml:space="preserve"> </w:t>
      </w:r>
      <w:r w:rsidR="007B729F">
        <w:t>yang</w:t>
      </w:r>
      <w:r w:rsidR="007B729F">
        <w:rPr>
          <w:spacing w:val="2"/>
        </w:rPr>
        <w:t xml:space="preserve"> </w:t>
      </w:r>
      <w:r w:rsidR="007B729F">
        <w:t>menggunakan</w:t>
      </w:r>
      <w:r w:rsidR="007B729F">
        <w:rPr>
          <w:spacing w:val="4"/>
        </w:rPr>
        <w:t xml:space="preserve"> </w:t>
      </w:r>
      <w:r w:rsidR="007B729F">
        <w:t>simbol</w:t>
      </w:r>
      <w:r w:rsidR="007B729F">
        <w:rPr>
          <w:spacing w:val="5"/>
        </w:rPr>
        <w:t xml:space="preserve"> </w:t>
      </w:r>
      <w:r w:rsidR="007B729F">
        <w:t>penomoran</w:t>
      </w:r>
      <w:r w:rsidR="007B729F">
        <w:rPr>
          <w:spacing w:val="4"/>
        </w:rPr>
        <w:t xml:space="preserve"> </w:t>
      </w:r>
      <w:r w:rsidR="007B729F">
        <w:t>di</w:t>
      </w:r>
      <w:r w:rsidR="007B729F">
        <w:rPr>
          <w:spacing w:val="5"/>
        </w:rPr>
        <w:t xml:space="preserve"> </w:t>
      </w:r>
      <w:r w:rsidR="007B729F">
        <w:t>dalam</w:t>
      </w:r>
      <w:r w:rsidR="007B729F">
        <w:rPr>
          <w:spacing w:val="27"/>
        </w:rPr>
        <w:t xml:space="preserve"> </w:t>
      </w:r>
      <w:r w:rsidR="007B729F">
        <w:t>mengilustrasikan</w:t>
      </w:r>
      <w:r w:rsidR="007B729F">
        <w:rPr>
          <w:spacing w:val="21"/>
        </w:rPr>
        <w:t xml:space="preserve"> </w:t>
      </w:r>
      <w:r w:rsidR="007B729F">
        <w:t>arus</w:t>
      </w:r>
      <w:r w:rsidR="007B729F">
        <w:rPr>
          <w:spacing w:val="19"/>
        </w:rPr>
        <w:t xml:space="preserve"> </w:t>
      </w:r>
      <w:r w:rsidR="007B729F">
        <w:t>data</w:t>
      </w:r>
      <w:r w:rsidR="007B729F">
        <w:rPr>
          <w:spacing w:val="20"/>
        </w:rPr>
        <w:t xml:space="preserve"> </w:t>
      </w:r>
      <w:r w:rsidR="007B729F">
        <w:t>yang</w:t>
      </w:r>
      <w:r w:rsidR="007B729F">
        <w:rPr>
          <w:spacing w:val="16"/>
        </w:rPr>
        <w:t xml:space="preserve"> </w:t>
      </w:r>
      <w:r w:rsidR="007B729F">
        <w:t>saling</w:t>
      </w:r>
      <w:r w:rsidR="007B729F">
        <w:rPr>
          <w:spacing w:val="16"/>
        </w:rPr>
        <w:t xml:space="preserve"> </w:t>
      </w:r>
      <w:r w:rsidR="007B729F">
        <w:t>berhubungan</w:t>
      </w:r>
      <w:r w:rsidR="007B729F">
        <w:rPr>
          <w:spacing w:val="19"/>
        </w:rPr>
        <w:t xml:space="preserve"> </w:t>
      </w:r>
      <w:r w:rsidR="007B729F">
        <w:lastRenderedPageBreak/>
        <w:t>diantara</w:t>
      </w:r>
      <w:r w:rsidR="007B729F">
        <w:rPr>
          <w:spacing w:val="18"/>
        </w:rPr>
        <w:t xml:space="preserve"> </w:t>
      </w:r>
      <w:r w:rsidR="007B729F">
        <w:t>pemrosesan</w:t>
      </w:r>
      <w:r w:rsidR="007B729F">
        <w:rPr>
          <w:spacing w:val="21"/>
        </w:rPr>
        <w:t xml:space="preserve"> </w:t>
      </w:r>
      <w:r w:rsidR="007B729F">
        <w:t>data</w:t>
      </w:r>
      <w:r w:rsidR="007B729F">
        <w:rPr>
          <w:spacing w:val="18"/>
        </w:rPr>
        <w:t xml:space="preserve"> </w:t>
      </w:r>
      <w:r w:rsidR="007B729F">
        <w:t>untuk</w:t>
      </w:r>
      <w:r w:rsidR="007B729F">
        <w:rPr>
          <w:spacing w:val="19"/>
        </w:rPr>
        <w:t xml:space="preserve"> </w:t>
      </w:r>
      <w:r w:rsidR="007B729F">
        <w:t>diubah</w:t>
      </w:r>
      <w:r w:rsidR="007B729F">
        <w:rPr>
          <w:spacing w:val="91"/>
        </w:rPr>
        <w:t xml:space="preserve"> </w:t>
      </w:r>
      <w:r w:rsidR="007B729F">
        <w:t>menjadi</w:t>
      </w:r>
      <w:r w:rsidR="007B729F">
        <w:rPr>
          <w:spacing w:val="5"/>
        </w:rPr>
        <w:t xml:space="preserve"> </w:t>
      </w:r>
      <w:r w:rsidR="007B729F">
        <w:t>informasi.</w:t>
      </w:r>
      <w:r w:rsidR="007B729F">
        <w:rPr>
          <w:spacing w:val="4"/>
        </w:rPr>
        <w:t xml:space="preserve"> </w:t>
      </w:r>
      <w:r w:rsidR="0020133B">
        <w:rPr>
          <w:spacing w:val="4"/>
        </w:rPr>
        <w:fldChar w:fldCharType="begin"/>
      </w:r>
      <w:r w:rsidR="0020133B">
        <w:rPr>
          <w:spacing w:val="4"/>
        </w:rPr>
        <w:instrText xml:space="preserve"> REF _Ref519051124 \h </w:instrText>
      </w:r>
      <w:r w:rsidR="0020133B">
        <w:rPr>
          <w:spacing w:val="4"/>
        </w:rPr>
      </w:r>
      <w:r w:rsidR="0020133B">
        <w:rPr>
          <w:spacing w:val="4"/>
        </w:rPr>
        <w:fldChar w:fldCharType="separate"/>
      </w:r>
      <w:r w:rsidR="00E54869">
        <w:t>Table 2.</w:t>
      </w:r>
      <w:r w:rsidR="00E54869">
        <w:rPr>
          <w:noProof/>
        </w:rPr>
        <w:t>3</w:t>
      </w:r>
      <w:r w:rsidR="0020133B">
        <w:rPr>
          <w:spacing w:val="4"/>
        </w:rPr>
        <w:fldChar w:fldCharType="end"/>
      </w:r>
      <w:r w:rsidR="0020133B">
        <w:rPr>
          <w:spacing w:val="4"/>
        </w:rPr>
        <w:t xml:space="preserve"> </w:t>
      </w:r>
      <w:r w:rsidR="007B729F">
        <w:rPr>
          <w:spacing w:val="4"/>
        </w:rPr>
        <w:t>menggambarka</w:t>
      </w:r>
      <w:r w:rsidR="0005054E">
        <w:rPr>
          <w:spacing w:val="4"/>
        </w:rPr>
        <w:t>n symbol yang digunakan dalam DF</w:t>
      </w:r>
      <w:r w:rsidR="007B729F">
        <w:rPr>
          <w:spacing w:val="4"/>
        </w:rPr>
        <w:t>D.</w:t>
      </w:r>
    </w:p>
    <w:p w14:paraId="2EE0F75C" w14:textId="77777777" w:rsidR="001F1A5E" w:rsidRDefault="001F1A5E" w:rsidP="007B729F">
      <w:pPr>
        <w:rPr>
          <w:spacing w:val="4"/>
        </w:rPr>
      </w:pPr>
    </w:p>
    <w:p w14:paraId="6E54BD9B" w14:textId="2C9C6B02" w:rsidR="007B729F" w:rsidRDefault="006E2414" w:rsidP="00972199">
      <w:pPr>
        <w:pStyle w:val="Caption"/>
        <w:rPr>
          <w:rFonts w:eastAsia="Times New Roman" w:cs="Times New Roman"/>
        </w:rPr>
      </w:pPr>
      <w:bookmarkStart w:id="36" w:name="_Ref519051124"/>
      <w:bookmarkStart w:id="37" w:name="_Toc461058208"/>
      <w:bookmarkStart w:id="38" w:name="_Toc520404021"/>
      <w:r>
        <w:t>Table 2.</w:t>
      </w:r>
      <w:r w:rsidR="00C205D5">
        <w:fldChar w:fldCharType="begin"/>
      </w:r>
      <w:r w:rsidR="00C205D5">
        <w:instrText xml:space="preserve"> SEQ Table_2. \* ARABIC </w:instrText>
      </w:r>
      <w:r w:rsidR="00C205D5">
        <w:fldChar w:fldCharType="separate"/>
      </w:r>
      <w:r w:rsidR="00E54869">
        <w:rPr>
          <w:noProof/>
        </w:rPr>
        <w:t>3</w:t>
      </w:r>
      <w:r w:rsidR="00C205D5">
        <w:rPr>
          <w:noProof/>
        </w:rPr>
        <w:fldChar w:fldCharType="end"/>
      </w:r>
      <w:bookmarkEnd w:id="36"/>
      <w:r>
        <w:t xml:space="preserve"> DFD (Data Flow Diagram)</w:t>
      </w:r>
      <w:bookmarkEnd w:id="37"/>
      <w:bookmarkEnd w:id="38"/>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7B729F" w14:paraId="0507B31C" w14:textId="77777777" w:rsidTr="00F34918">
        <w:trPr>
          <w:trHeight w:hRule="exact" w:val="485"/>
        </w:trPr>
        <w:tc>
          <w:tcPr>
            <w:tcW w:w="828"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43FAE502" w14:textId="77777777" w:rsidR="007B729F" w:rsidRDefault="007B729F" w:rsidP="007E5027">
            <w:pPr>
              <w:pStyle w:val="TableParagraph"/>
              <w:spacing w:line="274" w:lineRule="exact"/>
              <w:jc w:val="center"/>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0B3067C1" w14:textId="77777777" w:rsidR="007B729F" w:rsidRDefault="007B729F" w:rsidP="00F34918">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5B090B69" w14:textId="77777777" w:rsidR="007B729F" w:rsidRDefault="007B729F" w:rsidP="00F34918">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Keterangan</w:t>
            </w:r>
          </w:p>
        </w:tc>
      </w:tr>
      <w:tr w:rsidR="007B729F" w14:paraId="6E8886C4" w14:textId="77777777" w:rsidTr="007B729F">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136EE53C"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205CDAC8" w14:textId="77777777" w:rsidR="007B729F" w:rsidRDefault="00DE776A" w:rsidP="00433DDB">
            <w:r>
              <w:rPr>
                <w:noProof/>
              </w:rPr>
              <mc:AlternateContent>
                <mc:Choice Requires="wpg">
                  <w:drawing>
                    <wp:anchor distT="0" distB="0" distL="114300" distR="114300" simplePos="0" relativeHeight="251661312" behindDoc="0" locked="0" layoutInCell="1" allowOverlap="1" wp14:anchorId="615D2F5E" wp14:editId="04D9FA6D">
                      <wp:simplePos x="0" y="0"/>
                      <wp:positionH relativeFrom="column">
                        <wp:posOffset>413922</wp:posOffset>
                      </wp:positionH>
                      <wp:positionV relativeFrom="paragraph">
                        <wp:posOffset>52461</wp:posOffset>
                      </wp:positionV>
                      <wp:extent cx="1378634" cy="1934307"/>
                      <wp:effectExtent l="0" t="0" r="69215" b="27940"/>
                      <wp:wrapNone/>
                      <wp:docPr id="43" name="Group 43"/>
                      <wp:cNvGraphicFramePr/>
                      <a:graphic xmlns:a="http://schemas.openxmlformats.org/drawingml/2006/main">
                        <a:graphicData uri="http://schemas.microsoft.com/office/word/2010/wordprocessingGroup">
                          <wpg:wgp>
                            <wpg:cNvGrpSpPr/>
                            <wpg:grpSpPr>
                              <a:xfrm>
                                <a:off x="0" y="0"/>
                                <a:ext cx="1378634" cy="1934307"/>
                                <a:chOff x="0" y="0"/>
                                <a:chExt cx="1378634" cy="1934307"/>
                              </a:xfrm>
                            </wpg:grpSpPr>
                            <wps:wsp>
                              <wps:cNvPr id="38" name="Rectangle 38"/>
                              <wps:cNvSpPr/>
                              <wps:spPr>
                                <a:xfrm>
                                  <a:off x="175846"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 name="Oval 40"/>
                              <wps:cNvSpPr/>
                              <wps:spPr>
                                <a:xfrm>
                                  <a:off x="372794" y="984738"/>
                                  <a:ext cx="485336" cy="45016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0" y="1596683"/>
                                  <a:ext cx="1336040"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0" y="1934307"/>
                                  <a:ext cx="1336431"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3FA2C6A" id="Group 43" o:spid="_x0000_s1026" style="position:absolute;margin-left:32.6pt;margin-top:4.15pt;width:108.55pt;height:152.3pt;z-index:251661312"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" strokecolor="black [3200]"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" strokecolor="black [3200]" strokeweight="1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2541F609" w14:textId="77777777" w:rsidR="007B729F" w:rsidRPr="00DE776A" w:rsidRDefault="007B729F" w:rsidP="00DE776A">
            <w:pPr>
              <w:pStyle w:val="TeksTabel"/>
              <w:framePr w:wrap="around"/>
            </w:pPr>
            <w:r w:rsidRPr="00DE776A">
              <w:t>Eksternal Entity (kesatuan luar) atau Boundary (batas sistem)</w:t>
            </w:r>
          </w:p>
        </w:tc>
      </w:tr>
      <w:tr w:rsidR="007B729F" w14:paraId="0F00F1A4" w14:textId="77777777" w:rsidTr="007B729F">
        <w:trPr>
          <w:trHeight w:hRule="exact" w:val="648"/>
        </w:trPr>
        <w:tc>
          <w:tcPr>
            <w:tcW w:w="828" w:type="dxa"/>
            <w:tcBorders>
              <w:top w:val="single" w:sz="5" w:space="0" w:color="000000"/>
              <w:left w:val="single" w:sz="5" w:space="0" w:color="000000"/>
              <w:bottom w:val="single" w:sz="5" w:space="0" w:color="000000"/>
              <w:right w:val="single" w:sz="5" w:space="0" w:color="000000"/>
            </w:tcBorders>
          </w:tcPr>
          <w:p w14:paraId="06A702B2"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501F12F2"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5326B52A" w14:textId="77777777" w:rsidR="007B729F" w:rsidRPr="00DE776A" w:rsidRDefault="007B729F" w:rsidP="00DE776A">
            <w:pPr>
              <w:pStyle w:val="TeksTabel"/>
              <w:framePr w:wrap="around"/>
            </w:pPr>
            <w:r w:rsidRPr="00DE776A">
              <w:t>Data Flow (arus data)</w:t>
            </w:r>
          </w:p>
        </w:tc>
      </w:tr>
      <w:tr w:rsidR="007B729F" w14:paraId="6105C6EE"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242CAD7"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476C5EAA"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23788151" w14:textId="77777777" w:rsidR="007B729F" w:rsidRPr="00DE776A" w:rsidRDefault="007B729F" w:rsidP="00DE776A">
            <w:pPr>
              <w:pStyle w:val="TeksTabel"/>
              <w:framePr w:wrap="around"/>
            </w:pPr>
            <w:r w:rsidRPr="00DE776A">
              <w:t>Proses</w:t>
            </w:r>
          </w:p>
        </w:tc>
      </w:tr>
      <w:tr w:rsidR="007B729F" w14:paraId="4D53CF03"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5AD95BE"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5F566879"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10F2CA9E" w14:textId="77777777" w:rsidR="007B729F" w:rsidRDefault="007B729F" w:rsidP="007B729F">
            <w:pPr>
              <w:pStyle w:val="TeksTabel"/>
              <w:framePr w:wrap="around"/>
              <w:rPr>
                <w:rFonts w:eastAsia="Times New Roman" w:cs="Times New Roman"/>
              </w:rPr>
            </w:pPr>
            <w:r>
              <w:t xml:space="preserve">Data </w:t>
            </w:r>
            <w:r>
              <w:rPr>
                <w:spacing w:val="-1"/>
              </w:rPr>
              <w:t>store</w:t>
            </w:r>
          </w:p>
        </w:tc>
      </w:tr>
    </w:tbl>
    <w:p w14:paraId="3ECC51C2" w14:textId="77777777" w:rsidR="00CD3275" w:rsidRDefault="00CD3275">
      <w:pPr>
        <w:spacing w:after="160" w:line="259" w:lineRule="auto"/>
        <w:ind w:firstLine="0"/>
        <w:jc w:val="left"/>
        <w:rPr>
          <w:spacing w:val="-1"/>
        </w:rPr>
      </w:pPr>
    </w:p>
    <w:p w14:paraId="23398819" w14:textId="54709746" w:rsidR="007B729F" w:rsidRDefault="00DE776A">
      <w:pPr>
        <w:spacing w:after="160" w:line="259" w:lineRule="auto"/>
        <w:ind w:firstLine="0"/>
        <w:jc w:val="left"/>
      </w:pPr>
      <w:r>
        <w:rPr>
          <w:spacing w:val="-1"/>
        </w:rPr>
        <w:t xml:space="preserve">Sumber: </w:t>
      </w:r>
      <w:r w:rsidR="008919F8">
        <w:t>Hartono</w:t>
      </w:r>
      <w:r w:rsidR="00632EC2">
        <w:t xml:space="preserve"> (</w:t>
      </w:r>
      <w:r>
        <w:t>1999)</w:t>
      </w:r>
    </w:p>
    <w:p w14:paraId="069E0E40" w14:textId="77777777" w:rsidR="00351475" w:rsidRDefault="00351475">
      <w:pPr>
        <w:spacing w:after="160" w:line="259" w:lineRule="auto"/>
        <w:ind w:firstLine="0"/>
        <w:jc w:val="left"/>
        <w:sectPr w:rsidR="00351475" w:rsidSect="004667F8">
          <w:headerReference w:type="default" r:id="rId14"/>
          <w:footerReference w:type="default" r:id="rId15"/>
          <w:headerReference w:type="first" r:id="rId16"/>
          <w:footerReference w:type="first" r:id="rId17"/>
          <w:pgSz w:w="11900" w:h="16840" w:code="9"/>
          <w:pgMar w:top="2268" w:right="1701" w:bottom="1701" w:left="2268" w:header="1134" w:footer="1134" w:gutter="0"/>
          <w:pgNumType w:start="1"/>
          <w:cols w:space="720"/>
          <w:titlePg/>
          <w:docGrid w:linePitch="326"/>
        </w:sectPr>
      </w:pPr>
    </w:p>
    <w:p w14:paraId="7B7BAABB" w14:textId="77777777" w:rsidR="005C2DB3" w:rsidRDefault="005C2DB3" w:rsidP="005C2DB3">
      <w:pPr>
        <w:pStyle w:val="Heading1"/>
        <w:rPr>
          <w:lang w:val="en-ID"/>
        </w:rPr>
      </w:pPr>
      <w:bookmarkStart w:id="39" w:name="_Toc520913969"/>
      <w:bookmarkEnd w:id="39"/>
    </w:p>
    <w:p w14:paraId="4BB4A5A5" w14:textId="59F7BAD1" w:rsidR="00FD0EF4" w:rsidRPr="005C2DB3" w:rsidRDefault="00FD0EF4" w:rsidP="005C2DB3">
      <w:pPr>
        <w:pStyle w:val="Heading1"/>
        <w:numPr>
          <w:ilvl w:val="0"/>
          <w:numId w:val="0"/>
        </w:numPr>
        <w:rPr>
          <w:lang w:val="en-ID"/>
        </w:rPr>
      </w:pPr>
      <w:r w:rsidRPr="005C2DB3">
        <w:rPr>
          <w:lang w:val="en-ID"/>
        </w:rPr>
        <w:br/>
      </w:r>
      <w:bookmarkStart w:id="40" w:name="_Toc520913970"/>
      <w:r w:rsidRPr="005C2DB3">
        <w:rPr>
          <w:lang w:val="en-ID"/>
        </w:rPr>
        <w:t>TINJAUAN UMUM INSTANSI</w:t>
      </w:r>
      <w:bookmarkEnd w:id="40"/>
    </w:p>
    <w:p w14:paraId="254EEE55" w14:textId="249A510B" w:rsidR="00FD0EF4" w:rsidRDefault="00FD0EF4" w:rsidP="00FD0EF4">
      <w:pPr>
        <w:rPr>
          <w:lang w:val="en-ID"/>
        </w:rPr>
      </w:pPr>
    </w:p>
    <w:p w14:paraId="62E8B216" w14:textId="139DF1A4" w:rsidR="00FD0EF4" w:rsidRDefault="00FD0EF4" w:rsidP="00FD0EF4">
      <w:pPr>
        <w:rPr>
          <w:lang w:val="en-ID"/>
        </w:rPr>
      </w:pPr>
    </w:p>
    <w:p w14:paraId="72C2388C" w14:textId="20D35774" w:rsidR="009C178B" w:rsidRPr="0068664E" w:rsidRDefault="00CD08A8" w:rsidP="00483D1D">
      <w:pPr>
        <w:pStyle w:val="Heading2"/>
        <w:rPr>
          <w:lang w:val="en-ID"/>
        </w:rPr>
      </w:pPr>
      <w:r>
        <w:rPr>
          <w:lang w:val="id-ID"/>
        </w:rPr>
        <w:t xml:space="preserve">   </w:t>
      </w:r>
      <w:bookmarkStart w:id="41" w:name="_Toc520913971"/>
      <w:r w:rsidR="00FD0EF4" w:rsidRPr="0068664E">
        <w:rPr>
          <w:lang w:val="en-ID"/>
        </w:rPr>
        <w:t>Sekilas tentang instansi</w:t>
      </w:r>
      <w:bookmarkEnd w:id="41"/>
    </w:p>
    <w:p w14:paraId="01AABE36" w14:textId="209F2A3E" w:rsidR="00FB3EDF" w:rsidRDefault="002564A5" w:rsidP="00FB3EDF">
      <w:pPr>
        <w:pStyle w:val="ListParagraph"/>
        <w:ind w:firstLine="567"/>
        <w:rPr>
          <w:rFonts w:cs="Times New Roman"/>
          <w:szCs w:val="24"/>
        </w:rPr>
      </w:pPr>
      <w:r>
        <w:rPr>
          <w:lang w:val="id-ID"/>
        </w:rPr>
        <w:t>Puskesmas Mlati I merupakan lembaga teknis daerah, secara kelembagaan sebagai UPT, berada langsung dibawah Dinas Kesehatan Kabupaten Sleman. Puskesmas Mlati I secara geografis terletak pada posisi strategis, yaitu di Jln, Intan, Kutu Tegal, Sinduadi, berada disekitar lintasan jalur padat lalu lintas yaitu Jalan Nasional (Jln. Yogyakarta - Magelang). Wilayah kerja Puskesmas Mlati I meliputi 2 desa (40% dari desa di Kecamatan Mlati), yaitu 1 desa terletak di perkotaan (Sinduadi), 1 desa terletak antara perkotaan dan pedesaan (Sendangadi). Luas wilayah keseluruhan adalah 1.273 ha, dengan penggunaan lahan 23,25% (296,98 ha) untuk pemukiman dan perdagangan. Puskesmas Mlati I didirikan berdasarkan SK Bupati Sleman no.503/10/5165/DKS/2014. Wilayah Puskesmas Mlati I mempunyai perbatasan yaitu sebelah barat dengan Desa Tlogoadi, sebelah selatan dengan Kecamatan Gamping dan Kota Madya, sebelah timur dengan Kecamatan Depok, sebelah utara dengan Kecamatan Ngaglik dan Sleman. Secara administrasi wilayah Puskesmas Mlati I terdiri dari 2 Desa, 32 dusun, 97 RW, 300 RT.</w:t>
      </w:r>
    </w:p>
    <w:p w14:paraId="6BF0CACE" w14:textId="77777777" w:rsidR="00BD1C0F" w:rsidRDefault="00BD1C0F" w:rsidP="00FB3EDF">
      <w:pPr>
        <w:pStyle w:val="ListParagraph"/>
        <w:ind w:firstLine="567"/>
        <w:rPr>
          <w:rFonts w:cs="Times New Roman"/>
          <w:szCs w:val="24"/>
        </w:rPr>
      </w:pPr>
    </w:p>
    <w:p w14:paraId="1FF42142" w14:textId="55DCA88F" w:rsidR="00A530AE" w:rsidRDefault="00975367" w:rsidP="00A530AE">
      <w:pPr>
        <w:pStyle w:val="ListParagraph"/>
        <w:ind w:firstLine="0"/>
        <w:jc w:val="center"/>
      </w:pPr>
      <w:r>
        <w:rPr>
          <w:noProof/>
        </w:rPr>
        <w:drawing>
          <wp:inline distT="0" distB="0" distL="0" distR="0" wp14:anchorId="0D3B6572" wp14:editId="3968DAD9">
            <wp:extent cx="3800475" cy="21367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perpus-stre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09570" cy="2141832"/>
                    </a:xfrm>
                    <a:prstGeom prst="rect">
                      <a:avLst/>
                    </a:prstGeom>
                  </pic:spPr>
                </pic:pic>
              </a:graphicData>
            </a:graphic>
          </wp:inline>
        </w:drawing>
      </w:r>
    </w:p>
    <w:p w14:paraId="46B41234" w14:textId="719319D4" w:rsidR="00BD1C0F" w:rsidRPr="00A530AE" w:rsidRDefault="001E1673" w:rsidP="00972199">
      <w:pPr>
        <w:pStyle w:val="Caption"/>
        <w:rPr>
          <w:rFonts w:cs="Times New Roman"/>
          <w:szCs w:val="24"/>
        </w:rPr>
      </w:pPr>
      <w:bookmarkStart w:id="42" w:name="_Toc520403658"/>
      <w:r>
        <w:t>Gambar 3.</w:t>
      </w:r>
      <w:r w:rsidR="00C205D5">
        <w:fldChar w:fldCharType="begin"/>
      </w:r>
      <w:r w:rsidR="00C205D5">
        <w:instrText xml:space="preserve"> SEQ Gambar_3. \* ARABIC </w:instrText>
      </w:r>
      <w:r w:rsidR="00C205D5">
        <w:fldChar w:fldCharType="separate"/>
      </w:r>
      <w:r w:rsidR="00E54869">
        <w:rPr>
          <w:noProof/>
        </w:rPr>
        <w:t>1</w:t>
      </w:r>
      <w:r w:rsidR="00C205D5">
        <w:rPr>
          <w:noProof/>
        </w:rPr>
        <w:fldChar w:fldCharType="end"/>
      </w:r>
      <w:r w:rsidR="005211CB">
        <w:t xml:space="preserve">. </w:t>
      </w:r>
      <w:r w:rsidR="00BD1C0F">
        <w:t xml:space="preserve">Halaman Depan </w:t>
      </w:r>
      <w:r w:rsidR="00975367">
        <w:t>Puskesmas Mlati I</w:t>
      </w:r>
      <w:bookmarkEnd w:id="42"/>
    </w:p>
    <w:p w14:paraId="372AD33D" w14:textId="52AE3649" w:rsidR="00FB3EDF" w:rsidRDefault="005E0102" w:rsidP="00FB3EDF">
      <w:pPr>
        <w:pStyle w:val="ListParagraph"/>
        <w:ind w:firstLine="567"/>
        <w:jc w:val="center"/>
        <w:rPr>
          <w:rFonts w:cs="Times New Roman"/>
          <w:szCs w:val="24"/>
        </w:rPr>
      </w:pPr>
      <w:r>
        <w:rPr>
          <w:noProof/>
        </w:rPr>
        <w:lastRenderedPageBreak/>
        <w:drawing>
          <wp:inline distT="0" distB="0" distL="0" distR="0" wp14:anchorId="00657267" wp14:editId="06A099F7">
            <wp:extent cx="4494053" cy="25266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usk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98560" cy="2529199"/>
                    </a:xfrm>
                    <a:prstGeom prst="rect">
                      <a:avLst/>
                    </a:prstGeom>
                  </pic:spPr>
                </pic:pic>
              </a:graphicData>
            </a:graphic>
          </wp:inline>
        </w:drawing>
      </w:r>
    </w:p>
    <w:p w14:paraId="36928BE7" w14:textId="0D29BEA1" w:rsidR="00640757" w:rsidRDefault="001E1673" w:rsidP="00972199">
      <w:pPr>
        <w:pStyle w:val="Caption"/>
      </w:pPr>
      <w:bookmarkStart w:id="43" w:name="_Toc520403659"/>
      <w:r>
        <w:t>Gambar 3.</w:t>
      </w:r>
      <w:r w:rsidR="00C205D5">
        <w:fldChar w:fldCharType="begin"/>
      </w:r>
      <w:r w:rsidR="00C205D5">
        <w:instrText xml:space="preserve"> SEQ Gambar_3. \* ARABIC </w:instrText>
      </w:r>
      <w:r w:rsidR="00C205D5">
        <w:fldChar w:fldCharType="separate"/>
      </w:r>
      <w:r w:rsidR="00E54869">
        <w:rPr>
          <w:noProof/>
        </w:rPr>
        <w:t>2</w:t>
      </w:r>
      <w:r w:rsidR="00C205D5">
        <w:rPr>
          <w:noProof/>
        </w:rPr>
        <w:fldChar w:fldCharType="end"/>
      </w:r>
      <w:r w:rsidR="005211CB">
        <w:t xml:space="preserve">. </w:t>
      </w:r>
      <w:r w:rsidR="00BF7117">
        <w:t>Wilayah</w:t>
      </w:r>
      <w:r w:rsidR="00FB3EDF">
        <w:t xml:space="preserve"> </w:t>
      </w:r>
      <w:r w:rsidR="005E0102">
        <w:t>Pusksemas Mlati I</w:t>
      </w:r>
      <w:bookmarkEnd w:id="43"/>
    </w:p>
    <w:p w14:paraId="1FE541ED" w14:textId="4D21868B" w:rsidR="00BF7117" w:rsidRDefault="00BF7117" w:rsidP="00972199">
      <w:pPr>
        <w:pStyle w:val="Caption"/>
      </w:pPr>
      <w:r>
        <w:t>(</w:t>
      </w:r>
      <w:r w:rsidR="00B5061F">
        <w:t>Sumber:</w:t>
      </w:r>
      <w:r>
        <w:t xml:space="preserve"> </w:t>
      </w:r>
      <w:hyperlink r:id="rId20" w:history="1">
        <w:r w:rsidR="003F63AE" w:rsidRPr="005C7341">
          <w:rPr>
            <w:rStyle w:val="Hyperlink"/>
          </w:rPr>
          <w:t>https://maps.google.com</w:t>
        </w:r>
      </w:hyperlink>
      <w:r w:rsidR="00E35228">
        <w:t>)</w:t>
      </w:r>
    </w:p>
    <w:p w14:paraId="3D4B563F" w14:textId="77777777" w:rsidR="009C178B" w:rsidRPr="009C178B" w:rsidRDefault="009C178B" w:rsidP="009C178B">
      <w:pPr>
        <w:rPr>
          <w:lang w:val="en-ID"/>
        </w:rPr>
      </w:pPr>
    </w:p>
    <w:p w14:paraId="390542BC" w14:textId="4CF3117B" w:rsidR="00FD0EF4" w:rsidRDefault="00CD08A8" w:rsidP="00483D1D">
      <w:pPr>
        <w:pStyle w:val="Heading2"/>
        <w:rPr>
          <w:lang w:val="en-ID"/>
        </w:rPr>
      </w:pPr>
      <w:r>
        <w:rPr>
          <w:lang w:val="id-ID"/>
        </w:rPr>
        <w:t xml:space="preserve">  </w:t>
      </w:r>
      <w:r w:rsidR="00483D1D">
        <w:rPr>
          <w:lang w:val="id-ID"/>
        </w:rPr>
        <w:t xml:space="preserve"> </w:t>
      </w:r>
      <w:bookmarkStart w:id="44" w:name="_Toc520913972"/>
      <w:r w:rsidR="00FD0EF4">
        <w:rPr>
          <w:lang w:val="en-ID"/>
        </w:rPr>
        <w:t>Visi dan misi</w:t>
      </w:r>
      <w:bookmarkEnd w:id="44"/>
    </w:p>
    <w:p w14:paraId="1914ECF2" w14:textId="64601E98" w:rsidR="00483D1D" w:rsidRPr="000D12D1" w:rsidRDefault="00483D1D" w:rsidP="00483D1D">
      <w:pPr>
        <w:pStyle w:val="32"/>
        <w:ind w:left="567" w:hanging="567"/>
      </w:pPr>
      <w:bookmarkStart w:id="45" w:name="_Toc520913973"/>
      <w:r w:rsidRPr="000D12D1">
        <w:t>Visi</w:t>
      </w:r>
      <w:bookmarkEnd w:id="45"/>
    </w:p>
    <w:p w14:paraId="0EA376FE" w14:textId="5AC3AE5D" w:rsidR="00EC2468" w:rsidRDefault="00690D96" w:rsidP="00CD08A8">
      <w:pPr>
        <w:ind w:firstLine="567"/>
        <w:rPr>
          <w:lang w:val="en-ID"/>
        </w:rPr>
      </w:pPr>
      <w:r>
        <w:rPr>
          <w:lang w:val="en-ID"/>
        </w:rPr>
        <w:t>Menjadi Puskesmas Mitra keluarga dan Masyarakat Dengan Pelayanan Prima dan Profesional</w:t>
      </w:r>
      <w:r w:rsidR="00EC2468">
        <w:rPr>
          <w:lang w:val="en-ID"/>
        </w:rPr>
        <w:t>.</w:t>
      </w:r>
    </w:p>
    <w:p w14:paraId="50C46FD6" w14:textId="77777777" w:rsidR="00DD79E2" w:rsidRDefault="00DD79E2" w:rsidP="00CD08A8">
      <w:pPr>
        <w:ind w:firstLine="567"/>
        <w:rPr>
          <w:lang w:val="en-ID"/>
        </w:rPr>
      </w:pPr>
    </w:p>
    <w:p w14:paraId="238496F4" w14:textId="77777777" w:rsidR="00DD79E2" w:rsidRPr="000D12D1" w:rsidRDefault="00DD79E2" w:rsidP="00DD79E2">
      <w:pPr>
        <w:pStyle w:val="32"/>
        <w:ind w:left="567" w:hanging="567"/>
      </w:pPr>
      <w:bookmarkStart w:id="46" w:name="_Toc520913974"/>
      <w:r w:rsidRPr="000D12D1">
        <w:rPr>
          <w:lang w:val="id-ID"/>
        </w:rPr>
        <w:t>Misi</w:t>
      </w:r>
      <w:bookmarkEnd w:id="46"/>
    </w:p>
    <w:p w14:paraId="306A4C56" w14:textId="77777777" w:rsidR="00467E43" w:rsidRDefault="00467E43" w:rsidP="00467E43">
      <w:pPr>
        <w:pStyle w:val="ListParagraph"/>
        <w:ind w:left="567" w:firstLine="0"/>
        <w:rPr>
          <w:lang w:val="en-ID"/>
        </w:rPr>
      </w:pPr>
      <w:r>
        <w:rPr>
          <w:lang w:val="en-ID"/>
        </w:rPr>
        <w:t>Untuk mewujutkan visi tersebut, telah dirumuskan 6 misi Puskesmas sebagai berikut :</w:t>
      </w:r>
    </w:p>
    <w:p w14:paraId="78FF3FAD" w14:textId="77777777" w:rsidR="00467E43" w:rsidRDefault="00467E43" w:rsidP="00CB0E80">
      <w:pPr>
        <w:pStyle w:val="ListParagraph"/>
        <w:numPr>
          <w:ilvl w:val="4"/>
          <w:numId w:val="31"/>
        </w:numPr>
        <w:ind w:left="851" w:hanging="284"/>
        <w:rPr>
          <w:lang w:val="en-ID"/>
        </w:rPr>
      </w:pPr>
      <w:r>
        <w:rPr>
          <w:lang w:val="en-ID"/>
        </w:rPr>
        <w:t xml:space="preserve"> Meningkatkan profesionalisme secara berkesinambungan dan dalam pengelolahan organisasi dan pelayanan kesehatan.</w:t>
      </w:r>
    </w:p>
    <w:p w14:paraId="733AD824" w14:textId="77777777" w:rsidR="00467E43" w:rsidRDefault="00467E43" w:rsidP="00467E43">
      <w:pPr>
        <w:pStyle w:val="ListParagraph"/>
        <w:ind w:left="851" w:firstLine="0"/>
        <w:rPr>
          <w:lang w:val="en-ID"/>
        </w:rPr>
      </w:pPr>
      <w:r>
        <w:rPr>
          <w:lang w:val="en-ID"/>
        </w:rPr>
        <w:t>Yaitu selalu berusaha secara terus-menerus untuk meningkatkan kualitas dan kemampuan dalam pengelolahan organisasi secara umum maupun pengelolahan setiap program dan kegiatan bagi semua jajaran karyawan Puskesmas sesuai kapasitas tugas dan kewenangannya.</w:t>
      </w:r>
    </w:p>
    <w:p w14:paraId="3382C681" w14:textId="77777777" w:rsidR="00467E43" w:rsidRDefault="00467E43" w:rsidP="00CB0E80">
      <w:pPr>
        <w:pStyle w:val="ListParagraph"/>
        <w:numPr>
          <w:ilvl w:val="4"/>
          <w:numId w:val="31"/>
        </w:numPr>
        <w:rPr>
          <w:lang w:val="en-ID"/>
        </w:rPr>
      </w:pPr>
      <w:r>
        <w:rPr>
          <w:lang w:val="en-ID"/>
        </w:rPr>
        <w:t xml:space="preserve"> Memberikan pelayanan kesehatan dasar yang bermutu.</w:t>
      </w:r>
    </w:p>
    <w:p w14:paraId="3B060C38" w14:textId="77777777" w:rsidR="00467E43" w:rsidRDefault="00467E43" w:rsidP="00467E43">
      <w:pPr>
        <w:pStyle w:val="ListParagraph"/>
        <w:ind w:left="851" w:firstLine="0"/>
        <w:rPr>
          <w:lang w:val="en-ID"/>
        </w:rPr>
      </w:pPr>
      <w:r>
        <w:rPr>
          <w:lang w:val="en-ID"/>
        </w:rPr>
        <w:t>Yaitu selalu berusaha untuk memberikan yang terbaik dalam memberikan pelanyanan kesehatan dasar pada masyarakat. Pelayana terbaik yang mengecu pada standar profesionalitas (</w:t>
      </w:r>
      <w:r w:rsidRPr="00412F45">
        <w:rPr>
          <w:i/>
          <w:lang w:val="en-ID"/>
        </w:rPr>
        <w:t>Quaty Assurance</w:t>
      </w:r>
      <w:r>
        <w:rPr>
          <w:lang w:val="en-ID"/>
        </w:rPr>
        <w:t xml:space="preserve"> = </w:t>
      </w:r>
      <w:r>
        <w:rPr>
          <w:lang w:val="en-ID"/>
        </w:rPr>
        <w:lastRenderedPageBreak/>
        <w:t>QA) dan sekaligus memperhhatikan sendi-sendi pelayanan prima yang berorientasi pada kepuasan pelanggan (Total Quality management = TQM).</w:t>
      </w:r>
    </w:p>
    <w:p w14:paraId="720F9383" w14:textId="77777777" w:rsidR="00467E43" w:rsidRDefault="00467E43" w:rsidP="00CB0E80">
      <w:pPr>
        <w:pStyle w:val="ListParagraph"/>
        <w:numPr>
          <w:ilvl w:val="4"/>
          <w:numId w:val="31"/>
        </w:numPr>
        <w:ind w:left="851" w:hanging="284"/>
        <w:rPr>
          <w:lang w:val="en-ID"/>
        </w:rPr>
      </w:pPr>
      <w:r>
        <w:rPr>
          <w:lang w:val="en-ID"/>
        </w:rPr>
        <w:t xml:space="preserve"> Memberdayakan masyarakat untuk lebih mandiri dalam upaya kesehatan.</w:t>
      </w:r>
    </w:p>
    <w:p w14:paraId="5A9AFA41" w14:textId="77777777" w:rsidR="00467E43" w:rsidRDefault="00467E43" w:rsidP="00467E43">
      <w:pPr>
        <w:pStyle w:val="ListParagraph"/>
        <w:ind w:left="851" w:firstLine="0"/>
        <w:rPr>
          <w:lang w:val="en-ID"/>
        </w:rPr>
      </w:pPr>
      <w:r>
        <w:rPr>
          <w:lang w:val="en-ID"/>
        </w:rPr>
        <w:t>Yaitu selalu berusaha untuk mendorong dan menyadarkan pada masyarakat akan potensi yang ada, baik dalam individu, keluarga maupun masyarakat. Serta selanjutna memotivasi agar masyarakat dapat memberdayakan potensi tersebut untuk lebih diarahkan pada kepedulian terhadap upaya keehatan.</w:t>
      </w:r>
    </w:p>
    <w:p w14:paraId="067F7E96" w14:textId="77777777" w:rsidR="00467E43" w:rsidRDefault="00467E43" w:rsidP="00CB0E80">
      <w:pPr>
        <w:pStyle w:val="ListParagraph"/>
        <w:numPr>
          <w:ilvl w:val="4"/>
          <w:numId w:val="31"/>
        </w:numPr>
        <w:ind w:left="851" w:hanging="284"/>
        <w:rPr>
          <w:lang w:val="en-ID"/>
        </w:rPr>
      </w:pPr>
      <w:r>
        <w:rPr>
          <w:lang w:val="en-ID"/>
        </w:rPr>
        <w:t xml:space="preserve"> Meningkatkan kualitas pencatatan dan pelayanan dalam rangka pengembangan Sistem Informasi Kesehatan (SIK).</w:t>
      </w:r>
    </w:p>
    <w:p w14:paraId="6427F457" w14:textId="77777777" w:rsidR="00467E43" w:rsidRDefault="00467E43" w:rsidP="00467E43">
      <w:pPr>
        <w:pStyle w:val="ListParagraph"/>
        <w:ind w:left="851" w:firstLine="0"/>
        <w:rPr>
          <w:lang w:val="en-ID"/>
        </w:rPr>
      </w:pPr>
      <w:r>
        <w:rPr>
          <w:lang w:val="en-ID"/>
        </w:rPr>
        <w:t>Yaitu selalu berusaha secara terus-menerus dan berkelanjutan dalam memperbaiki pengelolahan dokumentasi kegiatan, data dan mengoptimalkan pengumpulan data dari setiap program maupun lintas sector. Untuk selanjutnya diolah secara baik guna menyediakan informasi yang bermutu.</w:t>
      </w:r>
    </w:p>
    <w:p w14:paraId="6BD5A21E" w14:textId="77777777" w:rsidR="00467E43" w:rsidRDefault="00467E43" w:rsidP="00CB0E80">
      <w:pPr>
        <w:pStyle w:val="ListParagraph"/>
        <w:numPr>
          <w:ilvl w:val="4"/>
          <w:numId w:val="31"/>
        </w:numPr>
        <w:ind w:left="851" w:hanging="284"/>
        <w:rPr>
          <w:lang w:val="en-ID"/>
        </w:rPr>
      </w:pPr>
      <w:r>
        <w:rPr>
          <w:lang w:val="en-ID"/>
        </w:rPr>
        <w:t xml:space="preserve"> Berkoordinansi dan berkerjasama dengan semua pihak yang terkait dalam pelanyanan dan pembanguan kesehatan.</w:t>
      </w:r>
    </w:p>
    <w:p w14:paraId="7DB9440B" w14:textId="77777777" w:rsidR="00467E43" w:rsidRDefault="00467E43" w:rsidP="00467E43">
      <w:pPr>
        <w:pStyle w:val="ListParagraph"/>
        <w:ind w:left="851" w:firstLine="0"/>
        <w:rPr>
          <w:lang w:val="en-ID"/>
        </w:rPr>
      </w:pPr>
      <w:r>
        <w:rPr>
          <w:lang w:val="en-ID"/>
        </w:rPr>
        <w:t>Yaitu bahwa program pembangunan kesehatan, tidak akan dapat berhasil dengan baik tampa ada hubungan dari semua pihak, listas sector dan masyarakat secara umum. Hal ini sesuai kaidah bahwa “Kesehatan adalah tanggung jawab semua/Bersama”, sebagaimana diangkat dalam tema HKN beberapa waktu yang lalu.</w:t>
      </w:r>
    </w:p>
    <w:p w14:paraId="4774509C" w14:textId="77777777" w:rsidR="00467E43" w:rsidRDefault="00467E43" w:rsidP="00CB0E80">
      <w:pPr>
        <w:pStyle w:val="ListParagraph"/>
        <w:numPr>
          <w:ilvl w:val="4"/>
          <w:numId w:val="31"/>
        </w:numPr>
        <w:ind w:left="851" w:hanging="284"/>
        <w:rPr>
          <w:lang w:val="en-ID"/>
        </w:rPr>
      </w:pPr>
      <w:r>
        <w:rPr>
          <w:lang w:val="en-ID"/>
        </w:rPr>
        <w:t xml:space="preserve"> Mengembangkan serana dan prasarana sesuai dengan kebutuhan pelayanan masyarakat.</w:t>
      </w:r>
    </w:p>
    <w:p w14:paraId="61EDD8D7" w14:textId="544538D4" w:rsidR="00EC2468" w:rsidRDefault="00467E43" w:rsidP="00467E43">
      <w:pPr>
        <w:pStyle w:val="ListParagraph"/>
        <w:ind w:left="567" w:firstLine="567"/>
        <w:rPr>
          <w:lang w:val="en-ID"/>
        </w:rPr>
      </w:pPr>
      <w:r>
        <w:rPr>
          <w:lang w:val="en-ID"/>
        </w:rPr>
        <w:t>Yaitu menyediakan sarana dan prasarana yang dibutuhkan oleh masyarakat serta mengembangkannya sehingga tercapai pelayanan yang optimal.</w:t>
      </w:r>
    </w:p>
    <w:p w14:paraId="2F6064C2" w14:textId="77777777" w:rsidR="00D74EBA" w:rsidRPr="00D74EBA" w:rsidRDefault="00D74EBA" w:rsidP="00D74EBA">
      <w:pPr>
        <w:pStyle w:val="ListParagraph"/>
        <w:ind w:left="567" w:firstLine="567"/>
        <w:rPr>
          <w:lang w:val="en-ID"/>
        </w:rPr>
      </w:pPr>
    </w:p>
    <w:p w14:paraId="6A964F61" w14:textId="2391B5A6" w:rsidR="00FD0EF4" w:rsidRDefault="00BE336B" w:rsidP="00483D1D">
      <w:pPr>
        <w:pStyle w:val="Heading2"/>
        <w:rPr>
          <w:lang w:val="en-ID"/>
        </w:rPr>
      </w:pPr>
      <w:r>
        <w:rPr>
          <w:lang w:val="id-ID"/>
        </w:rPr>
        <w:lastRenderedPageBreak/>
        <w:t xml:space="preserve">   </w:t>
      </w:r>
      <w:bookmarkStart w:id="47" w:name="_Toc520913975"/>
      <w:r w:rsidR="00FD0EF4">
        <w:rPr>
          <w:lang w:val="en-ID"/>
        </w:rPr>
        <w:t>Struktur Organisasi</w:t>
      </w:r>
      <w:bookmarkEnd w:id="47"/>
    </w:p>
    <w:p w14:paraId="4A98B3CB" w14:textId="7D971CEC" w:rsidR="00067A15" w:rsidRDefault="00067A15" w:rsidP="00067A15">
      <w:pPr>
        <w:rPr>
          <w:lang w:val="id-ID"/>
        </w:rPr>
      </w:pPr>
      <w:r>
        <w:rPr>
          <w:lang w:val="id-ID"/>
        </w:rPr>
        <w:t xml:space="preserve">Dalam melaksanakan kegiatannya, Pusksmas Mlati I didukung oleh personil yang kompeten dibidangnya. Hingga saat ini jumlah pegawai di Puskesmas Mlati I sebanyak 42 orang. Pegawai  non golongan sebanyak 8 orang, pegawai golongan II sebanyak 10 orang, pegawai golongan III sebanyak 21 orang dan pegawai dengan golongn IV sebanyak 4 orang. Sedangkan struktur organisasi  Puskesmas Mlati I sendiri dapat dilihat pada </w:t>
      </w:r>
      <w:r>
        <w:rPr>
          <w:lang w:val="id-ID"/>
        </w:rPr>
        <w:fldChar w:fldCharType="begin"/>
      </w:r>
      <w:r>
        <w:rPr>
          <w:lang w:val="id-ID"/>
        </w:rPr>
        <w:instrText xml:space="preserve"> REF _Ref504600178 \h </w:instrText>
      </w:r>
      <w:r>
        <w:rPr>
          <w:lang w:val="id-ID"/>
        </w:rPr>
      </w:r>
      <w:r>
        <w:rPr>
          <w:lang w:val="id-ID"/>
        </w:rPr>
        <w:fldChar w:fldCharType="separate"/>
      </w:r>
      <w:r w:rsidR="00E54869">
        <w:t>Gambar 3.</w:t>
      </w:r>
      <w:r w:rsidR="00E54869">
        <w:rPr>
          <w:noProof/>
        </w:rPr>
        <w:t>3</w:t>
      </w:r>
      <w:r>
        <w:rPr>
          <w:lang w:val="id-ID"/>
        </w:rPr>
        <w:fldChar w:fldCharType="end"/>
      </w:r>
      <w:r>
        <w:rPr>
          <w:lang w:val="id-ID"/>
        </w:rPr>
        <w:t xml:space="preserve"> berikut.</w:t>
      </w:r>
    </w:p>
    <w:p w14:paraId="5F365952" w14:textId="77777777" w:rsidR="00067A15" w:rsidRDefault="00067A15" w:rsidP="00067A15">
      <w:pPr>
        <w:ind w:firstLine="0"/>
        <w:jc w:val="center"/>
        <w:rPr>
          <w:lang w:val="id-ID"/>
        </w:rPr>
      </w:pPr>
      <w:r>
        <w:rPr>
          <w:noProof/>
        </w:rPr>
        <w:drawing>
          <wp:inline distT="0" distB="0" distL="0" distR="0" wp14:anchorId="7AADBE0F" wp14:editId="5A3F581E">
            <wp:extent cx="5156641" cy="3076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71110" cy="3084882"/>
                    </a:xfrm>
                    <a:prstGeom prst="rect">
                      <a:avLst/>
                    </a:prstGeom>
                    <a:noFill/>
                    <a:ln>
                      <a:noFill/>
                    </a:ln>
                  </pic:spPr>
                </pic:pic>
              </a:graphicData>
            </a:graphic>
          </wp:inline>
        </w:drawing>
      </w:r>
    </w:p>
    <w:p w14:paraId="74A8C0D5" w14:textId="0FC40CB7" w:rsidR="00FD0EF4" w:rsidRPr="00FD0EF4" w:rsidRDefault="00067A15" w:rsidP="00067A15">
      <w:pPr>
        <w:jc w:val="center"/>
        <w:rPr>
          <w:lang w:val="en-ID"/>
        </w:rPr>
        <w:sectPr w:rsidR="00FD0EF4" w:rsidRPr="00FD0EF4" w:rsidSect="004E70A6">
          <w:pgSz w:w="11900" w:h="16840" w:code="9"/>
          <w:pgMar w:top="2268" w:right="1701" w:bottom="1701" w:left="2268" w:header="1134" w:footer="1134" w:gutter="0"/>
          <w:cols w:space="720"/>
          <w:titlePg/>
          <w:docGrid w:linePitch="326"/>
        </w:sectPr>
      </w:pPr>
      <w:bookmarkStart w:id="48" w:name="_Ref504600178"/>
      <w:bookmarkStart w:id="49" w:name="_Toc520403660"/>
      <w:r>
        <w:t>Gambar 3.</w:t>
      </w:r>
      <w:r w:rsidR="00C205D5">
        <w:fldChar w:fldCharType="begin"/>
      </w:r>
      <w:r w:rsidR="00C205D5">
        <w:instrText xml:space="preserve"> SEQ Gambar_3. \* ARABIC </w:instrText>
      </w:r>
      <w:r w:rsidR="00C205D5">
        <w:fldChar w:fldCharType="separate"/>
      </w:r>
      <w:r w:rsidR="00E54869">
        <w:rPr>
          <w:noProof/>
        </w:rPr>
        <w:t>3</w:t>
      </w:r>
      <w:r w:rsidR="00C205D5">
        <w:rPr>
          <w:noProof/>
        </w:rPr>
        <w:fldChar w:fldCharType="end"/>
      </w:r>
      <w:bookmarkEnd w:id="48"/>
      <w:r>
        <w:rPr>
          <w:lang w:val="id-ID"/>
        </w:rPr>
        <w:t xml:space="preserve"> Struktur Organisasi Puskesmas Mlati I</w:t>
      </w:r>
      <w:bookmarkEnd w:id="49"/>
    </w:p>
    <w:p w14:paraId="45685CDF" w14:textId="204946DC" w:rsidR="00404CE4" w:rsidRDefault="00A36D16" w:rsidP="00323D84">
      <w:pPr>
        <w:pStyle w:val="Heading1"/>
        <w:rPr>
          <w:lang w:val="en-ID"/>
        </w:rPr>
      </w:pPr>
      <w:r>
        <w:rPr>
          <w:lang w:val="en-ID"/>
        </w:rPr>
        <w:lastRenderedPageBreak/>
        <w:br/>
      </w:r>
      <w:r>
        <w:rPr>
          <w:lang w:val="en-ID"/>
        </w:rPr>
        <w:br/>
      </w:r>
      <w:bookmarkStart w:id="50" w:name="_Toc520913976"/>
      <w:r w:rsidR="005A4E77">
        <w:rPr>
          <w:lang w:val="en-ID"/>
        </w:rPr>
        <w:t>ANALISA DAN PERANCANGAN SISTEM</w:t>
      </w:r>
      <w:bookmarkEnd w:id="50"/>
    </w:p>
    <w:p w14:paraId="4FBFA17D" w14:textId="77777777" w:rsidR="00323D84" w:rsidRDefault="00323D84" w:rsidP="00323D84">
      <w:pPr>
        <w:rPr>
          <w:lang w:val="en-ID"/>
        </w:rPr>
      </w:pPr>
    </w:p>
    <w:p w14:paraId="05A32762" w14:textId="77777777" w:rsidR="00F77FE1" w:rsidRDefault="00F77FE1" w:rsidP="00B85C2A"/>
    <w:p w14:paraId="5F2A8E73" w14:textId="01701EB0" w:rsidR="00323D84" w:rsidRDefault="009E13F6" w:rsidP="00483D1D">
      <w:pPr>
        <w:pStyle w:val="Heading2"/>
        <w:rPr>
          <w:lang w:val="en-ID"/>
        </w:rPr>
      </w:pPr>
      <w:r>
        <w:rPr>
          <w:lang w:val="id-ID"/>
        </w:rPr>
        <w:t xml:space="preserve">   </w:t>
      </w:r>
      <w:bookmarkStart w:id="51" w:name="_Toc520913977"/>
      <w:r w:rsidR="005A4E77">
        <w:rPr>
          <w:lang w:val="en-ID"/>
        </w:rPr>
        <w:t>A</w:t>
      </w:r>
      <w:r w:rsidR="00230893">
        <w:rPr>
          <w:lang w:val="en-ID"/>
        </w:rPr>
        <w:t>nalisa Si</w:t>
      </w:r>
      <w:r w:rsidR="005A4E77">
        <w:rPr>
          <w:lang w:val="en-ID"/>
        </w:rPr>
        <w:t>stem yang Berjalan</w:t>
      </w:r>
      <w:bookmarkEnd w:id="51"/>
    </w:p>
    <w:p w14:paraId="5D56D49C" w14:textId="15DFCEF4" w:rsidR="00D03413" w:rsidRDefault="00A17437" w:rsidP="009E13F6">
      <w:pPr>
        <w:ind w:firstLine="567"/>
        <w:rPr>
          <w:rFonts w:cs="Times New Roman"/>
          <w:szCs w:val="24"/>
          <w:shd w:val="clear" w:color="auto" w:fill="FFFFFF"/>
        </w:rPr>
      </w:pPr>
      <w:r>
        <w:t xml:space="preserve">Setelah penulis melakukan penelitian dan observasi terhadap kegiatan dan pelayanan yang dilakukan oleh Bagian </w:t>
      </w:r>
      <w:r w:rsidR="00351720">
        <w:t>Tata Usaha Puskemas Mlati I</w:t>
      </w:r>
      <w:r>
        <w:t>,</w:t>
      </w:r>
      <w:r w:rsidR="00E45DF3">
        <w:t xml:space="preserve"> penulis mewawancarai </w:t>
      </w:r>
      <w:r w:rsidR="00E45DF3">
        <w:rPr>
          <w:rFonts w:cs="Times New Roman"/>
          <w:szCs w:val="24"/>
          <w:shd w:val="clear" w:color="auto" w:fill="FFFFFF"/>
        </w:rPr>
        <w:t xml:space="preserve">Ibu </w:t>
      </w:r>
      <w:r w:rsidR="00CB437B">
        <w:rPr>
          <w:rFonts w:cs="Times New Roman"/>
          <w:szCs w:val="24"/>
          <w:shd w:val="clear" w:color="auto" w:fill="FFFFFF"/>
        </w:rPr>
        <w:t>Mustika Ardiyanti A.md</w:t>
      </w:r>
      <w:r w:rsidR="00E45DF3">
        <w:rPr>
          <w:rFonts w:cs="Times New Roman"/>
          <w:szCs w:val="24"/>
          <w:shd w:val="clear" w:color="auto" w:fill="FFFFFF"/>
        </w:rPr>
        <w:t xml:space="preserve"> </w:t>
      </w:r>
      <w:r w:rsidR="00CB437B">
        <w:rPr>
          <w:rFonts w:cs="Times New Roman"/>
          <w:szCs w:val="24"/>
          <w:shd w:val="clear" w:color="auto" w:fill="FFFFFF"/>
        </w:rPr>
        <w:t>selaku</w:t>
      </w:r>
      <w:r w:rsidR="00923594">
        <w:rPr>
          <w:rFonts w:cs="Times New Roman"/>
          <w:szCs w:val="24"/>
          <w:shd w:val="clear" w:color="auto" w:fill="FFFFFF"/>
        </w:rPr>
        <w:t xml:space="preserve"> Penanggung Jawab Bagian Asset di Tata Usaha</w:t>
      </w:r>
      <w:r w:rsidR="00E45DF3">
        <w:rPr>
          <w:rFonts w:cs="Times New Roman"/>
          <w:szCs w:val="24"/>
          <w:shd w:val="clear" w:color="auto" w:fill="FFFFFF"/>
        </w:rPr>
        <w:t>.</w:t>
      </w:r>
      <w:r w:rsidR="00FB363E">
        <w:rPr>
          <w:rFonts w:cs="Times New Roman"/>
          <w:szCs w:val="24"/>
          <w:shd w:val="clear" w:color="auto" w:fill="FFFFFF"/>
        </w:rPr>
        <w:t xml:space="preserve"> </w:t>
      </w:r>
      <w:r w:rsidR="005D5A84">
        <w:rPr>
          <w:rFonts w:cs="Times New Roman"/>
          <w:szCs w:val="24"/>
          <w:shd w:val="clear" w:color="auto" w:fill="FFFFFF"/>
        </w:rPr>
        <w:t xml:space="preserve">Beliau menjelaskan permasalahan yang terjadi pada kegiatan dan pelayanan di Bagian </w:t>
      </w:r>
      <w:r w:rsidR="00014B25">
        <w:rPr>
          <w:rFonts w:cs="Times New Roman"/>
          <w:szCs w:val="24"/>
          <w:shd w:val="clear" w:color="auto" w:fill="FFFFFF"/>
        </w:rPr>
        <w:t>Pengadaan Barang Puskesmas</w:t>
      </w:r>
      <w:r w:rsidR="005D5A84">
        <w:rPr>
          <w:rFonts w:cs="Times New Roman"/>
          <w:szCs w:val="24"/>
          <w:shd w:val="clear" w:color="auto" w:fill="FFFFFF"/>
        </w:rPr>
        <w:t xml:space="preserve"> ini</w:t>
      </w:r>
      <w:r w:rsidR="00FC5ADF">
        <w:rPr>
          <w:rFonts w:cs="Times New Roman"/>
          <w:szCs w:val="24"/>
          <w:shd w:val="clear" w:color="auto" w:fill="FFFFFF"/>
        </w:rPr>
        <w:t xml:space="preserve"> bahwa dalam </w:t>
      </w:r>
      <w:r w:rsidR="007E7512">
        <w:rPr>
          <w:rFonts w:cs="Times New Roman"/>
          <w:szCs w:val="24"/>
          <w:shd w:val="clear" w:color="auto" w:fill="FFFFFF"/>
        </w:rPr>
        <w:t xml:space="preserve">kesalahan </w:t>
      </w:r>
      <w:r w:rsidR="007B76C3">
        <w:rPr>
          <w:rFonts w:cs="Times New Roman"/>
          <w:szCs w:val="24"/>
          <w:shd w:val="clear" w:color="auto" w:fill="FFFFFF"/>
        </w:rPr>
        <w:t>pengin</w:t>
      </w:r>
      <w:r w:rsidR="00FC5ADF">
        <w:rPr>
          <w:rFonts w:cs="Times New Roman"/>
          <w:szCs w:val="24"/>
          <w:shd w:val="clear" w:color="auto" w:fill="FFFFFF"/>
        </w:rPr>
        <w:t>putan</w:t>
      </w:r>
      <w:r w:rsidR="007B76C3">
        <w:rPr>
          <w:rFonts w:cs="Times New Roman"/>
          <w:szCs w:val="24"/>
          <w:shd w:val="clear" w:color="auto" w:fill="FFFFFF"/>
        </w:rPr>
        <w:t xml:space="preserve"> pada data barang</w:t>
      </w:r>
      <w:r w:rsidR="00C460D4">
        <w:rPr>
          <w:rFonts w:cs="Times New Roman"/>
          <w:szCs w:val="24"/>
          <w:shd w:val="clear" w:color="auto" w:fill="FFFFFF"/>
        </w:rPr>
        <w:t xml:space="preserve"> masuk dan barang keluar</w:t>
      </w:r>
      <w:r w:rsidR="000F54B4">
        <w:rPr>
          <w:rFonts w:cs="Times New Roman"/>
          <w:szCs w:val="24"/>
          <w:shd w:val="clear" w:color="auto" w:fill="FFFFFF"/>
        </w:rPr>
        <w:t xml:space="preserve"> dikarenakan sistem pencatatan yang masih manual</w:t>
      </w:r>
      <w:r w:rsidR="00C460D4">
        <w:rPr>
          <w:rFonts w:cs="Times New Roman"/>
          <w:szCs w:val="24"/>
          <w:shd w:val="clear" w:color="auto" w:fill="FFFFFF"/>
        </w:rPr>
        <w:t>, serta kesulitan dalam melakukan pencarian</w:t>
      </w:r>
      <w:r w:rsidR="00180319">
        <w:rPr>
          <w:rFonts w:cs="Times New Roman"/>
          <w:szCs w:val="24"/>
          <w:shd w:val="clear" w:color="auto" w:fill="FFFFFF"/>
        </w:rPr>
        <w:t xml:space="preserve"> terhadap suatu data barang maupun data supplier</w:t>
      </w:r>
      <w:r w:rsidR="00EE14ED">
        <w:rPr>
          <w:rFonts w:cs="Times New Roman"/>
          <w:szCs w:val="24"/>
          <w:shd w:val="clear" w:color="auto" w:fill="FFFFFF"/>
        </w:rPr>
        <w:t xml:space="preserve">. Selain itu, banyak sekali lembaran-lembaran </w:t>
      </w:r>
      <w:r w:rsidR="00261C80">
        <w:rPr>
          <w:rFonts w:cs="Times New Roman"/>
          <w:szCs w:val="24"/>
          <w:shd w:val="clear" w:color="auto" w:fill="FFFFFF"/>
        </w:rPr>
        <w:t xml:space="preserve">yang tidak digunakan dan </w:t>
      </w:r>
      <w:r w:rsidR="00ED547E">
        <w:rPr>
          <w:rFonts w:cs="Times New Roman"/>
          <w:szCs w:val="24"/>
          <w:shd w:val="clear" w:color="auto" w:fill="FFFFFF"/>
        </w:rPr>
        <w:t>pencatatan data barang</w:t>
      </w:r>
      <w:r w:rsidR="00261C80">
        <w:rPr>
          <w:rFonts w:cs="Times New Roman"/>
          <w:szCs w:val="24"/>
          <w:shd w:val="clear" w:color="auto" w:fill="FFFFFF"/>
        </w:rPr>
        <w:t>.</w:t>
      </w:r>
      <w:r w:rsidR="00CB12FB">
        <w:rPr>
          <w:rFonts w:cs="Times New Roman"/>
          <w:szCs w:val="24"/>
          <w:shd w:val="clear" w:color="auto" w:fill="FFFFFF"/>
        </w:rPr>
        <w:t xml:space="preserve"> Untuk menangani permasalahan tersebut </w:t>
      </w:r>
      <w:r w:rsidR="00DC79D1">
        <w:rPr>
          <w:rFonts w:cs="Times New Roman"/>
          <w:szCs w:val="24"/>
          <w:shd w:val="clear" w:color="auto" w:fill="FFFFFF"/>
        </w:rPr>
        <w:t>Ibu Mustika Ardiyanti</w:t>
      </w:r>
      <w:r w:rsidR="00CB12FB">
        <w:rPr>
          <w:rFonts w:cs="Times New Roman"/>
          <w:szCs w:val="24"/>
          <w:shd w:val="clear" w:color="auto" w:fill="FFFFFF"/>
        </w:rPr>
        <w:t xml:space="preserve"> menginginkan agar dibuatkan sistem yang dapat digunakan secara efisien untuk </w:t>
      </w:r>
      <w:r w:rsidR="00DC79D1">
        <w:rPr>
          <w:rFonts w:cs="Times New Roman"/>
          <w:szCs w:val="24"/>
          <w:shd w:val="clear" w:color="auto" w:fill="FFFFFF"/>
        </w:rPr>
        <w:t>melakukan pencatatan barang masuk dan keluar</w:t>
      </w:r>
      <w:r w:rsidR="00D03413">
        <w:rPr>
          <w:rFonts w:cs="Times New Roman"/>
          <w:szCs w:val="24"/>
          <w:shd w:val="clear" w:color="auto" w:fill="FFFFFF"/>
        </w:rPr>
        <w:t>.</w:t>
      </w:r>
    </w:p>
    <w:p w14:paraId="0BFB3328" w14:textId="7B3918C2" w:rsidR="00323D84" w:rsidRDefault="00D5086F" w:rsidP="00323D84">
      <w:pPr>
        <w:rPr>
          <w:rFonts w:cs="Times New Roman"/>
          <w:szCs w:val="24"/>
          <w:shd w:val="clear" w:color="auto" w:fill="FFFFFF"/>
        </w:rPr>
      </w:pPr>
      <w:r>
        <w:rPr>
          <w:rFonts w:cs="Times New Roman"/>
          <w:szCs w:val="24"/>
          <w:shd w:val="clear" w:color="auto" w:fill="FFFFFF"/>
        </w:rPr>
        <w:t>Oleh</w:t>
      </w:r>
      <w:r w:rsidR="00031387">
        <w:rPr>
          <w:rFonts w:cs="Times New Roman"/>
          <w:szCs w:val="24"/>
          <w:shd w:val="clear" w:color="auto" w:fill="FFFFFF"/>
        </w:rPr>
        <w:t xml:space="preserve"> </w:t>
      </w:r>
      <w:r>
        <w:rPr>
          <w:rFonts w:cs="Times New Roman"/>
          <w:szCs w:val="24"/>
          <w:shd w:val="clear" w:color="auto" w:fill="FFFFFF"/>
        </w:rPr>
        <w:t xml:space="preserve">karena itu, sistem informasi </w:t>
      </w:r>
      <w:r w:rsidR="00A86262">
        <w:rPr>
          <w:rFonts w:cs="Times New Roman"/>
          <w:szCs w:val="24"/>
          <w:shd w:val="clear" w:color="auto" w:fill="FFFFFF"/>
        </w:rPr>
        <w:t>pengadaan barang</w:t>
      </w:r>
      <w:r>
        <w:rPr>
          <w:rFonts w:cs="Times New Roman"/>
          <w:szCs w:val="24"/>
          <w:shd w:val="clear" w:color="auto" w:fill="FFFFFF"/>
        </w:rPr>
        <w:t xml:space="preserve"> tersebut dapat diakses melalui </w:t>
      </w:r>
      <w:r w:rsidR="005A3851">
        <w:rPr>
          <w:rFonts w:cs="Times New Roman"/>
          <w:szCs w:val="24"/>
          <w:shd w:val="clear" w:color="auto" w:fill="FFFFFF"/>
        </w:rPr>
        <w:t>laptop</w:t>
      </w:r>
      <w:r w:rsidR="00B60147">
        <w:rPr>
          <w:rFonts w:cs="Times New Roman"/>
          <w:szCs w:val="24"/>
          <w:shd w:val="clear" w:color="auto" w:fill="FFFFFF"/>
        </w:rPr>
        <w:t xml:space="preserve"> atau komputer </w:t>
      </w:r>
      <w:r w:rsidR="0035083F">
        <w:rPr>
          <w:rFonts w:cs="Times New Roman"/>
          <w:szCs w:val="24"/>
          <w:shd w:val="clear" w:color="auto" w:fill="FFFFFF"/>
        </w:rPr>
        <w:t>sehingga penyimpanan data serta pencarian data menjadi lebih mudah dan efisien</w:t>
      </w:r>
      <w:r w:rsidR="00EA7E18">
        <w:rPr>
          <w:rFonts w:cs="Times New Roman"/>
          <w:szCs w:val="24"/>
          <w:shd w:val="clear" w:color="auto" w:fill="FFFFFF"/>
        </w:rPr>
        <w:t>. Dengan</w:t>
      </w:r>
      <w:r w:rsidR="000017B3">
        <w:rPr>
          <w:rFonts w:cs="Times New Roman"/>
          <w:szCs w:val="24"/>
          <w:shd w:val="clear" w:color="auto" w:fill="FFFFFF"/>
        </w:rPr>
        <w:t xml:space="preserve"> menggunakan aplikasi berbasis website ini, dapat membuat pekerjaan menjadi</w:t>
      </w:r>
      <w:r w:rsidR="00EA7E18">
        <w:rPr>
          <w:rFonts w:cs="Times New Roman"/>
          <w:szCs w:val="24"/>
          <w:shd w:val="clear" w:color="auto" w:fill="FFFFFF"/>
        </w:rPr>
        <w:t xml:space="preserve"> </w:t>
      </w:r>
      <w:r w:rsidR="000017B3">
        <w:rPr>
          <w:rFonts w:cs="Times New Roman"/>
          <w:szCs w:val="24"/>
          <w:shd w:val="clear" w:color="auto" w:fill="FFFFFF"/>
        </w:rPr>
        <w:t>lebih</w:t>
      </w:r>
      <w:r w:rsidR="00EA7E18">
        <w:rPr>
          <w:rFonts w:cs="Times New Roman"/>
          <w:szCs w:val="24"/>
          <w:shd w:val="clear" w:color="auto" w:fill="FFFFFF"/>
        </w:rPr>
        <w:t xml:space="preserve"> </w:t>
      </w:r>
      <w:r w:rsidR="00874CBE">
        <w:rPr>
          <w:rFonts w:cs="Times New Roman"/>
          <w:szCs w:val="24"/>
          <w:shd w:val="clear" w:color="auto" w:fill="FFFFFF"/>
        </w:rPr>
        <w:t xml:space="preserve">efektif dan </w:t>
      </w:r>
      <w:r w:rsidR="00EA7E18">
        <w:rPr>
          <w:rFonts w:cs="Times New Roman"/>
          <w:szCs w:val="24"/>
          <w:shd w:val="clear" w:color="auto" w:fill="FFFFFF"/>
        </w:rPr>
        <w:t>efisien</w:t>
      </w:r>
      <w:r w:rsidR="00874CBE">
        <w:rPr>
          <w:rFonts w:cs="Times New Roman"/>
          <w:szCs w:val="24"/>
          <w:shd w:val="clear" w:color="auto" w:fill="FFFFFF"/>
        </w:rPr>
        <w:t>. Analisis yang dilakukan untuk membuat sistem ini adalah:</w:t>
      </w:r>
    </w:p>
    <w:p w14:paraId="3E380520" w14:textId="08316A66" w:rsidR="00501C8E" w:rsidRDefault="00501C8E" w:rsidP="00CB0E80">
      <w:pPr>
        <w:pStyle w:val="ListParagraph"/>
        <w:numPr>
          <w:ilvl w:val="3"/>
          <w:numId w:val="9"/>
        </w:numPr>
        <w:rPr>
          <w:lang w:val="en-ID"/>
        </w:rPr>
      </w:pPr>
      <w:r>
        <w:rPr>
          <w:lang w:val="en-ID"/>
        </w:rPr>
        <w:t xml:space="preserve">Mewawancarai </w:t>
      </w:r>
      <w:r w:rsidR="00A12C62">
        <w:t>Ibu Mustika Ardiyanti, A.md selaku penanggub jawab Bagian Asset pada Tata Usaha di Puskesmas Mlati I Sleman</w:t>
      </w:r>
      <w:r>
        <w:rPr>
          <w:lang w:val="en-ID"/>
        </w:rPr>
        <w:t>.</w:t>
      </w:r>
    </w:p>
    <w:p w14:paraId="06296203" w14:textId="5E777CAE" w:rsidR="00501C8E" w:rsidRPr="00D43EBB" w:rsidRDefault="00501C8E" w:rsidP="00CB0E80">
      <w:pPr>
        <w:pStyle w:val="ListParagraph"/>
        <w:numPr>
          <w:ilvl w:val="3"/>
          <w:numId w:val="9"/>
        </w:numPr>
        <w:rPr>
          <w:lang w:val="en-ID"/>
        </w:rPr>
      </w:pPr>
      <w:r>
        <w:rPr>
          <w:lang w:val="en-ID"/>
        </w:rPr>
        <w:t xml:space="preserve">Kemudian melakukan pengambilan data </w:t>
      </w:r>
      <w:r>
        <w:rPr>
          <w:lang w:val="id-ID"/>
        </w:rPr>
        <w:t xml:space="preserve">yang dibutuhkan untuk pembuatan sistem informasi </w:t>
      </w:r>
      <w:r w:rsidR="00C44C0D">
        <w:t xml:space="preserve">pengadaan barang </w:t>
      </w:r>
      <w:r>
        <w:rPr>
          <w:lang w:val="id-ID"/>
        </w:rPr>
        <w:t>ini adalah sebagai berikut ini:</w:t>
      </w:r>
    </w:p>
    <w:p w14:paraId="55A70859" w14:textId="3833F122" w:rsidR="00501C8E" w:rsidRPr="00606D86" w:rsidRDefault="00606D86" w:rsidP="00CB0E80">
      <w:pPr>
        <w:pStyle w:val="ListParagraph"/>
        <w:numPr>
          <w:ilvl w:val="0"/>
          <w:numId w:val="13"/>
        </w:numPr>
        <w:ind w:left="1701" w:hanging="567"/>
        <w:rPr>
          <w:lang w:val="en-ID"/>
        </w:rPr>
      </w:pPr>
      <w:r>
        <w:t>Data Supplier</w:t>
      </w:r>
    </w:p>
    <w:p w14:paraId="3BB67633" w14:textId="63FE30BF" w:rsidR="00606D86" w:rsidRPr="00606D86" w:rsidRDefault="00606D86" w:rsidP="00CB0E80">
      <w:pPr>
        <w:pStyle w:val="ListParagraph"/>
        <w:numPr>
          <w:ilvl w:val="0"/>
          <w:numId w:val="13"/>
        </w:numPr>
        <w:ind w:left="1701" w:hanging="567"/>
        <w:rPr>
          <w:lang w:val="en-ID"/>
        </w:rPr>
      </w:pPr>
      <w:r>
        <w:t>Data Barang / Penerimaan Barang</w:t>
      </w:r>
    </w:p>
    <w:p w14:paraId="346EDDC1" w14:textId="0132CBEA" w:rsidR="00606D86" w:rsidRDefault="00606D86" w:rsidP="00CB0E80">
      <w:pPr>
        <w:pStyle w:val="ListParagraph"/>
        <w:numPr>
          <w:ilvl w:val="0"/>
          <w:numId w:val="13"/>
        </w:numPr>
        <w:ind w:left="1701" w:hanging="567"/>
        <w:rPr>
          <w:lang w:val="en-ID"/>
        </w:rPr>
      </w:pPr>
      <w:r>
        <w:rPr>
          <w:lang w:val="en-ID"/>
        </w:rPr>
        <w:t>Data Pemakaian Barang</w:t>
      </w:r>
    </w:p>
    <w:p w14:paraId="09D467C0" w14:textId="24AD9F0A" w:rsidR="009A48C3" w:rsidRDefault="009A48C3" w:rsidP="00CB0E80">
      <w:pPr>
        <w:pStyle w:val="ListParagraph"/>
        <w:numPr>
          <w:ilvl w:val="0"/>
          <w:numId w:val="13"/>
        </w:numPr>
        <w:ind w:left="1701" w:hanging="567"/>
        <w:rPr>
          <w:lang w:val="en-ID"/>
        </w:rPr>
      </w:pPr>
      <w:r>
        <w:rPr>
          <w:lang w:val="en-ID"/>
        </w:rPr>
        <w:t>Data Pencatatan Persediaan (Stok)</w:t>
      </w:r>
    </w:p>
    <w:p w14:paraId="33BAFE21" w14:textId="66BFEB84" w:rsidR="009A48C3" w:rsidRDefault="00C233EC" w:rsidP="00CB0E80">
      <w:pPr>
        <w:pStyle w:val="ListParagraph"/>
        <w:numPr>
          <w:ilvl w:val="0"/>
          <w:numId w:val="13"/>
        </w:numPr>
        <w:ind w:left="1701" w:hanging="567"/>
        <w:rPr>
          <w:lang w:val="en-ID"/>
        </w:rPr>
      </w:pPr>
      <w:r>
        <w:rPr>
          <w:lang w:val="en-ID"/>
        </w:rPr>
        <w:lastRenderedPageBreak/>
        <w:t>Pembuatan Laporan Barang Masuk</w:t>
      </w:r>
    </w:p>
    <w:p w14:paraId="6BBB11B9" w14:textId="52834FB5" w:rsidR="00C233EC" w:rsidRDefault="00C233EC" w:rsidP="00CB0E80">
      <w:pPr>
        <w:pStyle w:val="ListParagraph"/>
        <w:numPr>
          <w:ilvl w:val="0"/>
          <w:numId w:val="13"/>
        </w:numPr>
        <w:ind w:left="1701" w:hanging="567"/>
        <w:rPr>
          <w:lang w:val="en-ID"/>
        </w:rPr>
      </w:pPr>
      <w:r>
        <w:rPr>
          <w:lang w:val="en-ID"/>
        </w:rPr>
        <w:t>Pembuatan Laporan Barang Keluar</w:t>
      </w:r>
    </w:p>
    <w:p w14:paraId="1295ADF2" w14:textId="5B95A205" w:rsidR="00C233EC" w:rsidRDefault="00C233EC" w:rsidP="00CB0E80">
      <w:pPr>
        <w:pStyle w:val="ListParagraph"/>
        <w:numPr>
          <w:ilvl w:val="0"/>
          <w:numId w:val="13"/>
        </w:numPr>
        <w:ind w:left="1701" w:hanging="567"/>
        <w:rPr>
          <w:lang w:val="en-ID"/>
        </w:rPr>
      </w:pPr>
      <w:r>
        <w:rPr>
          <w:lang w:val="en-ID"/>
        </w:rPr>
        <w:t xml:space="preserve">Struktur Organisasi, Visi dan Misi </w:t>
      </w:r>
      <w:r w:rsidR="00151239">
        <w:rPr>
          <w:lang w:val="en-ID"/>
        </w:rPr>
        <w:t>Puskesmas Mlati I</w:t>
      </w:r>
    </w:p>
    <w:p w14:paraId="03F81733" w14:textId="3A0584AC" w:rsidR="00501C8E" w:rsidRDefault="00501C8E" w:rsidP="00CB0E80">
      <w:pPr>
        <w:pStyle w:val="ListParagraph"/>
        <w:numPr>
          <w:ilvl w:val="3"/>
          <w:numId w:val="9"/>
        </w:numPr>
        <w:rPr>
          <w:lang w:val="en-ID"/>
        </w:rPr>
      </w:pPr>
      <w:r>
        <w:rPr>
          <w:lang w:val="en-ID"/>
        </w:rPr>
        <w:t xml:space="preserve">Setelah data sudah terkumpul, </w:t>
      </w:r>
      <w:r>
        <w:rPr>
          <w:lang w:val="id-ID"/>
        </w:rPr>
        <w:t xml:space="preserve">kegiatan selanjutnya adalah </w:t>
      </w:r>
      <w:r>
        <w:rPr>
          <w:lang w:val="en-ID"/>
        </w:rPr>
        <w:t xml:space="preserve">desain interface untuk sistem informasi </w:t>
      </w:r>
      <w:r w:rsidR="00D21873">
        <w:rPr>
          <w:lang w:val="en-ID"/>
        </w:rPr>
        <w:t>pengadaan barang</w:t>
      </w:r>
      <w:r>
        <w:rPr>
          <w:lang w:val="en-ID"/>
        </w:rPr>
        <w:t>.</w:t>
      </w:r>
    </w:p>
    <w:p w14:paraId="3DB0C7FE" w14:textId="77777777" w:rsidR="009E13F6" w:rsidRDefault="009E13F6" w:rsidP="009E13F6">
      <w:pPr>
        <w:pStyle w:val="ListParagraph"/>
        <w:ind w:left="1134" w:firstLine="0"/>
        <w:rPr>
          <w:lang w:val="en-ID"/>
        </w:rPr>
      </w:pPr>
    </w:p>
    <w:p w14:paraId="5F9EC356" w14:textId="3B9B155E" w:rsidR="00501C8E" w:rsidRDefault="00501C8E" w:rsidP="009E13F6">
      <w:pPr>
        <w:ind w:firstLine="567"/>
        <w:rPr>
          <w:lang w:val="en-ID"/>
        </w:rPr>
      </w:pPr>
      <w:r>
        <w:rPr>
          <w:lang w:val="en-ID"/>
        </w:rPr>
        <w:t xml:space="preserve">Sistem yang dibuat memiliki fungsi utama yaitu </w:t>
      </w:r>
      <w:r w:rsidR="00A62AC9">
        <w:rPr>
          <w:lang w:val="en-ID"/>
        </w:rPr>
        <w:t>menampilkan informasi supplier, informasi barang, proses input data, update data, hapus data, pencarian data, serta beberapa informasi lainnya yang menyangkut pencatatan data barang</w:t>
      </w:r>
      <w:r>
        <w:rPr>
          <w:lang w:val="en-ID"/>
        </w:rPr>
        <w:t>.</w:t>
      </w:r>
    </w:p>
    <w:p w14:paraId="4DA8C129" w14:textId="77777777" w:rsidR="007709E2" w:rsidRPr="00AC3EFB" w:rsidRDefault="007709E2" w:rsidP="00AC3EFB">
      <w:pPr>
        <w:ind w:firstLine="709"/>
        <w:rPr>
          <w:lang w:val="en-ID"/>
        </w:rPr>
      </w:pPr>
    </w:p>
    <w:p w14:paraId="3EE64D9D" w14:textId="1897712A" w:rsidR="00BD0001" w:rsidRDefault="009E13F6" w:rsidP="00483D1D">
      <w:pPr>
        <w:pStyle w:val="Heading2"/>
        <w:rPr>
          <w:lang w:val="en-ID"/>
        </w:rPr>
      </w:pPr>
      <w:r>
        <w:rPr>
          <w:lang w:val="id-ID"/>
        </w:rPr>
        <w:t xml:space="preserve">   </w:t>
      </w:r>
      <w:bookmarkStart w:id="52" w:name="_Toc520913978"/>
      <w:r w:rsidR="00BD0001">
        <w:rPr>
          <w:lang w:val="en-ID"/>
        </w:rPr>
        <w:t>Analisa Kebutuhan</w:t>
      </w:r>
      <w:r w:rsidR="00580264">
        <w:rPr>
          <w:lang w:val="en-ID"/>
        </w:rPr>
        <w:t xml:space="preserve"> Sistem</w:t>
      </w:r>
      <w:bookmarkEnd w:id="52"/>
      <w:r w:rsidR="00BD0001">
        <w:rPr>
          <w:lang w:val="en-ID"/>
        </w:rPr>
        <w:t xml:space="preserve"> </w:t>
      </w:r>
    </w:p>
    <w:p w14:paraId="243C4FD6" w14:textId="27C4B277" w:rsidR="00BD0001" w:rsidRDefault="00B62ECA" w:rsidP="009E13F6">
      <w:pPr>
        <w:ind w:firstLine="567"/>
        <w:rPr>
          <w:lang w:val="en-ID"/>
        </w:rPr>
      </w:pPr>
      <w:r>
        <w:rPr>
          <w:lang w:val="en-ID"/>
        </w:rPr>
        <w:t>Analisis kebutuhan merupakan tahapan yang sangat penting dalam pengembangan sebuah sistem, analisis kebutuhan sistem dibagi menjadi dua yaitu sebagai berikut:</w:t>
      </w:r>
    </w:p>
    <w:p w14:paraId="38CF8961" w14:textId="2C43FCE4" w:rsidR="00BD0001" w:rsidRDefault="00580264" w:rsidP="003F79AC">
      <w:pPr>
        <w:pStyle w:val="421"/>
        <w:ind w:left="567" w:hanging="567"/>
      </w:pPr>
      <w:bookmarkStart w:id="53" w:name="_Toc520913979"/>
      <w:r>
        <w:t>Fungsional</w:t>
      </w:r>
      <w:bookmarkEnd w:id="53"/>
    </w:p>
    <w:p w14:paraId="031230A8" w14:textId="7FAF5EBD" w:rsidR="003A744F" w:rsidRDefault="003A744F" w:rsidP="009E13F6">
      <w:pPr>
        <w:ind w:firstLine="567"/>
        <w:rPr>
          <w:lang w:val="en-ID"/>
        </w:rPr>
      </w:pPr>
      <w:r>
        <w:rPr>
          <w:lang w:val="en-ID"/>
        </w:rPr>
        <w:t xml:space="preserve">Kebutuhan fungsional merupakan kebutuhan atau fasilitas yang dibutuhkan dan proses-proses apasaja yang diberikan oleh sistem tersebut secara umum. Berdasarkan </w:t>
      </w:r>
      <w:r w:rsidR="0000157A">
        <w:rPr>
          <w:lang w:val="en-ID"/>
        </w:rPr>
        <w:t xml:space="preserve">pengertian </w:t>
      </w:r>
      <w:r>
        <w:rPr>
          <w:lang w:val="en-ID"/>
        </w:rPr>
        <w:t>kebutuhan fungsional</w:t>
      </w:r>
      <w:r w:rsidR="0000157A">
        <w:rPr>
          <w:lang w:val="en-ID"/>
        </w:rPr>
        <w:t xml:space="preserve"> tersebut, dapat dilihat</w:t>
      </w:r>
      <w:r>
        <w:rPr>
          <w:lang w:val="en-ID"/>
        </w:rPr>
        <w:t xml:space="preserve"> dari sistem </w:t>
      </w:r>
      <w:r w:rsidR="0000157A">
        <w:rPr>
          <w:lang w:val="en-ID"/>
        </w:rPr>
        <w:t>apasaja kebutuhan tersebut diantaranya yaitu:</w:t>
      </w:r>
    </w:p>
    <w:p w14:paraId="243FF75B" w14:textId="00946F17" w:rsidR="002A2C30" w:rsidRDefault="002A2C30" w:rsidP="00CB0E80">
      <w:pPr>
        <w:pStyle w:val="ListParagraph"/>
        <w:numPr>
          <w:ilvl w:val="3"/>
          <w:numId w:val="10"/>
        </w:numPr>
        <w:rPr>
          <w:lang w:val="en-ID"/>
        </w:rPr>
      </w:pPr>
      <w:r>
        <w:rPr>
          <w:lang w:val="en-ID"/>
        </w:rPr>
        <w:t xml:space="preserve">Pengguna dapat </w:t>
      </w:r>
      <w:r w:rsidR="00666316">
        <w:rPr>
          <w:lang w:val="en-ID"/>
        </w:rPr>
        <w:t>melakukan input data, update, delete, dan pencarian data</w:t>
      </w:r>
      <w:r>
        <w:rPr>
          <w:lang w:val="en-ID"/>
        </w:rPr>
        <w:t>.</w:t>
      </w:r>
    </w:p>
    <w:p w14:paraId="57C91A45" w14:textId="11DA8420" w:rsidR="00D76C61" w:rsidRDefault="002A2C30" w:rsidP="00D76C61">
      <w:pPr>
        <w:pStyle w:val="ListParagraph"/>
        <w:numPr>
          <w:ilvl w:val="3"/>
          <w:numId w:val="4"/>
        </w:numPr>
        <w:rPr>
          <w:lang w:val="en-ID"/>
        </w:rPr>
      </w:pPr>
      <w:r>
        <w:rPr>
          <w:lang w:val="en-ID"/>
        </w:rPr>
        <w:t xml:space="preserve">Pengguna dapat </w:t>
      </w:r>
      <w:r w:rsidR="00395DA7">
        <w:rPr>
          <w:lang w:val="en-ID"/>
        </w:rPr>
        <w:t>membuat laporan supplier maupun laporan barang</w:t>
      </w:r>
      <w:r>
        <w:rPr>
          <w:lang w:val="en-ID"/>
        </w:rPr>
        <w:t>.</w:t>
      </w:r>
    </w:p>
    <w:p w14:paraId="75FF5FDA" w14:textId="1C1AEDDF" w:rsidR="002A2C30" w:rsidRPr="00970A9E" w:rsidRDefault="00D76C61" w:rsidP="002A2C30">
      <w:pPr>
        <w:pStyle w:val="ListParagraph"/>
        <w:numPr>
          <w:ilvl w:val="3"/>
          <w:numId w:val="4"/>
        </w:numPr>
        <w:rPr>
          <w:lang w:val="en-ID"/>
        </w:rPr>
      </w:pPr>
      <w:r>
        <w:rPr>
          <w:lang w:val="en-ID"/>
        </w:rPr>
        <w:t>Pengguna dapat melihat informasi keseluruhan pada dokumentasi barang yang ada di Puskesmas Mlati I yang disediakan</w:t>
      </w:r>
      <w:r w:rsidR="002A2C30">
        <w:rPr>
          <w:lang w:val="en-ID"/>
        </w:rPr>
        <w:t>.</w:t>
      </w:r>
    </w:p>
    <w:p w14:paraId="0CD61067" w14:textId="2F433974" w:rsidR="00BD0001" w:rsidRDefault="00580264" w:rsidP="003F79AC">
      <w:pPr>
        <w:pStyle w:val="421"/>
        <w:ind w:left="567" w:hanging="567"/>
      </w:pPr>
      <w:bookmarkStart w:id="54" w:name="_Toc520913980"/>
      <w:r>
        <w:t>Non Fungsional</w:t>
      </w:r>
      <w:bookmarkEnd w:id="54"/>
    </w:p>
    <w:p w14:paraId="0B4001CF" w14:textId="60873D88" w:rsidR="00BD0001" w:rsidRDefault="0003592D" w:rsidP="009E13F6">
      <w:pPr>
        <w:ind w:firstLine="567"/>
        <w:rPr>
          <w:lang w:val="en-ID"/>
        </w:rPr>
      </w:pPr>
      <w:r>
        <w:rPr>
          <w:lang w:val="en-ID"/>
        </w:rPr>
        <w:t xml:space="preserve">Analisis kebutuhan sistem secara non fungsional adalah analisis mengenai kebutuhan pendukung sistem yang akan dibuat, yang bertujuan untuk memenuhi kebutuhan fungsional sistem. Kebutuhan secara non fungsional tersebut meliputi kebutuhan hardware (perangkat keras) dan software (perangkat lunak) yang harus dimiliki oleh </w:t>
      </w:r>
      <w:r w:rsidR="002C2933">
        <w:rPr>
          <w:lang w:val="en-ID"/>
        </w:rPr>
        <w:t>Puskesmas Mlati I</w:t>
      </w:r>
      <w:r w:rsidR="00E026C6">
        <w:rPr>
          <w:lang w:val="en-ID"/>
        </w:rPr>
        <w:t xml:space="preserve"> </w:t>
      </w:r>
      <w:r>
        <w:rPr>
          <w:lang w:val="en-ID"/>
        </w:rPr>
        <w:t xml:space="preserve">khususnya di bagian </w:t>
      </w:r>
      <w:r w:rsidR="002C2933">
        <w:rPr>
          <w:lang w:val="en-ID"/>
        </w:rPr>
        <w:t>Pengadaan Barang</w:t>
      </w:r>
      <w:r>
        <w:rPr>
          <w:lang w:val="en-ID"/>
        </w:rPr>
        <w:t xml:space="preserve"> untuk </w:t>
      </w:r>
      <w:r>
        <w:rPr>
          <w:lang w:val="en-ID"/>
        </w:rPr>
        <w:lastRenderedPageBreak/>
        <w:t>menjalankan sistem informasi yang akan dibangun. Kebutuhan secara non fungsional adalah sebagai berikut:</w:t>
      </w:r>
    </w:p>
    <w:p w14:paraId="0DDCD46E" w14:textId="7C261B81" w:rsidR="0003592D" w:rsidRDefault="0003592D" w:rsidP="009E13F6">
      <w:pPr>
        <w:pStyle w:val="ListParagraph"/>
        <w:numPr>
          <w:ilvl w:val="4"/>
          <w:numId w:val="4"/>
        </w:numPr>
        <w:ind w:left="1134" w:hanging="567"/>
        <w:rPr>
          <w:lang w:val="en-ID"/>
        </w:rPr>
      </w:pPr>
      <w:r>
        <w:rPr>
          <w:lang w:val="en-ID"/>
        </w:rPr>
        <w:t>Hardware</w:t>
      </w:r>
    </w:p>
    <w:p w14:paraId="77313853" w14:textId="5237A240" w:rsidR="007833CD" w:rsidRDefault="007833CD" w:rsidP="009E13F6">
      <w:pPr>
        <w:pStyle w:val="ListParagraph"/>
        <w:ind w:left="567" w:firstLine="567"/>
        <w:rPr>
          <w:lang w:val="en-ID"/>
        </w:rPr>
      </w:pPr>
      <w:r>
        <w:rPr>
          <w:lang w:val="en-ID"/>
        </w:rPr>
        <w:t>Berikut ini adalah kebutuhan secara non fungsional dilihat dari hardware yang dibutuhkan</w:t>
      </w:r>
      <w:r w:rsidR="00897E44">
        <w:rPr>
          <w:lang w:val="en-ID"/>
        </w:rPr>
        <w:t>,</w:t>
      </w:r>
      <w:r>
        <w:rPr>
          <w:lang w:val="en-ID"/>
        </w:rPr>
        <w:t xml:space="preserve"> diantranya </w:t>
      </w:r>
      <w:r w:rsidR="00897E44">
        <w:rPr>
          <w:lang w:val="en-ID"/>
        </w:rPr>
        <w:t>ada:</w:t>
      </w:r>
    </w:p>
    <w:p w14:paraId="3B585ECC" w14:textId="09AB89E2" w:rsidR="007B5D94" w:rsidRDefault="007B5D94" w:rsidP="00CB0E80">
      <w:pPr>
        <w:pStyle w:val="ListParagraph"/>
        <w:numPr>
          <w:ilvl w:val="3"/>
          <w:numId w:val="20"/>
        </w:numPr>
        <w:ind w:left="1701"/>
        <w:rPr>
          <w:lang w:val="en-ID"/>
        </w:rPr>
      </w:pPr>
      <w:r>
        <w:rPr>
          <w:lang w:val="en-ID"/>
        </w:rPr>
        <w:t xml:space="preserve">Prosesor yang dibutuhkan untuk menjalankan sistem informasi ini yaitu minimal </w:t>
      </w:r>
      <w:r w:rsidR="00603608">
        <w:rPr>
          <w:lang w:val="en-ID"/>
        </w:rPr>
        <w:t>Intel</w:t>
      </w:r>
      <w:r w:rsidR="00E37546">
        <w:rPr>
          <w:lang w:val="en-ID"/>
        </w:rPr>
        <w:t xml:space="preserve"> Pentium</w:t>
      </w:r>
      <w:r>
        <w:rPr>
          <w:lang w:val="en-ID"/>
        </w:rPr>
        <w:t>.</w:t>
      </w:r>
    </w:p>
    <w:p w14:paraId="45D4DA95" w14:textId="551C125B" w:rsidR="007B5D94" w:rsidRDefault="00B7040B" w:rsidP="00CB0E80">
      <w:pPr>
        <w:pStyle w:val="ListParagraph"/>
        <w:numPr>
          <w:ilvl w:val="3"/>
          <w:numId w:val="20"/>
        </w:numPr>
        <w:ind w:left="1701"/>
        <w:rPr>
          <w:lang w:val="en-ID"/>
        </w:rPr>
      </w:pPr>
      <w:r>
        <w:rPr>
          <w:lang w:val="en-ID"/>
        </w:rPr>
        <w:t>RAM (Random Access Memory) yang dibutuhkan</w:t>
      </w:r>
      <w:r w:rsidR="00947EBB">
        <w:rPr>
          <w:lang w:val="id-ID"/>
        </w:rPr>
        <w:t xml:space="preserve"> adalah</w:t>
      </w:r>
      <w:r>
        <w:rPr>
          <w:lang w:val="en-ID"/>
        </w:rPr>
        <w:t xml:space="preserve"> minimal 500 MB.</w:t>
      </w:r>
    </w:p>
    <w:p w14:paraId="6BE17291" w14:textId="20389E5B" w:rsidR="00292C30" w:rsidRDefault="00B7040B" w:rsidP="00CB0E80">
      <w:pPr>
        <w:pStyle w:val="ListParagraph"/>
        <w:numPr>
          <w:ilvl w:val="3"/>
          <w:numId w:val="20"/>
        </w:numPr>
        <w:ind w:left="1701"/>
        <w:rPr>
          <w:lang w:val="en-ID"/>
        </w:rPr>
      </w:pPr>
      <w:r>
        <w:rPr>
          <w:lang w:val="en-ID"/>
        </w:rPr>
        <w:t>Hardisk yang dibutuhkan minimal 320 GB</w:t>
      </w:r>
      <w:r w:rsidR="00102082">
        <w:rPr>
          <w:lang w:val="en-ID"/>
        </w:rPr>
        <w:t>.</w:t>
      </w:r>
    </w:p>
    <w:p w14:paraId="39716F00" w14:textId="214C830A" w:rsidR="00292C30" w:rsidRPr="009E13F6" w:rsidRDefault="00292C30" w:rsidP="009E13F6">
      <w:pPr>
        <w:pStyle w:val="ListParagraph"/>
        <w:numPr>
          <w:ilvl w:val="3"/>
          <w:numId w:val="4"/>
        </w:numPr>
        <w:rPr>
          <w:lang w:val="en-ID"/>
        </w:rPr>
      </w:pPr>
      <w:r w:rsidRPr="009E13F6">
        <w:rPr>
          <w:lang w:val="en-ID"/>
        </w:rPr>
        <w:t>Software</w:t>
      </w:r>
    </w:p>
    <w:p w14:paraId="427E5B37" w14:textId="1B7AFDFF" w:rsidR="00292C30" w:rsidRDefault="001275C9" w:rsidP="009E13F6">
      <w:pPr>
        <w:ind w:left="567" w:firstLine="567"/>
        <w:rPr>
          <w:lang w:val="en-ID"/>
        </w:rPr>
      </w:pPr>
      <w:r>
        <w:rPr>
          <w:lang w:val="en-ID"/>
        </w:rPr>
        <w:t xml:space="preserve">Kebutuhan software yang dibutuhkan untuk </w:t>
      </w:r>
      <w:r w:rsidR="006F05BC">
        <w:rPr>
          <w:lang w:val="en-ID"/>
        </w:rPr>
        <w:t xml:space="preserve">membangun serta menjalankan </w:t>
      </w:r>
      <w:r>
        <w:rPr>
          <w:lang w:val="en-ID"/>
        </w:rPr>
        <w:t>sistem informasi tersebut diantaranya sebagai berikut:</w:t>
      </w:r>
    </w:p>
    <w:p w14:paraId="3D4074E7" w14:textId="74219C01" w:rsidR="001275C9" w:rsidRDefault="001275C9" w:rsidP="00CB0E80">
      <w:pPr>
        <w:pStyle w:val="ListParagraph"/>
        <w:numPr>
          <w:ilvl w:val="3"/>
          <w:numId w:val="21"/>
        </w:numPr>
        <w:ind w:left="1701"/>
        <w:rPr>
          <w:lang w:val="en-ID"/>
        </w:rPr>
      </w:pPr>
      <w:r>
        <w:rPr>
          <w:lang w:val="en-ID"/>
        </w:rPr>
        <w:t xml:space="preserve">Sistem Operasi minimal </w:t>
      </w:r>
      <w:r w:rsidR="00327486">
        <w:rPr>
          <w:lang w:val="en-ID"/>
        </w:rPr>
        <w:t>yang digunakan adalah Windows 7</w:t>
      </w:r>
      <w:r>
        <w:rPr>
          <w:lang w:val="en-ID"/>
        </w:rPr>
        <w:t>.</w:t>
      </w:r>
    </w:p>
    <w:p w14:paraId="1B7CEE6B" w14:textId="4D0AD7A4" w:rsidR="001275C9" w:rsidRDefault="001275C9" w:rsidP="00CB0E80">
      <w:pPr>
        <w:pStyle w:val="ListParagraph"/>
        <w:numPr>
          <w:ilvl w:val="3"/>
          <w:numId w:val="21"/>
        </w:numPr>
        <w:ind w:left="1701"/>
        <w:rPr>
          <w:lang w:val="en-ID"/>
        </w:rPr>
      </w:pPr>
      <w:r>
        <w:rPr>
          <w:lang w:val="en-ID"/>
        </w:rPr>
        <w:t>Browser yang bisa digunakan seperti Mozila Firefox, Google Chrome, Opera, dan lain sebagainya.</w:t>
      </w:r>
    </w:p>
    <w:p w14:paraId="1EC029A8" w14:textId="6BA8B37B" w:rsidR="001275C9" w:rsidRDefault="001275C9" w:rsidP="00CB0E80">
      <w:pPr>
        <w:pStyle w:val="ListParagraph"/>
        <w:numPr>
          <w:ilvl w:val="3"/>
          <w:numId w:val="21"/>
        </w:numPr>
        <w:ind w:left="1701"/>
        <w:rPr>
          <w:lang w:val="en-ID"/>
        </w:rPr>
      </w:pPr>
      <w:r>
        <w:rPr>
          <w:lang w:val="en-ID"/>
        </w:rPr>
        <w:t>Database yang digunakan yaitu MySQL.</w:t>
      </w:r>
    </w:p>
    <w:p w14:paraId="33FF7E9A" w14:textId="2875728F" w:rsidR="001275C9" w:rsidRDefault="001275C9" w:rsidP="00CB0E80">
      <w:pPr>
        <w:pStyle w:val="ListParagraph"/>
        <w:numPr>
          <w:ilvl w:val="3"/>
          <w:numId w:val="21"/>
        </w:numPr>
        <w:ind w:left="1701"/>
        <w:rPr>
          <w:lang w:val="en-ID"/>
        </w:rPr>
      </w:pPr>
      <w:r>
        <w:rPr>
          <w:lang w:val="en-ID"/>
        </w:rPr>
        <w:t>Tools</w:t>
      </w:r>
      <w:r w:rsidR="006D64B7">
        <w:rPr>
          <w:lang w:val="en-ID"/>
        </w:rPr>
        <w:t xml:space="preserve"> yang digunakan adalah </w:t>
      </w:r>
      <w:r w:rsidR="007D3698">
        <w:rPr>
          <w:lang w:val="en-ID"/>
        </w:rPr>
        <w:t>Sublime</w:t>
      </w:r>
      <w:r w:rsidR="006D64B7">
        <w:rPr>
          <w:lang w:val="en-ID"/>
        </w:rPr>
        <w:t>.</w:t>
      </w:r>
    </w:p>
    <w:p w14:paraId="73AE9B80" w14:textId="09B7CFD0" w:rsidR="006D64B7" w:rsidRPr="001275C9" w:rsidRDefault="006D64B7" w:rsidP="00CB0E80">
      <w:pPr>
        <w:pStyle w:val="ListParagraph"/>
        <w:numPr>
          <w:ilvl w:val="3"/>
          <w:numId w:val="21"/>
        </w:numPr>
        <w:ind w:left="1701"/>
        <w:rPr>
          <w:lang w:val="en-ID"/>
        </w:rPr>
      </w:pPr>
      <w:r>
        <w:rPr>
          <w:lang w:val="en-ID"/>
        </w:rPr>
        <w:t>Pembuatan diagram menggunakan Microsoft Visio 2010.</w:t>
      </w:r>
    </w:p>
    <w:p w14:paraId="047E1A89" w14:textId="77777777" w:rsidR="00292C30" w:rsidRPr="00292C30" w:rsidRDefault="00292C30" w:rsidP="00292C30">
      <w:pPr>
        <w:ind w:left="567" w:firstLine="0"/>
        <w:rPr>
          <w:lang w:val="en-ID"/>
        </w:rPr>
      </w:pPr>
    </w:p>
    <w:p w14:paraId="31921321" w14:textId="5074DC5B" w:rsidR="00323D84" w:rsidRDefault="00070159" w:rsidP="00483D1D">
      <w:pPr>
        <w:pStyle w:val="Heading2"/>
        <w:rPr>
          <w:lang w:val="en-ID"/>
        </w:rPr>
      </w:pPr>
      <w:r>
        <w:rPr>
          <w:lang w:val="id-ID"/>
        </w:rPr>
        <w:t xml:space="preserve">   </w:t>
      </w:r>
      <w:bookmarkStart w:id="55" w:name="_Toc520913981"/>
      <w:r w:rsidR="00BD0001">
        <w:rPr>
          <w:lang w:val="en-ID"/>
        </w:rPr>
        <w:t>Analisa Pengembangan sistem</w:t>
      </w:r>
      <w:bookmarkEnd w:id="55"/>
    </w:p>
    <w:p w14:paraId="786B2915" w14:textId="6D337EAA" w:rsidR="00BD0001" w:rsidRDefault="0097348B" w:rsidP="00003722">
      <w:pPr>
        <w:pStyle w:val="BodyText"/>
        <w:ind w:firstLine="567"/>
        <w:rPr>
          <w:lang w:val="en-ID"/>
        </w:rPr>
      </w:pPr>
      <w:r>
        <w:t xml:space="preserve">Sistem yang akan dikembangkan untuk mengatasi permasalah yang ada yaitu pada </w:t>
      </w:r>
      <w:r w:rsidR="00E778FD">
        <w:t>Puskesmas Mlati I</w:t>
      </w:r>
      <w:r>
        <w:t xml:space="preserve"> khususnya bagian </w:t>
      </w:r>
      <w:r w:rsidR="00E778FD">
        <w:t>Pengadaan Barang</w:t>
      </w:r>
      <w:r>
        <w:t xml:space="preserve"> harus mempunyai sebuah aplikasi komputerisasi guna memudahkan, mempercepat, dan mengurangi kesalahan-kesalahan dalam pengolahan data. Sistem informasi </w:t>
      </w:r>
      <w:r w:rsidR="00C72FCC">
        <w:t>pengadaan barang</w:t>
      </w:r>
      <w:r>
        <w:t xml:space="preserve"> di </w:t>
      </w:r>
      <w:r w:rsidR="005E4C03">
        <w:t>Puskesmas Mlati I</w:t>
      </w:r>
      <w:r>
        <w:t xml:space="preserve"> ini dapat mengatasi semua proses pelayanan di bagian </w:t>
      </w:r>
      <w:r w:rsidR="006F76B8">
        <w:t>Pengadaan Barang</w:t>
      </w:r>
      <w:r w:rsidR="001840B6">
        <w:t xml:space="preserve"> dimulai dari pengisian data supplier, </w:t>
      </w:r>
      <w:r w:rsidR="005C5BC4">
        <w:t>data barang untuk pendataan yang disediakan oleh pihak Puskesmas Mlati I, hingga proses cetak</w:t>
      </w:r>
      <w:r w:rsidR="00B01D99">
        <w:t xml:space="preserve"> barang masuk dan keluar sesuai dengan kebutuhan data.</w:t>
      </w:r>
      <w:r w:rsidR="00A51D02">
        <w:t xml:space="preserve"> Sistem informasi pengadaan barang ini diharapkan dapat mengatasi persoalan yang ada pada Puskesmas Mlati I Sleman Yogyakarta.</w:t>
      </w:r>
    </w:p>
    <w:p w14:paraId="055EBB75" w14:textId="25958A67" w:rsidR="00D6026B" w:rsidRDefault="001157E0" w:rsidP="00483D1D">
      <w:pPr>
        <w:pStyle w:val="Heading2"/>
      </w:pPr>
      <w:r>
        <w:rPr>
          <w:lang w:val="id-ID"/>
        </w:rPr>
        <w:lastRenderedPageBreak/>
        <w:t xml:space="preserve">  </w:t>
      </w:r>
      <w:r w:rsidR="003F79AC">
        <w:rPr>
          <w:lang w:val="id-ID"/>
        </w:rPr>
        <w:t xml:space="preserve"> </w:t>
      </w:r>
      <w:r>
        <w:rPr>
          <w:lang w:val="id-ID"/>
        </w:rPr>
        <w:t xml:space="preserve"> </w:t>
      </w:r>
      <w:bookmarkStart w:id="56" w:name="_Toc520913982"/>
      <w:r w:rsidR="00D6026B">
        <w:t>Rancangan Sistem</w:t>
      </w:r>
      <w:bookmarkEnd w:id="56"/>
    </w:p>
    <w:p w14:paraId="1E4A29B5" w14:textId="05F5C608" w:rsidR="00D6026B" w:rsidRDefault="00D6026B" w:rsidP="003F79AC">
      <w:pPr>
        <w:pStyle w:val="44"/>
        <w:ind w:left="567" w:hanging="567"/>
      </w:pPr>
      <w:bookmarkStart w:id="57" w:name="_Toc520913983"/>
      <w:r>
        <w:t>Diagram Konteks</w:t>
      </w:r>
      <w:bookmarkEnd w:id="57"/>
    </w:p>
    <w:p w14:paraId="1E2ED30E" w14:textId="4EEA3BCE" w:rsidR="00D6026B" w:rsidRDefault="00D6026B" w:rsidP="001157E0">
      <w:pPr>
        <w:ind w:firstLine="567"/>
      </w:pPr>
      <w:r>
        <w:t>Diagram Konteks adalah diagram yang terdiri dari suatu proses dan menggambarkan ruang lingkup suatu sistem. Diagram Konteks ini Merupakan bagian dari level tertinggi dari DFD (</w:t>
      </w:r>
      <w:r>
        <w:rPr>
          <w:i/>
        </w:rPr>
        <w:t>Data Flow Diagram</w:t>
      </w:r>
      <w:r>
        <w:t xml:space="preserve">) yang menggambarkan seluruh input ke suatu sistem atau output dari sistem. Seperti pada Gambar 4… menjelaskan bahwa Diagram Konteks terdapat dua entitas luar yaitu </w:t>
      </w:r>
      <w:r w:rsidR="004707CC">
        <w:t>Admin</w:t>
      </w:r>
      <w:r>
        <w:t xml:space="preserve"> dan </w:t>
      </w:r>
      <w:r w:rsidR="004707CC">
        <w:t>User</w:t>
      </w:r>
      <w:r>
        <w:t xml:space="preserve">. Perbedaan dari kedua pengguna ini adalah hak akses yang diberikan untuk </w:t>
      </w:r>
      <w:r w:rsidR="002544D1">
        <w:t>Admin</w:t>
      </w:r>
      <w:r>
        <w:t xml:space="preserve"> mampu mengakses </w:t>
      </w:r>
      <w:r w:rsidR="00987936">
        <w:t>menu supplier, satuan barang, jenis barang, maupun data barang</w:t>
      </w:r>
      <w:r>
        <w:t xml:space="preserve">. Sedangkan untuk </w:t>
      </w:r>
      <w:r w:rsidR="002544D1">
        <w:t>User</w:t>
      </w:r>
      <w:r>
        <w:t xml:space="preserve"> hanya </w:t>
      </w:r>
      <w:r w:rsidR="002544D1">
        <w:t>dapat melakukan pencatatan terhadap barang masuk dan barang keluar</w:t>
      </w:r>
      <w:r>
        <w:t>.</w:t>
      </w:r>
    </w:p>
    <w:p w14:paraId="5111BFAE" w14:textId="13B55C23" w:rsidR="002A7BF9" w:rsidRDefault="008160EA" w:rsidP="0045191A">
      <w:pPr>
        <w:ind w:firstLine="567"/>
      </w:pPr>
      <w:r>
        <w:rPr>
          <w:noProof/>
        </w:rPr>
        <w:drawing>
          <wp:inline distT="0" distB="0" distL="0" distR="0" wp14:anchorId="1383DC69" wp14:editId="4B246A5D">
            <wp:extent cx="3914775" cy="243050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teks.jpg"/>
                    <pic:cNvPicPr/>
                  </pic:nvPicPr>
                  <pic:blipFill>
                    <a:blip r:embed="rId22">
                      <a:extLst>
                        <a:ext uri="{28A0092B-C50C-407E-A947-70E740481C1C}">
                          <a14:useLocalDpi xmlns:a14="http://schemas.microsoft.com/office/drawing/2010/main" val="0"/>
                        </a:ext>
                      </a:extLst>
                    </a:blip>
                    <a:stretch>
                      <a:fillRect/>
                    </a:stretch>
                  </pic:blipFill>
                  <pic:spPr>
                    <a:xfrm>
                      <a:off x="0" y="0"/>
                      <a:ext cx="3921847" cy="2434897"/>
                    </a:xfrm>
                    <a:prstGeom prst="rect">
                      <a:avLst/>
                    </a:prstGeom>
                  </pic:spPr>
                </pic:pic>
              </a:graphicData>
            </a:graphic>
          </wp:inline>
        </w:drawing>
      </w:r>
    </w:p>
    <w:p w14:paraId="5803D70E" w14:textId="1EA29284" w:rsidR="00D6026B" w:rsidRDefault="00931A1B" w:rsidP="00972199">
      <w:pPr>
        <w:pStyle w:val="Caption"/>
      </w:pPr>
      <w:bookmarkStart w:id="58" w:name="_Toc520403674"/>
      <w:r>
        <w:t>Gambar 4.</w:t>
      </w:r>
      <w:r w:rsidR="00C205D5">
        <w:fldChar w:fldCharType="begin"/>
      </w:r>
      <w:r w:rsidR="00C205D5">
        <w:instrText xml:space="preserve"> SEQ Gambar_4. \* ARABIC </w:instrText>
      </w:r>
      <w:r w:rsidR="00C205D5">
        <w:fldChar w:fldCharType="separate"/>
      </w:r>
      <w:r w:rsidR="00E54869">
        <w:rPr>
          <w:noProof/>
        </w:rPr>
        <w:t>1</w:t>
      </w:r>
      <w:r w:rsidR="00C205D5">
        <w:rPr>
          <w:noProof/>
        </w:rPr>
        <w:fldChar w:fldCharType="end"/>
      </w:r>
      <w:r w:rsidR="00632A37">
        <w:t xml:space="preserve">. </w:t>
      </w:r>
      <w:r w:rsidR="00D6026B">
        <w:t>Diagram Konteks</w:t>
      </w:r>
      <w:bookmarkEnd w:id="58"/>
    </w:p>
    <w:p w14:paraId="54C007FF" w14:textId="0D556833" w:rsidR="00B73559" w:rsidRDefault="00B73559" w:rsidP="003F79AC">
      <w:pPr>
        <w:pStyle w:val="44"/>
        <w:ind w:left="567" w:hanging="567"/>
      </w:pPr>
      <w:bookmarkStart w:id="59" w:name="_Toc520913984"/>
      <w:r>
        <w:t>Diagram Jenjang</w:t>
      </w:r>
      <w:bookmarkEnd w:id="59"/>
    </w:p>
    <w:p w14:paraId="65FFB52D" w14:textId="71875DBB" w:rsidR="00B73559" w:rsidRDefault="00B73559" w:rsidP="001157E0">
      <w:pPr>
        <w:ind w:firstLine="567"/>
        <w:rPr>
          <w:lang w:val="en-ID"/>
        </w:rPr>
      </w:pPr>
      <w:r>
        <w:rPr>
          <w:lang w:val="en-ID"/>
        </w:rPr>
        <w:t>Diagram Jenjang merupakan diagram yang menggambarkan struktur dari sistem berupa suatu bagan yang menggambarkan semua proses yang ada di sistem. Diagram Jenjang digunakan utuk mempersiapkan penggambaran diagram alir data (DAD) ke level yang lebih rinci lagi.</w:t>
      </w:r>
    </w:p>
    <w:p w14:paraId="361430DA" w14:textId="14CBCFDB" w:rsidR="00B73559" w:rsidRDefault="00D10242" w:rsidP="00275E7D">
      <w:pPr>
        <w:ind w:firstLine="0"/>
        <w:jc w:val="center"/>
        <w:rPr>
          <w:lang w:val="en-ID"/>
        </w:rPr>
      </w:pPr>
      <w:r>
        <w:rPr>
          <w:noProof/>
        </w:rPr>
        <w:lastRenderedPageBreak/>
        <w:drawing>
          <wp:inline distT="0" distB="0" distL="0" distR="0" wp14:anchorId="200B3621" wp14:editId="4F11481A">
            <wp:extent cx="4981575" cy="271910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enjang.jpg"/>
                    <pic:cNvPicPr/>
                  </pic:nvPicPr>
                  <pic:blipFill>
                    <a:blip r:embed="rId23">
                      <a:extLst>
                        <a:ext uri="{28A0092B-C50C-407E-A947-70E740481C1C}">
                          <a14:useLocalDpi xmlns:a14="http://schemas.microsoft.com/office/drawing/2010/main" val="0"/>
                        </a:ext>
                      </a:extLst>
                    </a:blip>
                    <a:stretch>
                      <a:fillRect/>
                    </a:stretch>
                  </pic:blipFill>
                  <pic:spPr>
                    <a:xfrm>
                      <a:off x="0" y="0"/>
                      <a:ext cx="4993903" cy="2725836"/>
                    </a:xfrm>
                    <a:prstGeom prst="rect">
                      <a:avLst/>
                    </a:prstGeom>
                  </pic:spPr>
                </pic:pic>
              </a:graphicData>
            </a:graphic>
          </wp:inline>
        </w:drawing>
      </w:r>
    </w:p>
    <w:p w14:paraId="437819EC" w14:textId="231D5057" w:rsidR="00B73559" w:rsidRDefault="00931A1B" w:rsidP="00972199">
      <w:pPr>
        <w:pStyle w:val="Caption"/>
      </w:pPr>
      <w:bookmarkStart w:id="60" w:name="_Toc520403675"/>
      <w:r>
        <w:t>Gambar 4.</w:t>
      </w:r>
      <w:r w:rsidR="00C205D5">
        <w:fldChar w:fldCharType="begin"/>
      </w:r>
      <w:r w:rsidR="00C205D5">
        <w:instrText xml:space="preserve"> SEQ Gambar_4. \* ARABIC </w:instrText>
      </w:r>
      <w:r w:rsidR="00C205D5">
        <w:fldChar w:fldCharType="separate"/>
      </w:r>
      <w:r w:rsidR="00E54869">
        <w:rPr>
          <w:noProof/>
        </w:rPr>
        <w:t>2</w:t>
      </w:r>
      <w:r w:rsidR="00C205D5">
        <w:rPr>
          <w:noProof/>
        </w:rPr>
        <w:fldChar w:fldCharType="end"/>
      </w:r>
      <w:r w:rsidR="00632A37">
        <w:t xml:space="preserve">. </w:t>
      </w:r>
      <w:r w:rsidR="00B73559">
        <w:t xml:space="preserve">Diagram </w:t>
      </w:r>
      <w:r w:rsidR="00013905">
        <w:t>Jenjang</w:t>
      </w:r>
      <w:bookmarkEnd w:id="60"/>
    </w:p>
    <w:p w14:paraId="7A8773FD" w14:textId="77777777" w:rsidR="00D92D2C" w:rsidRPr="00D92D2C" w:rsidRDefault="00D92D2C" w:rsidP="00D92D2C"/>
    <w:p w14:paraId="1C17A727" w14:textId="503CF236" w:rsidR="00B73559" w:rsidRPr="00B73559" w:rsidRDefault="00B839C3" w:rsidP="003F79AC">
      <w:pPr>
        <w:pStyle w:val="44"/>
        <w:ind w:left="567" w:hanging="567"/>
        <w:rPr>
          <w:lang w:val="en-ID"/>
        </w:rPr>
      </w:pPr>
      <w:bookmarkStart w:id="61" w:name="_Toc520913985"/>
      <w:r>
        <w:rPr>
          <w:lang w:val="en-ID"/>
        </w:rPr>
        <w:t>Diagram Alir Data (DAD</w:t>
      </w:r>
      <w:r w:rsidR="00B73559">
        <w:rPr>
          <w:lang w:val="en-ID"/>
        </w:rPr>
        <w:t>)</w:t>
      </w:r>
      <w:bookmarkEnd w:id="61"/>
    </w:p>
    <w:p w14:paraId="0265A1F8" w14:textId="62F2AB4E" w:rsidR="00D6026B" w:rsidRDefault="001A3CA6" w:rsidP="001157E0">
      <w:pPr>
        <w:pStyle w:val="BodyText"/>
        <w:ind w:firstLine="567"/>
        <w:rPr>
          <w:color w:val="000000" w:themeColor="text1"/>
          <w:spacing w:val="2"/>
        </w:rPr>
      </w:pPr>
      <w:r>
        <w:rPr>
          <w:color w:val="000000" w:themeColor="text1"/>
          <w:spacing w:val="2"/>
        </w:rPr>
        <w:t>Diagram Alir Data adalah suatu model data atau proses yang dibuat untuk menggambarkan darimana asal data dan kemana tujuan data yang keluar dari sistem, dimana data tersimpan, proses apa yang menghasilkan data tersebut dan interaksi antara data tersimpan dan proses yang dikenakan pada data tersebut, serta output dari data yang telah di inputkan.</w:t>
      </w:r>
    </w:p>
    <w:p w14:paraId="0484B113" w14:textId="77777777" w:rsidR="0025722C" w:rsidRDefault="00013905" w:rsidP="001157E0">
      <w:pPr>
        <w:pStyle w:val="BodyText"/>
        <w:numPr>
          <w:ilvl w:val="4"/>
          <w:numId w:val="4"/>
        </w:numPr>
        <w:ind w:left="1134" w:hanging="567"/>
        <w:rPr>
          <w:color w:val="000000" w:themeColor="text1"/>
        </w:rPr>
      </w:pPr>
      <w:r>
        <w:t>DAD</w:t>
      </w:r>
      <w:r w:rsidR="00D6026B" w:rsidRPr="002B7B60">
        <w:t xml:space="preserve"> Level 1</w:t>
      </w:r>
    </w:p>
    <w:p w14:paraId="0CACC0E3" w14:textId="7189DEEC" w:rsidR="00206499" w:rsidRPr="0025722C" w:rsidRDefault="00206499" w:rsidP="001157E0">
      <w:pPr>
        <w:pStyle w:val="BodyText"/>
        <w:ind w:left="567" w:firstLine="567"/>
        <w:rPr>
          <w:color w:val="000000" w:themeColor="text1"/>
        </w:rPr>
      </w:pPr>
      <w:r>
        <w:t>DAD level 1 menggambarkan proses autentikasi, pelayanan, cek pelayanan, pengaduan dan dokumentasi. Pada diagram ini dijelaskan cara kerja keseluruhan sistem</w:t>
      </w:r>
      <w:r w:rsidR="00395A29">
        <w:t>.</w:t>
      </w:r>
    </w:p>
    <w:p w14:paraId="78D57D34" w14:textId="7915EC12" w:rsidR="00043BCA" w:rsidRPr="00D65AFF" w:rsidRDefault="003D12D3" w:rsidP="005557A1">
      <w:pPr>
        <w:pStyle w:val="BodyText"/>
        <w:ind w:firstLine="0"/>
        <w:jc w:val="center"/>
        <w:rPr>
          <w:color w:val="000000" w:themeColor="text1"/>
        </w:rPr>
      </w:pPr>
      <w:r>
        <w:rPr>
          <w:noProof/>
          <w:color w:val="000000" w:themeColor="text1"/>
        </w:rPr>
        <w:lastRenderedPageBreak/>
        <w:drawing>
          <wp:inline distT="0" distB="0" distL="0" distR="0" wp14:anchorId="23AA5594" wp14:editId="6507F0E0">
            <wp:extent cx="4305300" cy="62508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d1.jpg"/>
                    <pic:cNvPicPr/>
                  </pic:nvPicPr>
                  <pic:blipFill>
                    <a:blip r:embed="rId24">
                      <a:extLst>
                        <a:ext uri="{28A0092B-C50C-407E-A947-70E740481C1C}">
                          <a14:useLocalDpi xmlns:a14="http://schemas.microsoft.com/office/drawing/2010/main" val="0"/>
                        </a:ext>
                      </a:extLst>
                    </a:blip>
                    <a:stretch>
                      <a:fillRect/>
                    </a:stretch>
                  </pic:blipFill>
                  <pic:spPr>
                    <a:xfrm>
                      <a:off x="0" y="0"/>
                      <a:ext cx="4311948" cy="6260506"/>
                    </a:xfrm>
                    <a:prstGeom prst="rect">
                      <a:avLst/>
                    </a:prstGeom>
                  </pic:spPr>
                </pic:pic>
              </a:graphicData>
            </a:graphic>
          </wp:inline>
        </w:drawing>
      </w:r>
    </w:p>
    <w:p w14:paraId="1FE489A9" w14:textId="2EE4E818" w:rsidR="00D65AFF" w:rsidRDefault="00931A1B" w:rsidP="00972199">
      <w:pPr>
        <w:pStyle w:val="Caption"/>
      </w:pPr>
      <w:bookmarkStart w:id="62" w:name="_Toc520403676"/>
      <w:r>
        <w:t>Gambar 4.</w:t>
      </w:r>
      <w:r w:rsidR="00C205D5">
        <w:fldChar w:fldCharType="begin"/>
      </w:r>
      <w:r w:rsidR="00C205D5">
        <w:instrText xml:space="preserve"> SEQ Gambar_4. \* ARABIC </w:instrText>
      </w:r>
      <w:r w:rsidR="00C205D5">
        <w:fldChar w:fldCharType="separate"/>
      </w:r>
      <w:r w:rsidR="00E54869">
        <w:rPr>
          <w:noProof/>
        </w:rPr>
        <w:t>3</w:t>
      </w:r>
      <w:r w:rsidR="00C205D5">
        <w:rPr>
          <w:noProof/>
        </w:rPr>
        <w:fldChar w:fldCharType="end"/>
      </w:r>
      <w:r w:rsidR="00D65AFF">
        <w:t>. DAD Level 1</w:t>
      </w:r>
      <w:bookmarkEnd w:id="62"/>
    </w:p>
    <w:p w14:paraId="10B4C4F7" w14:textId="77777777" w:rsidR="00043BCA" w:rsidRDefault="00043BCA" w:rsidP="00043BCA"/>
    <w:p w14:paraId="470B68B8" w14:textId="195FB813" w:rsidR="00D6026B" w:rsidRPr="0025722C" w:rsidRDefault="00013905" w:rsidP="00D6026B">
      <w:pPr>
        <w:pStyle w:val="BodyText"/>
        <w:numPr>
          <w:ilvl w:val="4"/>
          <w:numId w:val="4"/>
        </w:numPr>
        <w:rPr>
          <w:color w:val="000000" w:themeColor="text1"/>
        </w:rPr>
      </w:pPr>
      <w:r>
        <w:t>DAD</w:t>
      </w:r>
      <w:r w:rsidR="00043BCA">
        <w:t xml:space="preserve"> Level 2 Proses 2</w:t>
      </w:r>
    </w:p>
    <w:p w14:paraId="54BEB32A" w14:textId="5858EEE9" w:rsidR="0025722C" w:rsidRPr="00043BCA" w:rsidRDefault="008E7A55" w:rsidP="001157E0">
      <w:pPr>
        <w:pStyle w:val="BodyText"/>
        <w:ind w:left="567" w:firstLine="567"/>
        <w:rPr>
          <w:color w:val="000000" w:themeColor="text1"/>
        </w:rPr>
      </w:pPr>
      <w:r>
        <w:rPr>
          <w:color w:val="000000" w:themeColor="text1"/>
        </w:rPr>
        <w:t xml:space="preserve">Pada DAD level 2 proses 2 ini menggambarkan proses </w:t>
      </w:r>
      <w:r w:rsidR="007F7E5B">
        <w:rPr>
          <w:color w:val="000000" w:themeColor="text1"/>
        </w:rPr>
        <w:t>pengolahan data</w:t>
      </w:r>
      <w:r>
        <w:rPr>
          <w:color w:val="000000" w:themeColor="text1"/>
        </w:rPr>
        <w:t xml:space="preserve">. Pada diagram ini terdapat proses </w:t>
      </w:r>
      <w:r w:rsidR="001C037F">
        <w:rPr>
          <w:color w:val="000000" w:themeColor="text1"/>
        </w:rPr>
        <w:t>pengolahan data supplier, satuan barang, jenis barang, barang masuk, dan barang keluar</w:t>
      </w:r>
      <w:r>
        <w:rPr>
          <w:color w:val="000000" w:themeColor="text1"/>
        </w:rPr>
        <w:t xml:space="preserve">. Entitas yang terdapat pada diagram ini adalah entitias </w:t>
      </w:r>
      <w:r w:rsidR="004C48D7">
        <w:rPr>
          <w:color w:val="000000" w:themeColor="text1"/>
        </w:rPr>
        <w:t>admin</w:t>
      </w:r>
      <w:r>
        <w:rPr>
          <w:color w:val="000000" w:themeColor="text1"/>
        </w:rPr>
        <w:t xml:space="preserve"> dan </w:t>
      </w:r>
      <w:r w:rsidR="004C48D7">
        <w:rPr>
          <w:color w:val="000000" w:themeColor="text1"/>
        </w:rPr>
        <w:t>user</w:t>
      </w:r>
      <w:r>
        <w:rPr>
          <w:color w:val="000000" w:themeColor="text1"/>
        </w:rPr>
        <w:t>.</w:t>
      </w:r>
    </w:p>
    <w:p w14:paraId="322CE53D" w14:textId="5C308846" w:rsidR="00043BCA" w:rsidRPr="00D65AFF" w:rsidRDefault="006117BA" w:rsidP="006117BA">
      <w:pPr>
        <w:pStyle w:val="BodyText"/>
        <w:ind w:firstLine="0"/>
        <w:jc w:val="center"/>
        <w:rPr>
          <w:color w:val="000000" w:themeColor="text1"/>
        </w:rPr>
      </w:pPr>
      <w:r>
        <w:rPr>
          <w:noProof/>
          <w:color w:val="000000" w:themeColor="text1"/>
        </w:rPr>
        <w:lastRenderedPageBreak/>
        <w:drawing>
          <wp:inline distT="0" distB="0" distL="0" distR="0" wp14:anchorId="38B4845C" wp14:editId="7CB09CA2">
            <wp:extent cx="4105321" cy="48196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d2.jpg"/>
                    <pic:cNvPicPr/>
                  </pic:nvPicPr>
                  <pic:blipFill>
                    <a:blip r:embed="rId25">
                      <a:extLst>
                        <a:ext uri="{28A0092B-C50C-407E-A947-70E740481C1C}">
                          <a14:useLocalDpi xmlns:a14="http://schemas.microsoft.com/office/drawing/2010/main" val="0"/>
                        </a:ext>
                      </a:extLst>
                    </a:blip>
                    <a:stretch>
                      <a:fillRect/>
                    </a:stretch>
                  </pic:blipFill>
                  <pic:spPr>
                    <a:xfrm>
                      <a:off x="0" y="0"/>
                      <a:ext cx="4105840" cy="4820259"/>
                    </a:xfrm>
                    <a:prstGeom prst="rect">
                      <a:avLst/>
                    </a:prstGeom>
                  </pic:spPr>
                </pic:pic>
              </a:graphicData>
            </a:graphic>
          </wp:inline>
        </w:drawing>
      </w:r>
    </w:p>
    <w:p w14:paraId="65ED6C5A" w14:textId="4572796B" w:rsidR="00D65AFF" w:rsidRDefault="00931A1B" w:rsidP="00972199">
      <w:pPr>
        <w:pStyle w:val="Caption"/>
      </w:pPr>
      <w:bookmarkStart w:id="63" w:name="_Toc520403677"/>
      <w:r>
        <w:t>Gambar 4.</w:t>
      </w:r>
      <w:r w:rsidR="00C205D5">
        <w:fldChar w:fldCharType="begin"/>
      </w:r>
      <w:r w:rsidR="00C205D5">
        <w:instrText xml:space="preserve"> SEQ Gambar_4. \* ARABIC </w:instrText>
      </w:r>
      <w:r w:rsidR="00C205D5">
        <w:fldChar w:fldCharType="separate"/>
      </w:r>
      <w:r w:rsidR="00E54869">
        <w:rPr>
          <w:noProof/>
        </w:rPr>
        <w:t>4</w:t>
      </w:r>
      <w:r w:rsidR="00C205D5">
        <w:rPr>
          <w:noProof/>
        </w:rPr>
        <w:fldChar w:fldCharType="end"/>
      </w:r>
      <w:r w:rsidR="00D65AFF">
        <w:t xml:space="preserve">. DAD Level 2 Proses </w:t>
      </w:r>
      <w:r w:rsidR="00043BCA">
        <w:t>2</w:t>
      </w:r>
      <w:bookmarkEnd w:id="63"/>
    </w:p>
    <w:p w14:paraId="66A8BE78" w14:textId="77777777" w:rsidR="00043BCA" w:rsidRDefault="00043BCA" w:rsidP="00043BCA"/>
    <w:p w14:paraId="1FF28602" w14:textId="77777777" w:rsidR="006741F4" w:rsidRDefault="00013905" w:rsidP="006741F4">
      <w:pPr>
        <w:pStyle w:val="BodyText"/>
        <w:numPr>
          <w:ilvl w:val="4"/>
          <w:numId w:val="4"/>
        </w:numPr>
        <w:rPr>
          <w:color w:val="000000" w:themeColor="text1"/>
        </w:rPr>
      </w:pPr>
      <w:r>
        <w:t>DAD</w:t>
      </w:r>
      <w:r w:rsidR="00043BCA">
        <w:t xml:space="preserve"> Level 3</w:t>
      </w:r>
      <w:r w:rsidR="00D6026B" w:rsidRPr="002B7B60">
        <w:t xml:space="preserve"> Proses 2</w:t>
      </w:r>
    </w:p>
    <w:p w14:paraId="43682D0F" w14:textId="42EB7258" w:rsidR="006741F4" w:rsidRPr="006741F4" w:rsidRDefault="006741F4" w:rsidP="001157E0">
      <w:pPr>
        <w:pStyle w:val="BodyText"/>
        <w:ind w:left="567" w:firstLine="567"/>
        <w:rPr>
          <w:color w:val="000000" w:themeColor="text1"/>
        </w:rPr>
      </w:pPr>
      <w:r>
        <w:t xml:space="preserve">Pada diagram DAD level 3 proses 2 ini terdapat beberapa proses </w:t>
      </w:r>
      <w:r w:rsidR="004E7D8E">
        <w:t>pencetakan laporan</w:t>
      </w:r>
      <w:r>
        <w:t xml:space="preserve">. Proses-proses tersebut menggambarkan pilihan </w:t>
      </w:r>
      <w:r w:rsidR="0081244A">
        <w:t>data apa saja yang dibutuhkan untuk mencatat barang masuk dan barang keluar</w:t>
      </w:r>
      <w:r>
        <w:t>.</w:t>
      </w:r>
    </w:p>
    <w:p w14:paraId="499D9B49" w14:textId="67C8E691" w:rsidR="00043BCA" w:rsidRPr="00096D44" w:rsidRDefault="00147E84" w:rsidP="008F0487">
      <w:pPr>
        <w:pStyle w:val="BodyText"/>
        <w:ind w:firstLine="0"/>
        <w:jc w:val="center"/>
        <w:rPr>
          <w:color w:val="000000" w:themeColor="text1"/>
        </w:rPr>
      </w:pPr>
      <w:r>
        <w:rPr>
          <w:noProof/>
          <w:color w:val="000000" w:themeColor="text1"/>
        </w:rPr>
        <w:lastRenderedPageBreak/>
        <w:drawing>
          <wp:inline distT="0" distB="0" distL="0" distR="0" wp14:anchorId="332DEB83" wp14:editId="1E75FC33">
            <wp:extent cx="5036185" cy="2534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d3.jpg"/>
                    <pic:cNvPicPr/>
                  </pic:nvPicPr>
                  <pic:blipFill>
                    <a:blip r:embed="rId26">
                      <a:extLst>
                        <a:ext uri="{28A0092B-C50C-407E-A947-70E740481C1C}">
                          <a14:useLocalDpi xmlns:a14="http://schemas.microsoft.com/office/drawing/2010/main" val="0"/>
                        </a:ext>
                      </a:extLst>
                    </a:blip>
                    <a:stretch>
                      <a:fillRect/>
                    </a:stretch>
                  </pic:blipFill>
                  <pic:spPr>
                    <a:xfrm>
                      <a:off x="0" y="0"/>
                      <a:ext cx="5036185" cy="2534920"/>
                    </a:xfrm>
                    <a:prstGeom prst="rect">
                      <a:avLst/>
                    </a:prstGeom>
                  </pic:spPr>
                </pic:pic>
              </a:graphicData>
            </a:graphic>
          </wp:inline>
        </w:drawing>
      </w:r>
    </w:p>
    <w:p w14:paraId="23B17C9A" w14:textId="18B28027" w:rsidR="00096D44" w:rsidRDefault="00931A1B" w:rsidP="00972199">
      <w:pPr>
        <w:pStyle w:val="Caption"/>
      </w:pPr>
      <w:bookmarkStart w:id="64" w:name="_Toc520403678"/>
      <w:r>
        <w:t>Gambar 4.</w:t>
      </w:r>
      <w:r w:rsidR="00C205D5">
        <w:fldChar w:fldCharType="begin"/>
      </w:r>
      <w:r w:rsidR="00C205D5">
        <w:instrText xml:space="preserve"> SEQ Gambar_4. \* ARABIC </w:instrText>
      </w:r>
      <w:r w:rsidR="00C205D5">
        <w:fldChar w:fldCharType="separate"/>
      </w:r>
      <w:r w:rsidR="00E54869">
        <w:rPr>
          <w:noProof/>
        </w:rPr>
        <w:t>5</w:t>
      </w:r>
      <w:r w:rsidR="00C205D5">
        <w:rPr>
          <w:noProof/>
        </w:rPr>
        <w:fldChar w:fldCharType="end"/>
      </w:r>
      <w:r w:rsidR="00405B1B">
        <w:t xml:space="preserve">. DAD Level </w:t>
      </w:r>
      <w:r w:rsidR="00043BCA">
        <w:t>3</w:t>
      </w:r>
      <w:r w:rsidR="00405B1B">
        <w:t xml:space="preserve"> Proses 2</w:t>
      </w:r>
      <w:bookmarkEnd w:id="64"/>
    </w:p>
    <w:p w14:paraId="04121001" w14:textId="77777777" w:rsidR="00511DBD" w:rsidRPr="00777E35" w:rsidRDefault="00511DBD" w:rsidP="00777E35"/>
    <w:p w14:paraId="2E92DF5D" w14:textId="5D9BB606" w:rsidR="003D6E33" w:rsidRDefault="001157E0" w:rsidP="00483D1D">
      <w:pPr>
        <w:pStyle w:val="Heading2"/>
        <w:rPr>
          <w:lang w:val="en-ID"/>
        </w:rPr>
      </w:pPr>
      <w:r>
        <w:rPr>
          <w:lang w:val="id-ID"/>
        </w:rPr>
        <w:t xml:space="preserve">   </w:t>
      </w:r>
      <w:bookmarkStart w:id="65" w:name="_Toc520913986"/>
      <w:r w:rsidR="003D6E33">
        <w:rPr>
          <w:lang w:val="en-ID"/>
        </w:rPr>
        <w:t>Perancangan Basis Data</w:t>
      </w:r>
      <w:bookmarkEnd w:id="65"/>
    </w:p>
    <w:p w14:paraId="1187076D" w14:textId="2B1EA7B4" w:rsidR="00BD0001" w:rsidRDefault="00B66EB3" w:rsidP="001157E0">
      <w:pPr>
        <w:ind w:firstLine="567"/>
        <w:rPr>
          <w:lang w:val="en-ID"/>
        </w:rPr>
      </w:pPr>
      <w:r>
        <w:rPr>
          <w:lang w:val="en-ID"/>
        </w:rPr>
        <w:t>Tahap perancangan basis data pada penelitian ini dilakukan penulis menggunakan Entity Relationship Diagram (ERD) kemudian diubah menjadi diagram skema basis data, lalu dilakukan normalisasi sehinggal menghasilkan desain basis data yang efisien.</w:t>
      </w:r>
    </w:p>
    <w:p w14:paraId="5214607B" w14:textId="77777777" w:rsidR="00D92D2C" w:rsidRDefault="00D92D2C" w:rsidP="001157E0">
      <w:pPr>
        <w:ind w:firstLine="567"/>
        <w:rPr>
          <w:lang w:val="en-ID"/>
        </w:rPr>
      </w:pPr>
    </w:p>
    <w:p w14:paraId="0A816B81" w14:textId="2C525057" w:rsidR="004D72B6" w:rsidRDefault="004D72B6" w:rsidP="0047718A">
      <w:pPr>
        <w:pStyle w:val="45"/>
        <w:ind w:left="567" w:hanging="567"/>
      </w:pPr>
      <w:bookmarkStart w:id="66" w:name="_Toc520913987"/>
      <w:r>
        <w:t>Entity Relationship Diagram (ERD)</w:t>
      </w:r>
      <w:bookmarkEnd w:id="66"/>
    </w:p>
    <w:p w14:paraId="2205D9B4" w14:textId="396326E1" w:rsidR="004D72B6" w:rsidRDefault="00477859" w:rsidP="001157E0">
      <w:pPr>
        <w:ind w:firstLine="567"/>
        <w:rPr>
          <w:lang w:val="en-ID"/>
        </w:rPr>
      </w:pPr>
      <w:r>
        <w:rPr>
          <w:lang w:val="en-ID"/>
        </w:rPr>
        <w:t>Entity Relationship Diagram adalah diagram yang dapat mengekspresikan keseluruhan data login str</w:t>
      </w:r>
      <w:r w:rsidR="00BE04AB">
        <w:rPr>
          <w:lang w:val="en-ID"/>
        </w:rPr>
        <w:t>uktur penggambaran basis data. Berikut ini adalah ERD yang</w:t>
      </w:r>
      <w:r>
        <w:rPr>
          <w:lang w:val="en-ID"/>
        </w:rPr>
        <w:t xml:space="preserve"> menjelaskan tentang hubungan antar entitas yang digunakan dalam pembuatan sistem inform</w:t>
      </w:r>
      <w:r w:rsidR="00751A37">
        <w:rPr>
          <w:lang w:val="en-ID"/>
        </w:rPr>
        <w:t xml:space="preserve">asi </w:t>
      </w:r>
      <w:r w:rsidR="00211090">
        <w:rPr>
          <w:lang w:val="en-ID"/>
        </w:rPr>
        <w:t>manajemen pengadaan barang</w:t>
      </w:r>
      <w:r w:rsidR="00751A37">
        <w:rPr>
          <w:lang w:val="en-ID"/>
        </w:rPr>
        <w:t>.</w:t>
      </w:r>
    </w:p>
    <w:p w14:paraId="780A83EB" w14:textId="7173E2C1" w:rsidR="00E03C11" w:rsidRDefault="0095113F" w:rsidP="008F0487">
      <w:pPr>
        <w:ind w:firstLine="0"/>
        <w:jc w:val="center"/>
        <w:rPr>
          <w:lang w:val="en-ID"/>
        </w:rPr>
      </w:pPr>
      <w:r>
        <w:rPr>
          <w:noProof/>
        </w:rPr>
        <w:lastRenderedPageBreak/>
        <w:drawing>
          <wp:inline distT="0" distB="0" distL="0" distR="0" wp14:anchorId="752B0A70" wp14:editId="2F58E20E">
            <wp:extent cx="3934391" cy="612457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d.jpg"/>
                    <pic:cNvPicPr/>
                  </pic:nvPicPr>
                  <pic:blipFill>
                    <a:blip r:embed="rId27">
                      <a:extLst>
                        <a:ext uri="{28A0092B-C50C-407E-A947-70E740481C1C}">
                          <a14:useLocalDpi xmlns:a14="http://schemas.microsoft.com/office/drawing/2010/main" val="0"/>
                        </a:ext>
                      </a:extLst>
                    </a:blip>
                    <a:stretch>
                      <a:fillRect/>
                    </a:stretch>
                  </pic:blipFill>
                  <pic:spPr>
                    <a:xfrm>
                      <a:off x="0" y="0"/>
                      <a:ext cx="3941730" cy="6136000"/>
                    </a:xfrm>
                    <a:prstGeom prst="rect">
                      <a:avLst/>
                    </a:prstGeom>
                  </pic:spPr>
                </pic:pic>
              </a:graphicData>
            </a:graphic>
          </wp:inline>
        </w:drawing>
      </w:r>
    </w:p>
    <w:p w14:paraId="404A0E45" w14:textId="65FE99BA" w:rsidR="00751A37" w:rsidRDefault="00133629" w:rsidP="00972199">
      <w:pPr>
        <w:pStyle w:val="Caption"/>
        <w:rPr>
          <w:lang w:val="en-ID"/>
        </w:rPr>
      </w:pPr>
      <w:bookmarkStart w:id="67" w:name="_Toc520403679"/>
      <w:r>
        <w:t>Gambar 4.</w:t>
      </w:r>
      <w:r w:rsidR="00C205D5">
        <w:fldChar w:fldCharType="begin"/>
      </w:r>
      <w:r w:rsidR="00C205D5">
        <w:instrText xml:space="preserve"> SEQ Gambar_4. \* ARABIC </w:instrText>
      </w:r>
      <w:r w:rsidR="00C205D5">
        <w:fldChar w:fldCharType="separate"/>
      </w:r>
      <w:r w:rsidR="00E54869">
        <w:rPr>
          <w:noProof/>
        </w:rPr>
        <w:t>6</w:t>
      </w:r>
      <w:r w:rsidR="00C205D5">
        <w:rPr>
          <w:noProof/>
        </w:rPr>
        <w:fldChar w:fldCharType="end"/>
      </w:r>
      <w:r w:rsidR="00E03C11">
        <w:t xml:space="preserve">. </w:t>
      </w:r>
      <w:r w:rsidR="00751A37">
        <w:rPr>
          <w:lang w:val="en-ID"/>
        </w:rPr>
        <w:t>Entity Relantionship Diagram</w:t>
      </w:r>
      <w:bookmarkEnd w:id="67"/>
    </w:p>
    <w:p w14:paraId="5E04B5C8" w14:textId="77777777" w:rsidR="0047718A" w:rsidRPr="0047718A" w:rsidRDefault="0047718A" w:rsidP="0047718A">
      <w:pPr>
        <w:rPr>
          <w:lang w:val="en-ID"/>
        </w:rPr>
      </w:pPr>
    </w:p>
    <w:p w14:paraId="0E257394" w14:textId="18C7CDD1" w:rsidR="004D72B6" w:rsidRDefault="004D72B6" w:rsidP="0047718A">
      <w:pPr>
        <w:pStyle w:val="45"/>
        <w:ind w:left="567" w:hanging="567"/>
      </w:pPr>
      <w:bookmarkStart w:id="68" w:name="_Toc520913988"/>
      <w:r>
        <w:t>Struktur Tabel</w:t>
      </w:r>
      <w:bookmarkEnd w:id="68"/>
    </w:p>
    <w:p w14:paraId="6CEAC0B2" w14:textId="1FB778B8" w:rsidR="00F50294" w:rsidRDefault="00F50294" w:rsidP="001157E0">
      <w:pPr>
        <w:ind w:firstLine="567"/>
        <w:rPr>
          <w:lang w:val="en-ID"/>
        </w:rPr>
      </w:pPr>
      <w:r>
        <w:rPr>
          <w:lang w:val="en-ID"/>
        </w:rPr>
        <w:t xml:space="preserve">Dalam tahap ini penulis memaparkan pendefinisian basis data yang akan digunakan, meliputi struktur penyimpanan data untuk sistem informasi </w:t>
      </w:r>
      <w:r w:rsidR="000A4E5B">
        <w:rPr>
          <w:lang w:val="en-ID"/>
        </w:rPr>
        <w:t xml:space="preserve">pengadaan barang </w:t>
      </w:r>
      <w:r>
        <w:rPr>
          <w:lang w:val="en-ID"/>
        </w:rPr>
        <w:t xml:space="preserve">di </w:t>
      </w:r>
      <w:r w:rsidR="000A4E5B">
        <w:rPr>
          <w:lang w:val="en-ID"/>
        </w:rPr>
        <w:t>Puskesmas Mlati I</w:t>
      </w:r>
      <w:r>
        <w:rPr>
          <w:lang w:val="en-ID"/>
        </w:rPr>
        <w:t xml:space="preserve"> </w:t>
      </w:r>
      <w:r w:rsidR="00766C49">
        <w:rPr>
          <w:lang w:val="en-ID"/>
        </w:rPr>
        <w:t>Sleman</w:t>
      </w:r>
      <w:r>
        <w:rPr>
          <w:lang w:val="en-ID"/>
        </w:rPr>
        <w:t xml:space="preserve"> yang terdiri dari beberapa tabel seperti berikut:</w:t>
      </w:r>
    </w:p>
    <w:p w14:paraId="228FF28C" w14:textId="6C8FA539" w:rsidR="009B78A8" w:rsidRDefault="009B78A8" w:rsidP="00CB0E80">
      <w:pPr>
        <w:pStyle w:val="ListParagraph"/>
        <w:numPr>
          <w:ilvl w:val="4"/>
          <w:numId w:val="10"/>
        </w:numPr>
        <w:ind w:left="1134" w:hanging="567"/>
        <w:rPr>
          <w:lang w:val="en-ID"/>
        </w:rPr>
      </w:pPr>
      <w:r>
        <w:rPr>
          <w:lang w:val="en-ID"/>
        </w:rPr>
        <w:lastRenderedPageBreak/>
        <w:t xml:space="preserve">Tabel Data </w:t>
      </w:r>
      <w:r w:rsidR="008472DC">
        <w:rPr>
          <w:lang w:val="en-ID"/>
        </w:rPr>
        <w:t>User</w:t>
      </w:r>
    </w:p>
    <w:p w14:paraId="6DB0742D" w14:textId="58E02E67" w:rsidR="00777429" w:rsidRPr="00777429" w:rsidRDefault="00777429" w:rsidP="001157E0">
      <w:pPr>
        <w:pStyle w:val="ListParagraph"/>
        <w:ind w:left="1134" w:firstLine="0"/>
        <w:rPr>
          <w:lang w:val="en-ID"/>
        </w:rPr>
      </w:pPr>
      <w:r w:rsidRPr="00777429">
        <w:rPr>
          <w:lang w:val="en-ID"/>
        </w:rPr>
        <w:t>Nama tabel</w:t>
      </w:r>
      <w:r w:rsidRPr="00777429">
        <w:rPr>
          <w:lang w:val="en-ID"/>
        </w:rPr>
        <w:tab/>
        <w:t>:</w:t>
      </w:r>
      <w:r w:rsidR="008472DC">
        <w:rPr>
          <w:lang w:val="en-ID"/>
        </w:rPr>
        <w:t xml:space="preserve"> user</w:t>
      </w:r>
    </w:p>
    <w:p w14:paraId="2565D776" w14:textId="51065DB6" w:rsidR="00777429" w:rsidRPr="00777429" w:rsidRDefault="00777429" w:rsidP="001157E0">
      <w:pPr>
        <w:pStyle w:val="ListParagraph"/>
        <w:ind w:left="1134" w:firstLine="0"/>
        <w:rPr>
          <w:lang w:val="en-ID"/>
        </w:rPr>
      </w:pPr>
      <w:r w:rsidRPr="00777429">
        <w:rPr>
          <w:lang w:val="en-ID"/>
        </w:rPr>
        <w:t>Primary key</w:t>
      </w:r>
      <w:r w:rsidRPr="00777429">
        <w:rPr>
          <w:lang w:val="en-ID"/>
        </w:rPr>
        <w:tab/>
        <w:t xml:space="preserve">: </w:t>
      </w:r>
      <w:r>
        <w:rPr>
          <w:lang w:val="en-ID"/>
        </w:rPr>
        <w:t>username</w:t>
      </w:r>
    </w:p>
    <w:p w14:paraId="2A40BBE9" w14:textId="51CBD549" w:rsidR="00777429" w:rsidRDefault="00777429" w:rsidP="001157E0">
      <w:pPr>
        <w:pStyle w:val="ListParagraph"/>
        <w:ind w:left="1134" w:firstLine="0"/>
        <w:rPr>
          <w:lang w:val="en-ID"/>
        </w:rPr>
      </w:pPr>
      <w:r w:rsidRPr="00777429">
        <w:rPr>
          <w:lang w:val="en-ID"/>
        </w:rPr>
        <w:t>Foreign key</w:t>
      </w:r>
      <w:r w:rsidRPr="00777429">
        <w:rPr>
          <w:lang w:val="en-ID"/>
        </w:rPr>
        <w:tab/>
        <w:t>: -</w:t>
      </w:r>
    </w:p>
    <w:p w14:paraId="4DCB1C47" w14:textId="515238CA" w:rsidR="00F50294" w:rsidRDefault="00F50294" w:rsidP="001157E0">
      <w:pPr>
        <w:pStyle w:val="ListParagraph"/>
        <w:ind w:left="1134" w:firstLine="0"/>
        <w:rPr>
          <w:lang w:val="en-ID"/>
        </w:rPr>
      </w:pPr>
      <w:r>
        <w:rPr>
          <w:lang w:val="en-ID"/>
        </w:rPr>
        <w:t>Pada Tabel 4.1. digunakan untuk menyimpan master data akun.</w:t>
      </w:r>
    </w:p>
    <w:p w14:paraId="43EF4960" w14:textId="44E08DC5" w:rsidR="00E60001" w:rsidRDefault="00E60001" w:rsidP="00972199">
      <w:pPr>
        <w:pStyle w:val="Caption"/>
        <w:rPr>
          <w:lang w:val="en-ID"/>
        </w:rPr>
      </w:pPr>
      <w:bookmarkStart w:id="69" w:name="_Toc520403909"/>
      <w:r>
        <w:t>Tabel 4.</w:t>
      </w:r>
      <w:r w:rsidR="00C205D5">
        <w:fldChar w:fldCharType="begin"/>
      </w:r>
      <w:r w:rsidR="00C205D5">
        <w:instrText xml:space="preserve"> SEQ Tabel_4. \* ARABIC </w:instrText>
      </w:r>
      <w:r w:rsidR="00C205D5">
        <w:fldChar w:fldCharType="separate"/>
      </w:r>
      <w:r w:rsidR="00E54869">
        <w:rPr>
          <w:noProof/>
        </w:rPr>
        <w:t>1</w:t>
      </w:r>
      <w:r w:rsidR="00C205D5">
        <w:rPr>
          <w:noProof/>
        </w:rPr>
        <w:fldChar w:fldCharType="end"/>
      </w:r>
      <w:r>
        <w:rPr>
          <w:lang w:val="id-ID"/>
        </w:rPr>
        <w:t>.</w:t>
      </w:r>
      <w:r w:rsidRPr="00E60001">
        <w:t xml:space="preserve"> </w:t>
      </w:r>
      <w:r>
        <w:t xml:space="preserve">Tabel Data </w:t>
      </w:r>
      <w:r w:rsidR="008472DC">
        <w:t>User</w:t>
      </w:r>
      <w:bookmarkEnd w:id="69"/>
    </w:p>
    <w:tbl>
      <w:tblPr>
        <w:tblStyle w:val="TableGrid"/>
        <w:tblW w:w="7188" w:type="dxa"/>
        <w:tblInd w:w="678" w:type="dxa"/>
        <w:tblLook w:val="04A0" w:firstRow="1" w:lastRow="0" w:firstColumn="1" w:lastColumn="0" w:noHBand="0" w:noVBand="1"/>
      </w:tblPr>
      <w:tblGrid>
        <w:gridCol w:w="570"/>
        <w:gridCol w:w="2402"/>
        <w:gridCol w:w="1418"/>
        <w:gridCol w:w="896"/>
        <w:gridCol w:w="1902"/>
      </w:tblGrid>
      <w:tr w:rsidR="00F50294" w14:paraId="7ACC2FCC" w14:textId="77777777" w:rsidTr="007E5027">
        <w:trPr>
          <w:trHeight w:val="470"/>
        </w:trPr>
        <w:tc>
          <w:tcPr>
            <w:tcW w:w="570" w:type="dxa"/>
            <w:shd w:val="clear" w:color="auto" w:fill="D0CECE" w:themeFill="background2" w:themeFillShade="E6"/>
            <w:vAlign w:val="center"/>
          </w:tcPr>
          <w:p w14:paraId="5AB40548" w14:textId="77777777" w:rsidR="00F50294" w:rsidRPr="003F7EE7" w:rsidRDefault="00F50294"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473B85A1" w14:textId="77777777" w:rsidR="00F50294" w:rsidRPr="003F7EE7" w:rsidRDefault="00F50294"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51824F99" w14:textId="77777777" w:rsidR="00F50294" w:rsidRPr="003F7EE7" w:rsidRDefault="00F50294"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0F347FD2" w14:textId="77777777" w:rsidR="00F50294" w:rsidRPr="003F7EE7" w:rsidRDefault="00F50294" w:rsidP="00F727D5">
            <w:pPr>
              <w:pStyle w:val="ListParagraph"/>
              <w:spacing w:line="276" w:lineRule="auto"/>
              <w:ind w:firstLine="0"/>
              <w:jc w:val="center"/>
              <w:rPr>
                <w:lang w:val="id-ID"/>
              </w:rPr>
            </w:pPr>
            <w:r>
              <w:rPr>
                <w:lang w:val="id-ID"/>
              </w:rPr>
              <w:t>Length</w:t>
            </w:r>
          </w:p>
        </w:tc>
        <w:tc>
          <w:tcPr>
            <w:tcW w:w="1902" w:type="dxa"/>
            <w:shd w:val="clear" w:color="auto" w:fill="D0CECE" w:themeFill="background2" w:themeFillShade="E6"/>
            <w:vAlign w:val="center"/>
          </w:tcPr>
          <w:p w14:paraId="6C184998" w14:textId="77777777" w:rsidR="00F50294" w:rsidRDefault="00F50294" w:rsidP="00F727D5">
            <w:pPr>
              <w:pStyle w:val="ListParagraph"/>
              <w:spacing w:line="276" w:lineRule="auto"/>
              <w:ind w:firstLine="0"/>
              <w:jc w:val="center"/>
              <w:rPr>
                <w:lang w:val="id-ID"/>
              </w:rPr>
            </w:pPr>
            <w:r>
              <w:rPr>
                <w:lang w:val="id-ID"/>
              </w:rPr>
              <w:t>Keterangan</w:t>
            </w:r>
          </w:p>
        </w:tc>
      </w:tr>
      <w:tr w:rsidR="00F50294" w14:paraId="120A9E12" w14:textId="77777777" w:rsidTr="001157E0">
        <w:tc>
          <w:tcPr>
            <w:tcW w:w="570" w:type="dxa"/>
            <w:vAlign w:val="center"/>
          </w:tcPr>
          <w:p w14:paraId="06528E63" w14:textId="77777777" w:rsidR="00F50294" w:rsidRPr="003F7EE7" w:rsidRDefault="00F50294" w:rsidP="00F727D5">
            <w:pPr>
              <w:pStyle w:val="ListParagraph"/>
              <w:spacing w:line="276" w:lineRule="auto"/>
              <w:ind w:firstLine="0"/>
              <w:jc w:val="left"/>
              <w:rPr>
                <w:lang w:val="id-ID"/>
              </w:rPr>
            </w:pPr>
            <w:r>
              <w:rPr>
                <w:lang w:val="id-ID"/>
              </w:rPr>
              <w:t>1.</w:t>
            </w:r>
          </w:p>
        </w:tc>
        <w:tc>
          <w:tcPr>
            <w:tcW w:w="2402" w:type="dxa"/>
            <w:vAlign w:val="center"/>
          </w:tcPr>
          <w:p w14:paraId="282D2762" w14:textId="6702E679" w:rsidR="00F50294" w:rsidRPr="003F7EE7" w:rsidRDefault="008472DC" w:rsidP="00F727D5">
            <w:pPr>
              <w:pStyle w:val="ListParagraph"/>
              <w:spacing w:line="276" w:lineRule="auto"/>
              <w:ind w:firstLine="0"/>
              <w:jc w:val="left"/>
              <w:rPr>
                <w:lang w:val="id-ID"/>
              </w:rPr>
            </w:pPr>
            <w:r>
              <w:rPr>
                <w:lang w:val="id-ID"/>
              </w:rPr>
              <w:t>username</w:t>
            </w:r>
          </w:p>
        </w:tc>
        <w:tc>
          <w:tcPr>
            <w:tcW w:w="1418" w:type="dxa"/>
            <w:vAlign w:val="center"/>
          </w:tcPr>
          <w:p w14:paraId="674CB603" w14:textId="77777777" w:rsidR="00F50294" w:rsidRPr="003F7EE7" w:rsidRDefault="00F50294" w:rsidP="00F727D5">
            <w:pPr>
              <w:pStyle w:val="ListParagraph"/>
              <w:spacing w:line="276" w:lineRule="auto"/>
              <w:ind w:firstLine="0"/>
              <w:jc w:val="left"/>
              <w:rPr>
                <w:lang w:val="id-ID"/>
              </w:rPr>
            </w:pPr>
            <w:r>
              <w:rPr>
                <w:lang w:val="id-ID"/>
              </w:rPr>
              <w:t>Varchar</w:t>
            </w:r>
          </w:p>
        </w:tc>
        <w:tc>
          <w:tcPr>
            <w:tcW w:w="896" w:type="dxa"/>
            <w:vAlign w:val="center"/>
          </w:tcPr>
          <w:p w14:paraId="04EF8203" w14:textId="77777777" w:rsidR="00F50294" w:rsidRPr="003F7EE7" w:rsidRDefault="00F50294" w:rsidP="00F727D5">
            <w:pPr>
              <w:pStyle w:val="ListParagraph"/>
              <w:spacing w:line="276" w:lineRule="auto"/>
              <w:ind w:firstLine="0"/>
              <w:jc w:val="center"/>
              <w:rPr>
                <w:lang w:val="id-ID"/>
              </w:rPr>
            </w:pPr>
            <w:r>
              <w:rPr>
                <w:lang w:val="id-ID"/>
              </w:rPr>
              <w:t>50</w:t>
            </w:r>
          </w:p>
        </w:tc>
        <w:tc>
          <w:tcPr>
            <w:tcW w:w="1902" w:type="dxa"/>
          </w:tcPr>
          <w:p w14:paraId="735B564C" w14:textId="77777777" w:rsidR="00F50294" w:rsidRPr="003F7EE7" w:rsidRDefault="00F50294" w:rsidP="00F727D5">
            <w:pPr>
              <w:pStyle w:val="ListParagraph"/>
              <w:spacing w:line="276" w:lineRule="auto"/>
              <w:ind w:firstLine="0"/>
              <w:jc w:val="left"/>
              <w:rPr>
                <w:lang w:val="id-ID"/>
              </w:rPr>
            </w:pPr>
            <w:r>
              <w:rPr>
                <w:lang w:val="id-ID"/>
              </w:rPr>
              <w:t>Primary Key</w:t>
            </w:r>
          </w:p>
        </w:tc>
      </w:tr>
      <w:tr w:rsidR="00F50294" w14:paraId="21BE90D2" w14:textId="77777777" w:rsidTr="001157E0">
        <w:tc>
          <w:tcPr>
            <w:tcW w:w="570" w:type="dxa"/>
            <w:vAlign w:val="center"/>
          </w:tcPr>
          <w:p w14:paraId="3C5EC0C7" w14:textId="77777777" w:rsidR="00F50294" w:rsidRDefault="00F50294" w:rsidP="00F727D5">
            <w:pPr>
              <w:pStyle w:val="ListParagraph"/>
              <w:spacing w:line="276" w:lineRule="auto"/>
              <w:ind w:firstLine="0"/>
              <w:jc w:val="left"/>
              <w:rPr>
                <w:lang w:val="id-ID"/>
              </w:rPr>
            </w:pPr>
            <w:r>
              <w:rPr>
                <w:lang w:val="id-ID"/>
              </w:rPr>
              <w:t>2.</w:t>
            </w:r>
          </w:p>
        </w:tc>
        <w:tc>
          <w:tcPr>
            <w:tcW w:w="2402" w:type="dxa"/>
            <w:vAlign w:val="center"/>
          </w:tcPr>
          <w:p w14:paraId="1A165A87" w14:textId="46517D6A" w:rsidR="00F50294" w:rsidRDefault="008472DC" w:rsidP="00F727D5">
            <w:pPr>
              <w:pStyle w:val="ListParagraph"/>
              <w:spacing w:line="276" w:lineRule="auto"/>
              <w:ind w:firstLine="0"/>
              <w:jc w:val="left"/>
              <w:rPr>
                <w:lang w:val="id-ID"/>
              </w:rPr>
            </w:pPr>
            <w:r>
              <w:t>p</w:t>
            </w:r>
            <w:r>
              <w:rPr>
                <w:lang w:val="id-ID"/>
              </w:rPr>
              <w:t>assword</w:t>
            </w:r>
          </w:p>
        </w:tc>
        <w:tc>
          <w:tcPr>
            <w:tcW w:w="1418" w:type="dxa"/>
            <w:vAlign w:val="center"/>
          </w:tcPr>
          <w:p w14:paraId="669BA46A" w14:textId="77777777" w:rsidR="00F50294" w:rsidRDefault="00F50294" w:rsidP="00F727D5">
            <w:pPr>
              <w:pStyle w:val="ListParagraph"/>
              <w:spacing w:line="276" w:lineRule="auto"/>
              <w:ind w:firstLine="0"/>
              <w:jc w:val="left"/>
              <w:rPr>
                <w:lang w:val="id-ID"/>
              </w:rPr>
            </w:pPr>
            <w:r>
              <w:rPr>
                <w:lang w:val="id-ID"/>
              </w:rPr>
              <w:t>Varchar</w:t>
            </w:r>
          </w:p>
        </w:tc>
        <w:tc>
          <w:tcPr>
            <w:tcW w:w="896" w:type="dxa"/>
            <w:vAlign w:val="center"/>
          </w:tcPr>
          <w:p w14:paraId="7BFF5943" w14:textId="67E9FF87" w:rsidR="00F50294" w:rsidRDefault="00E8195E" w:rsidP="00F727D5">
            <w:pPr>
              <w:pStyle w:val="ListParagraph"/>
              <w:spacing w:line="276" w:lineRule="auto"/>
              <w:ind w:firstLine="0"/>
              <w:jc w:val="center"/>
              <w:rPr>
                <w:lang w:val="id-ID"/>
              </w:rPr>
            </w:pPr>
            <w:r>
              <w:rPr>
                <w:lang w:val="id-ID"/>
              </w:rPr>
              <w:t>5</w:t>
            </w:r>
            <w:r w:rsidR="00F50294">
              <w:rPr>
                <w:lang w:val="id-ID"/>
              </w:rPr>
              <w:t>0</w:t>
            </w:r>
          </w:p>
        </w:tc>
        <w:tc>
          <w:tcPr>
            <w:tcW w:w="1902" w:type="dxa"/>
          </w:tcPr>
          <w:p w14:paraId="0E10489E" w14:textId="77777777" w:rsidR="00F50294" w:rsidRDefault="00F50294" w:rsidP="00F727D5">
            <w:pPr>
              <w:pStyle w:val="ListParagraph"/>
              <w:spacing w:line="276" w:lineRule="auto"/>
              <w:ind w:firstLine="0"/>
              <w:jc w:val="left"/>
              <w:rPr>
                <w:lang w:val="id-ID"/>
              </w:rPr>
            </w:pPr>
          </w:p>
        </w:tc>
      </w:tr>
      <w:tr w:rsidR="00F50294" w14:paraId="599BF67E" w14:textId="77777777" w:rsidTr="001157E0">
        <w:tc>
          <w:tcPr>
            <w:tcW w:w="570" w:type="dxa"/>
            <w:vAlign w:val="center"/>
          </w:tcPr>
          <w:p w14:paraId="26C67D57" w14:textId="77777777" w:rsidR="00F50294" w:rsidRPr="003F7EE7" w:rsidRDefault="00F50294" w:rsidP="00F727D5">
            <w:pPr>
              <w:spacing w:line="276" w:lineRule="auto"/>
              <w:ind w:firstLine="0"/>
              <w:jc w:val="left"/>
              <w:rPr>
                <w:lang w:val="id-ID"/>
              </w:rPr>
            </w:pPr>
            <w:r>
              <w:rPr>
                <w:lang w:val="id-ID"/>
              </w:rPr>
              <w:t>3.</w:t>
            </w:r>
          </w:p>
        </w:tc>
        <w:tc>
          <w:tcPr>
            <w:tcW w:w="2402" w:type="dxa"/>
            <w:vAlign w:val="center"/>
          </w:tcPr>
          <w:p w14:paraId="27C33D29" w14:textId="4D5A3EC7" w:rsidR="00F50294" w:rsidRDefault="008472DC" w:rsidP="008472DC">
            <w:pPr>
              <w:pStyle w:val="ListParagraph"/>
              <w:spacing w:line="276" w:lineRule="auto"/>
              <w:ind w:firstLine="0"/>
              <w:jc w:val="left"/>
              <w:rPr>
                <w:lang w:val="id-ID"/>
              </w:rPr>
            </w:pPr>
            <w:r>
              <w:rPr>
                <w:lang w:val="id-ID"/>
              </w:rPr>
              <w:t>hakakses</w:t>
            </w:r>
          </w:p>
        </w:tc>
        <w:tc>
          <w:tcPr>
            <w:tcW w:w="1418" w:type="dxa"/>
            <w:vAlign w:val="center"/>
          </w:tcPr>
          <w:p w14:paraId="080E1D79" w14:textId="77777777" w:rsidR="00F50294" w:rsidRDefault="00F50294" w:rsidP="00F727D5">
            <w:pPr>
              <w:pStyle w:val="ListParagraph"/>
              <w:spacing w:line="276" w:lineRule="auto"/>
              <w:ind w:firstLine="0"/>
              <w:jc w:val="left"/>
              <w:rPr>
                <w:lang w:val="id-ID"/>
              </w:rPr>
            </w:pPr>
            <w:r>
              <w:rPr>
                <w:lang w:val="id-ID"/>
              </w:rPr>
              <w:t>Varchar</w:t>
            </w:r>
          </w:p>
        </w:tc>
        <w:tc>
          <w:tcPr>
            <w:tcW w:w="896" w:type="dxa"/>
            <w:vAlign w:val="center"/>
          </w:tcPr>
          <w:p w14:paraId="208D5AB0" w14:textId="15276470" w:rsidR="00F50294" w:rsidRDefault="00E8195E" w:rsidP="00F727D5">
            <w:pPr>
              <w:pStyle w:val="ListParagraph"/>
              <w:spacing w:line="276" w:lineRule="auto"/>
              <w:ind w:firstLine="0"/>
              <w:jc w:val="center"/>
              <w:rPr>
                <w:lang w:val="id-ID"/>
              </w:rPr>
            </w:pPr>
            <w:r>
              <w:rPr>
                <w:lang w:val="id-ID"/>
              </w:rPr>
              <w:t>1</w:t>
            </w:r>
            <w:r w:rsidR="00F50294">
              <w:rPr>
                <w:lang w:val="id-ID"/>
              </w:rPr>
              <w:t>0</w:t>
            </w:r>
          </w:p>
        </w:tc>
        <w:tc>
          <w:tcPr>
            <w:tcW w:w="1902" w:type="dxa"/>
          </w:tcPr>
          <w:p w14:paraId="69DCE076" w14:textId="77777777" w:rsidR="00F50294" w:rsidRDefault="00F50294" w:rsidP="00F727D5">
            <w:pPr>
              <w:pStyle w:val="ListParagraph"/>
              <w:spacing w:line="276" w:lineRule="auto"/>
              <w:ind w:firstLine="0"/>
              <w:jc w:val="left"/>
              <w:rPr>
                <w:lang w:val="id-ID"/>
              </w:rPr>
            </w:pPr>
          </w:p>
        </w:tc>
      </w:tr>
    </w:tbl>
    <w:p w14:paraId="13C235A0" w14:textId="7ADB994D" w:rsidR="00F50294" w:rsidRDefault="00F50294" w:rsidP="00F50294">
      <w:pPr>
        <w:pStyle w:val="ListParagraph"/>
        <w:ind w:left="1077" w:firstLine="0"/>
        <w:jc w:val="left"/>
        <w:rPr>
          <w:lang w:val="en-ID"/>
        </w:rPr>
      </w:pPr>
      <w:r>
        <w:rPr>
          <w:rStyle w:val="CommentReference"/>
        </w:rPr>
        <w:commentReference w:id="70"/>
      </w:r>
    </w:p>
    <w:p w14:paraId="5F79A3C6" w14:textId="2EF19B05" w:rsidR="00196AB0" w:rsidRPr="00196AB0" w:rsidRDefault="009B78A8" w:rsidP="00CB0E80">
      <w:pPr>
        <w:pStyle w:val="ListParagraph"/>
        <w:numPr>
          <w:ilvl w:val="4"/>
          <w:numId w:val="10"/>
        </w:numPr>
        <w:ind w:left="1134" w:hanging="567"/>
        <w:rPr>
          <w:lang w:val="en-ID"/>
        </w:rPr>
      </w:pPr>
      <w:r>
        <w:rPr>
          <w:lang w:val="en-ID"/>
        </w:rPr>
        <w:t xml:space="preserve">Tabel Data </w:t>
      </w:r>
      <w:r w:rsidR="00F72A8F">
        <w:rPr>
          <w:lang w:val="en-ID"/>
        </w:rPr>
        <w:t>Supplier</w:t>
      </w:r>
    </w:p>
    <w:p w14:paraId="5214A237" w14:textId="7209D874" w:rsidR="00196AB0" w:rsidRPr="00196AB0" w:rsidRDefault="00F72A8F" w:rsidP="001157E0">
      <w:pPr>
        <w:pStyle w:val="ListParagraph"/>
        <w:ind w:left="1134" w:firstLine="0"/>
        <w:rPr>
          <w:lang w:val="en-ID"/>
        </w:rPr>
      </w:pPr>
      <w:r>
        <w:rPr>
          <w:lang w:val="en-ID"/>
        </w:rPr>
        <w:t>Nama tabel</w:t>
      </w:r>
      <w:r>
        <w:rPr>
          <w:lang w:val="en-ID"/>
        </w:rPr>
        <w:tab/>
        <w:t>: supplier</w:t>
      </w:r>
    </w:p>
    <w:p w14:paraId="7C9FFFFA" w14:textId="52632E9A" w:rsidR="00196AB0" w:rsidRPr="00196AB0" w:rsidRDefault="00196AB0" w:rsidP="001157E0">
      <w:pPr>
        <w:pStyle w:val="ListParagraph"/>
        <w:ind w:left="1134" w:firstLine="0"/>
        <w:rPr>
          <w:lang w:val="en-ID"/>
        </w:rPr>
      </w:pPr>
      <w:r w:rsidRPr="00196AB0">
        <w:rPr>
          <w:lang w:val="en-ID"/>
        </w:rPr>
        <w:t>Primary key</w:t>
      </w:r>
      <w:r w:rsidRPr="00196AB0">
        <w:rPr>
          <w:lang w:val="en-ID"/>
        </w:rPr>
        <w:tab/>
        <w:t xml:space="preserve">: </w:t>
      </w:r>
      <w:r w:rsidR="00F72A8F">
        <w:rPr>
          <w:lang w:val="en-ID"/>
        </w:rPr>
        <w:t>kodesup</w:t>
      </w:r>
    </w:p>
    <w:p w14:paraId="2912B325" w14:textId="212C1E85" w:rsidR="009B78A8" w:rsidRDefault="00196AB0" w:rsidP="001157E0">
      <w:pPr>
        <w:pStyle w:val="ListParagraph"/>
        <w:ind w:left="1134" w:firstLine="0"/>
        <w:rPr>
          <w:lang w:val="en-ID"/>
        </w:rPr>
      </w:pPr>
      <w:r w:rsidRPr="00196AB0">
        <w:rPr>
          <w:lang w:val="en-ID"/>
        </w:rPr>
        <w:t>Foreign key</w:t>
      </w:r>
      <w:r w:rsidRPr="00196AB0">
        <w:rPr>
          <w:lang w:val="en-ID"/>
        </w:rPr>
        <w:tab/>
        <w:t>: -</w:t>
      </w:r>
    </w:p>
    <w:p w14:paraId="191F6746" w14:textId="3A6B3653" w:rsidR="00F50294" w:rsidRDefault="00F50294" w:rsidP="001157E0">
      <w:pPr>
        <w:pStyle w:val="ListParagraph"/>
        <w:ind w:left="1134" w:firstLine="0"/>
        <w:rPr>
          <w:lang w:val="en-ID"/>
        </w:rPr>
      </w:pPr>
      <w:r>
        <w:rPr>
          <w:lang w:val="en-ID"/>
        </w:rPr>
        <w:t xml:space="preserve">Pada Tabel 4.2. digunakan untuk menyiman master data </w:t>
      </w:r>
      <w:r w:rsidR="00F72A8F">
        <w:rPr>
          <w:lang w:val="en-ID"/>
        </w:rPr>
        <w:t>supplier</w:t>
      </w:r>
      <w:r>
        <w:rPr>
          <w:lang w:val="en-ID"/>
        </w:rPr>
        <w:t>.</w:t>
      </w:r>
    </w:p>
    <w:p w14:paraId="64C9AE30" w14:textId="04933F36" w:rsidR="00F50294" w:rsidRPr="00F72A8F" w:rsidRDefault="00F50294" w:rsidP="001157E0">
      <w:pPr>
        <w:pStyle w:val="ListParagraph"/>
        <w:ind w:left="567" w:firstLine="0"/>
        <w:jc w:val="center"/>
      </w:pPr>
      <w:bookmarkStart w:id="71" w:name="_Toc520403910"/>
      <w:r>
        <w:rPr>
          <w:lang w:val="id-ID"/>
        </w:rPr>
        <w:t>T</w:t>
      </w:r>
      <w:r>
        <w:t>abel 4.</w:t>
      </w:r>
      <w:r w:rsidR="00C205D5">
        <w:fldChar w:fldCharType="begin"/>
      </w:r>
      <w:r w:rsidR="00C205D5">
        <w:instrText xml:space="preserve"> SEQ Tabel_4. \* ARABIC </w:instrText>
      </w:r>
      <w:r w:rsidR="00C205D5">
        <w:fldChar w:fldCharType="separate"/>
      </w:r>
      <w:r w:rsidR="00E54869">
        <w:rPr>
          <w:noProof/>
        </w:rPr>
        <w:t>2</w:t>
      </w:r>
      <w:r w:rsidR="00C205D5">
        <w:rPr>
          <w:noProof/>
        </w:rPr>
        <w:fldChar w:fldCharType="end"/>
      </w:r>
      <w:r>
        <w:t>.</w:t>
      </w:r>
      <w:r w:rsidRPr="00FD30C2">
        <w:t xml:space="preserve"> </w:t>
      </w:r>
      <w:r>
        <w:t xml:space="preserve">Tabel Data </w:t>
      </w:r>
      <w:r w:rsidR="00F72A8F">
        <w:t>Supplier</w:t>
      </w:r>
      <w:bookmarkEnd w:id="71"/>
    </w:p>
    <w:tbl>
      <w:tblPr>
        <w:tblStyle w:val="TableGrid"/>
        <w:tblW w:w="7188" w:type="dxa"/>
        <w:tblInd w:w="675" w:type="dxa"/>
        <w:tblLook w:val="04A0" w:firstRow="1" w:lastRow="0" w:firstColumn="1" w:lastColumn="0" w:noHBand="0" w:noVBand="1"/>
      </w:tblPr>
      <w:tblGrid>
        <w:gridCol w:w="570"/>
        <w:gridCol w:w="2402"/>
        <w:gridCol w:w="1418"/>
        <w:gridCol w:w="896"/>
        <w:gridCol w:w="1902"/>
      </w:tblGrid>
      <w:tr w:rsidR="00F50294" w14:paraId="017EE798" w14:textId="77777777" w:rsidTr="007E5027">
        <w:trPr>
          <w:trHeight w:val="470"/>
        </w:trPr>
        <w:tc>
          <w:tcPr>
            <w:tcW w:w="570" w:type="dxa"/>
            <w:shd w:val="clear" w:color="auto" w:fill="D0CECE" w:themeFill="background2" w:themeFillShade="E6"/>
            <w:vAlign w:val="center"/>
          </w:tcPr>
          <w:p w14:paraId="282C4566" w14:textId="77777777" w:rsidR="00F50294" w:rsidRPr="003F7EE7" w:rsidRDefault="00F50294"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456F2B5A" w14:textId="77777777" w:rsidR="00F50294" w:rsidRPr="003F7EE7" w:rsidRDefault="00F50294"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54DEF89B" w14:textId="77777777" w:rsidR="00F50294" w:rsidRPr="003F7EE7" w:rsidRDefault="00F50294"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08F43525" w14:textId="77777777" w:rsidR="00F50294" w:rsidRPr="003F7EE7" w:rsidRDefault="00F50294" w:rsidP="00F727D5">
            <w:pPr>
              <w:pStyle w:val="ListParagraph"/>
              <w:spacing w:line="276" w:lineRule="auto"/>
              <w:ind w:firstLine="0"/>
              <w:jc w:val="center"/>
              <w:rPr>
                <w:lang w:val="id-ID"/>
              </w:rPr>
            </w:pPr>
            <w:r>
              <w:rPr>
                <w:lang w:val="id-ID"/>
              </w:rPr>
              <w:t>Length</w:t>
            </w:r>
          </w:p>
        </w:tc>
        <w:tc>
          <w:tcPr>
            <w:tcW w:w="1902" w:type="dxa"/>
            <w:shd w:val="clear" w:color="auto" w:fill="D0CECE" w:themeFill="background2" w:themeFillShade="E6"/>
            <w:vAlign w:val="center"/>
          </w:tcPr>
          <w:p w14:paraId="1BA76FF6" w14:textId="77777777" w:rsidR="00F50294" w:rsidRDefault="00F50294" w:rsidP="00F727D5">
            <w:pPr>
              <w:pStyle w:val="ListParagraph"/>
              <w:spacing w:line="276" w:lineRule="auto"/>
              <w:ind w:firstLine="0"/>
              <w:jc w:val="center"/>
              <w:rPr>
                <w:lang w:val="id-ID"/>
              </w:rPr>
            </w:pPr>
            <w:r>
              <w:rPr>
                <w:lang w:val="id-ID"/>
              </w:rPr>
              <w:t>Keterangan</w:t>
            </w:r>
          </w:p>
        </w:tc>
      </w:tr>
      <w:tr w:rsidR="00F50294" w14:paraId="61174961" w14:textId="77777777" w:rsidTr="001157E0">
        <w:tc>
          <w:tcPr>
            <w:tcW w:w="570" w:type="dxa"/>
            <w:vAlign w:val="center"/>
          </w:tcPr>
          <w:p w14:paraId="7C8760AC" w14:textId="77777777" w:rsidR="00F50294" w:rsidRPr="003F7EE7" w:rsidRDefault="00F50294" w:rsidP="00F727D5">
            <w:pPr>
              <w:pStyle w:val="ListParagraph"/>
              <w:spacing w:line="276" w:lineRule="auto"/>
              <w:ind w:firstLine="0"/>
              <w:jc w:val="left"/>
              <w:rPr>
                <w:lang w:val="id-ID"/>
              </w:rPr>
            </w:pPr>
            <w:r>
              <w:rPr>
                <w:lang w:val="id-ID"/>
              </w:rPr>
              <w:t>1.</w:t>
            </w:r>
          </w:p>
        </w:tc>
        <w:tc>
          <w:tcPr>
            <w:tcW w:w="2402" w:type="dxa"/>
            <w:vAlign w:val="center"/>
          </w:tcPr>
          <w:p w14:paraId="70949800" w14:textId="75D0D1FA" w:rsidR="00F50294" w:rsidRPr="00683561" w:rsidRDefault="00683561" w:rsidP="00F727D5">
            <w:pPr>
              <w:pStyle w:val="ListParagraph"/>
              <w:spacing w:line="276" w:lineRule="auto"/>
              <w:ind w:firstLine="0"/>
              <w:jc w:val="left"/>
            </w:pPr>
            <w:r>
              <w:t>kodesup</w:t>
            </w:r>
          </w:p>
        </w:tc>
        <w:tc>
          <w:tcPr>
            <w:tcW w:w="1418" w:type="dxa"/>
            <w:vAlign w:val="center"/>
          </w:tcPr>
          <w:p w14:paraId="0F982493" w14:textId="5C8BAFB0" w:rsidR="00F50294" w:rsidRPr="00683561" w:rsidRDefault="00683561" w:rsidP="00F727D5">
            <w:pPr>
              <w:pStyle w:val="ListParagraph"/>
              <w:spacing w:line="276" w:lineRule="auto"/>
              <w:ind w:firstLine="0"/>
              <w:jc w:val="left"/>
            </w:pPr>
            <w:r>
              <w:t>Varchar</w:t>
            </w:r>
          </w:p>
        </w:tc>
        <w:tc>
          <w:tcPr>
            <w:tcW w:w="896" w:type="dxa"/>
            <w:vAlign w:val="center"/>
          </w:tcPr>
          <w:p w14:paraId="5ABFD685" w14:textId="7D21A1F2" w:rsidR="00F50294" w:rsidRPr="00683561" w:rsidRDefault="00683561" w:rsidP="00F727D5">
            <w:pPr>
              <w:pStyle w:val="ListParagraph"/>
              <w:spacing w:line="276" w:lineRule="auto"/>
              <w:ind w:firstLine="0"/>
              <w:jc w:val="center"/>
            </w:pPr>
            <w:r>
              <w:t>10</w:t>
            </w:r>
          </w:p>
        </w:tc>
        <w:tc>
          <w:tcPr>
            <w:tcW w:w="1902" w:type="dxa"/>
          </w:tcPr>
          <w:p w14:paraId="0C959239" w14:textId="0631ACE7" w:rsidR="00F50294" w:rsidRPr="00683561" w:rsidRDefault="00683561" w:rsidP="00F727D5">
            <w:pPr>
              <w:pStyle w:val="ListParagraph"/>
              <w:spacing w:line="276" w:lineRule="auto"/>
              <w:ind w:firstLine="0"/>
              <w:jc w:val="left"/>
            </w:pPr>
            <w:r>
              <w:t>Primary Key</w:t>
            </w:r>
          </w:p>
        </w:tc>
      </w:tr>
      <w:tr w:rsidR="00F50294" w14:paraId="3776474F" w14:textId="77777777" w:rsidTr="001157E0">
        <w:tc>
          <w:tcPr>
            <w:tcW w:w="570" w:type="dxa"/>
            <w:vAlign w:val="center"/>
          </w:tcPr>
          <w:p w14:paraId="556702AD" w14:textId="77777777" w:rsidR="00F50294" w:rsidRDefault="00F50294" w:rsidP="00F727D5">
            <w:pPr>
              <w:pStyle w:val="ListParagraph"/>
              <w:spacing w:line="276" w:lineRule="auto"/>
              <w:ind w:firstLine="0"/>
              <w:jc w:val="left"/>
              <w:rPr>
                <w:lang w:val="id-ID"/>
              </w:rPr>
            </w:pPr>
            <w:r>
              <w:rPr>
                <w:lang w:val="id-ID"/>
              </w:rPr>
              <w:t>2.</w:t>
            </w:r>
          </w:p>
        </w:tc>
        <w:tc>
          <w:tcPr>
            <w:tcW w:w="2402" w:type="dxa"/>
            <w:vAlign w:val="center"/>
          </w:tcPr>
          <w:p w14:paraId="6BDE8B06" w14:textId="0B04CEFD" w:rsidR="00F50294" w:rsidRPr="00683561" w:rsidRDefault="00683561" w:rsidP="00F727D5">
            <w:pPr>
              <w:pStyle w:val="ListParagraph"/>
              <w:spacing w:line="276" w:lineRule="auto"/>
              <w:ind w:firstLine="0"/>
              <w:jc w:val="left"/>
            </w:pPr>
            <w:r>
              <w:t>namasup</w:t>
            </w:r>
          </w:p>
        </w:tc>
        <w:tc>
          <w:tcPr>
            <w:tcW w:w="1418" w:type="dxa"/>
            <w:vAlign w:val="center"/>
          </w:tcPr>
          <w:p w14:paraId="53885FC3" w14:textId="555FD8E1" w:rsidR="00F50294" w:rsidRPr="00683561" w:rsidRDefault="00683561" w:rsidP="00F727D5">
            <w:pPr>
              <w:pStyle w:val="ListParagraph"/>
              <w:spacing w:line="276" w:lineRule="auto"/>
              <w:ind w:firstLine="0"/>
              <w:jc w:val="left"/>
            </w:pPr>
            <w:r>
              <w:t>Varchar</w:t>
            </w:r>
          </w:p>
        </w:tc>
        <w:tc>
          <w:tcPr>
            <w:tcW w:w="896" w:type="dxa"/>
            <w:vAlign w:val="center"/>
          </w:tcPr>
          <w:p w14:paraId="31CE9BF9" w14:textId="443D95F5" w:rsidR="00F50294" w:rsidRPr="00683561" w:rsidRDefault="00683561" w:rsidP="00F727D5">
            <w:pPr>
              <w:pStyle w:val="ListParagraph"/>
              <w:spacing w:line="276" w:lineRule="auto"/>
              <w:ind w:firstLine="0"/>
              <w:jc w:val="center"/>
            </w:pPr>
            <w:r>
              <w:t>50</w:t>
            </w:r>
          </w:p>
        </w:tc>
        <w:tc>
          <w:tcPr>
            <w:tcW w:w="1902" w:type="dxa"/>
          </w:tcPr>
          <w:p w14:paraId="5E427B05" w14:textId="77777777" w:rsidR="00F50294" w:rsidRDefault="00F50294" w:rsidP="00F727D5">
            <w:pPr>
              <w:pStyle w:val="ListParagraph"/>
              <w:spacing w:line="276" w:lineRule="auto"/>
              <w:ind w:firstLine="0"/>
              <w:jc w:val="left"/>
              <w:rPr>
                <w:lang w:val="id-ID"/>
              </w:rPr>
            </w:pPr>
          </w:p>
        </w:tc>
      </w:tr>
      <w:tr w:rsidR="00F50294" w14:paraId="05C7F1A8" w14:textId="77777777" w:rsidTr="001157E0">
        <w:tc>
          <w:tcPr>
            <w:tcW w:w="570" w:type="dxa"/>
            <w:vAlign w:val="center"/>
          </w:tcPr>
          <w:p w14:paraId="4F9A6908" w14:textId="77777777" w:rsidR="00F50294" w:rsidRPr="003F7EE7" w:rsidRDefault="00F50294" w:rsidP="00F727D5">
            <w:pPr>
              <w:spacing w:line="276" w:lineRule="auto"/>
              <w:ind w:firstLine="0"/>
              <w:jc w:val="left"/>
              <w:rPr>
                <w:lang w:val="id-ID"/>
              </w:rPr>
            </w:pPr>
            <w:r>
              <w:rPr>
                <w:lang w:val="id-ID"/>
              </w:rPr>
              <w:t>3.</w:t>
            </w:r>
          </w:p>
        </w:tc>
        <w:tc>
          <w:tcPr>
            <w:tcW w:w="2402" w:type="dxa"/>
            <w:vAlign w:val="center"/>
          </w:tcPr>
          <w:p w14:paraId="71BC2EBF" w14:textId="3599EB4C" w:rsidR="00F50294" w:rsidRPr="00364B6D" w:rsidRDefault="00364B6D" w:rsidP="00F727D5">
            <w:pPr>
              <w:pStyle w:val="ListParagraph"/>
              <w:spacing w:line="276" w:lineRule="auto"/>
              <w:ind w:firstLine="0"/>
              <w:jc w:val="left"/>
            </w:pPr>
            <w:r>
              <w:t>alamat</w:t>
            </w:r>
          </w:p>
        </w:tc>
        <w:tc>
          <w:tcPr>
            <w:tcW w:w="1418" w:type="dxa"/>
            <w:vAlign w:val="center"/>
          </w:tcPr>
          <w:p w14:paraId="5B5A433B" w14:textId="11383FA2" w:rsidR="00F50294" w:rsidRPr="00364B6D" w:rsidRDefault="00364B6D" w:rsidP="00F727D5">
            <w:pPr>
              <w:pStyle w:val="ListParagraph"/>
              <w:spacing w:line="276" w:lineRule="auto"/>
              <w:ind w:firstLine="0"/>
              <w:jc w:val="left"/>
            </w:pPr>
            <w:r>
              <w:t>Varchar</w:t>
            </w:r>
          </w:p>
        </w:tc>
        <w:tc>
          <w:tcPr>
            <w:tcW w:w="896" w:type="dxa"/>
            <w:vAlign w:val="center"/>
          </w:tcPr>
          <w:p w14:paraId="30D2135D" w14:textId="180BF4D9" w:rsidR="00F50294" w:rsidRPr="00364B6D" w:rsidRDefault="00364B6D" w:rsidP="00F727D5">
            <w:pPr>
              <w:pStyle w:val="ListParagraph"/>
              <w:spacing w:line="276" w:lineRule="auto"/>
              <w:ind w:firstLine="0"/>
              <w:jc w:val="center"/>
            </w:pPr>
            <w:r>
              <w:t>100</w:t>
            </w:r>
          </w:p>
        </w:tc>
        <w:tc>
          <w:tcPr>
            <w:tcW w:w="1902" w:type="dxa"/>
          </w:tcPr>
          <w:p w14:paraId="063DA3F7" w14:textId="77777777" w:rsidR="00F50294" w:rsidRDefault="00F50294" w:rsidP="00F727D5">
            <w:pPr>
              <w:pStyle w:val="ListParagraph"/>
              <w:spacing w:line="276" w:lineRule="auto"/>
              <w:ind w:firstLine="0"/>
              <w:jc w:val="left"/>
              <w:rPr>
                <w:lang w:val="id-ID"/>
              </w:rPr>
            </w:pPr>
          </w:p>
        </w:tc>
      </w:tr>
      <w:tr w:rsidR="00F50294" w14:paraId="4927E287" w14:textId="77777777" w:rsidTr="001157E0">
        <w:tc>
          <w:tcPr>
            <w:tcW w:w="570" w:type="dxa"/>
            <w:vAlign w:val="center"/>
          </w:tcPr>
          <w:p w14:paraId="628E72FA" w14:textId="77777777" w:rsidR="00F50294" w:rsidRDefault="00F50294" w:rsidP="00F727D5">
            <w:pPr>
              <w:spacing w:line="276" w:lineRule="auto"/>
              <w:ind w:firstLine="0"/>
              <w:jc w:val="left"/>
              <w:rPr>
                <w:lang w:val="id-ID"/>
              </w:rPr>
            </w:pPr>
            <w:r>
              <w:rPr>
                <w:lang w:val="id-ID"/>
              </w:rPr>
              <w:t>4.</w:t>
            </w:r>
          </w:p>
        </w:tc>
        <w:tc>
          <w:tcPr>
            <w:tcW w:w="2402" w:type="dxa"/>
            <w:vAlign w:val="center"/>
          </w:tcPr>
          <w:p w14:paraId="0DDDBC76" w14:textId="037554B4" w:rsidR="00F50294" w:rsidRPr="00766817" w:rsidRDefault="00766817" w:rsidP="00F727D5">
            <w:pPr>
              <w:pStyle w:val="ListParagraph"/>
              <w:spacing w:line="276" w:lineRule="auto"/>
              <w:ind w:firstLine="0"/>
              <w:jc w:val="left"/>
            </w:pPr>
            <w:r>
              <w:t>telp</w:t>
            </w:r>
          </w:p>
        </w:tc>
        <w:tc>
          <w:tcPr>
            <w:tcW w:w="1418" w:type="dxa"/>
            <w:vAlign w:val="center"/>
          </w:tcPr>
          <w:p w14:paraId="0E93B3F7" w14:textId="4F9423F2" w:rsidR="00F50294" w:rsidRPr="00766817" w:rsidRDefault="00766817" w:rsidP="00F727D5">
            <w:pPr>
              <w:pStyle w:val="ListParagraph"/>
              <w:spacing w:line="276" w:lineRule="auto"/>
              <w:ind w:firstLine="0"/>
              <w:jc w:val="left"/>
            </w:pPr>
            <w:r>
              <w:t>Int</w:t>
            </w:r>
          </w:p>
        </w:tc>
        <w:tc>
          <w:tcPr>
            <w:tcW w:w="896" w:type="dxa"/>
            <w:vAlign w:val="center"/>
          </w:tcPr>
          <w:p w14:paraId="536BCDF1" w14:textId="0F15F023" w:rsidR="00F50294" w:rsidRPr="00766817" w:rsidRDefault="00766817" w:rsidP="00F727D5">
            <w:pPr>
              <w:pStyle w:val="ListParagraph"/>
              <w:spacing w:line="276" w:lineRule="auto"/>
              <w:ind w:firstLine="0"/>
              <w:jc w:val="center"/>
            </w:pPr>
            <w:r>
              <w:t>15</w:t>
            </w:r>
          </w:p>
        </w:tc>
        <w:tc>
          <w:tcPr>
            <w:tcW w:w="1902" w:type="dxa"/>
          </w:tcPr>
          <w:p w14:paraId="69C86DC4" w14:textId="77777777" w:rsidR="00F50294" w:rsidRDefault="00F50294" w:rsidP="00F727D5">
            <w:pPr>
              <w:pStyle w:val="ListParagraph"/>
              <w:spacing w:line="276" w:lineRule="auto"/>
              <w:ind w:firstLine="0"/>
              <w:jc w:val="left"/>
              <w:rPr>
                <w:lang w:val="id-ID"/>
              </w:rPr>
            </w:pPr>
          </w:p>
        </w:tc>
      </w:tr>
      <w:tr w:rsidR="00F50294" w14:paraId="54EB9D4D" w14:textId="77777777" w:rsidTr="001157E0">
        <w:tc>
          <w:tcPr>
            <w:tcW w:w="570" w:type="dxa"/>
            <w:vAlign w:val="center"/>
          </w:tcPr>
          <w:p w14:paraId="1A2A2538" w14:textId="77777777" w:rsidR="00F50294" w:rsidRDefault="00F50294" w:rsidP="00F727D5">
            <w:pPr>
              <w:spacing w:line="276" w:lineRule="auto"/>
              <w:ind w:firstLine="0"/>
              <w:jc w:val="left"/>
              <w:rPr>
                <w:lang w:val="id-ID"/>
              </w:rPr>
            </w:pPr>
            <w:r>
              <w:rPr>
                <w:lang w:val="id-ID"/>
              </w:rPr>
              <w:t>5.</w:t>
            </w:r>
          </w:p>
        </w:tc>
        <w:tc>
          <w:tcPr>
            <w:tcW w:w="2402" w:type="dxa"/>
            <w:vAlign w:val="center"/>
          </w:tcPr>
          <w:p w14:paraId="5DE29674" w14:textId="48DC264C" w:rsidR="00F50294" w:rsidRPr="00766817" w:rsidRDefault="00766817" w:rsidP="00F727D5">
            <w:pPr>
              <w:pStyle w:val="ListParagraph"/>
              <w:spacing w:line="276" w:lineRule="auto"/>
              <w:ind w:firstLine="0"/>
              <w:jc w:val="left"/>
            </w:pPr>
            <w:r>
              <w:t>kontak</w:t>
            </w:r>
          </w:p>
        </w:tc>
        <w:tc>
          <w:tcPr>
            <w:tcW w:w="1418" w:type="dxa"/>
            <w:vAlign w:val="center"/>
          </w:tcPr>
          <w:p w14:paraId="58B2DA6C" w14:textId="21907517" w:rsidR="00F50294" w:rsidRPr="00766817" w:rsidRDefault="00766817" w:rsidP="00F727D5">
            <w:pPr>
              <w:pStyle w:val="ListParagraph"/>
              <w:spacing w:line="276" w:lineRule="auto"/>
              <w:ind w:firstLine="0"/>
              <w:jc w:val="left"/>
            </w:pPr>
            <w:r>
              <w:t>Varchar</w:t>
            </w:r>
          </w:p>
        </w:tc>
        <w:tc>
          <w:tcPr>
            <w:tcW w:w="896" w:type="dxa"/>
            <w:vAlign w:val="center"/>
          </w:tcPr>
          <w:p w14:paraId="60724BDB" w14:textId="55A829D6" w:rsidR="00F50294" w:rsidRPr="00766817" w:rsidRDefault="00766817" w:rsidP="00F727D5">
            <w:pPr>
              <w:pStyle w:val="ListParagraph"/>
              <w:spacing w:line="276" w:lineRule="auto"/>
              <w:ind w:firstLine="0"/>
              <w:jc w:val="center"/>
            </w:pPr>
            <w:r>
              <w:t>30</w:t>
            </w:r>
          </w:p>
        </w:tc>
        <w:tc>
          <w:tcPr>
            <w:tcW w:w="1902" w:type="dxa"/>
          </w:tcPr>
          <w:p w14:paraId="1BD4FC9C" w14:textId="77777777" w:rsidR="00F50294" w:rsidRDefault="00F50294" w:rsidP="00F727D5">
            <w:pPr>
              <w:pStyle w:val="ListParagraph"/>
              <w:spacing w:line="276" w:lineRule="auto"/>
              <w:ind w:firstLine="0"/>
              <w:jc w:val="left"/>
              <w:rPr>
                <w:lang w:val="id-ID"/>
              </w:rPr>
            </w:pPr>
          </w:p>
        </w:tc>
      </w:tr>
      <w:tr w:rsidR="00F50294" w14:paraId="22EA565E" w14:textId="77777777" w:rsidTr="001157E0">
        <w:tc>
          <w:tcPr>
            <w:tcW w:w="570" w:type="dxa"/>
            <w:vAlign w:val="center"/>
          </w:tcPr>
          <w:p w14:paraId="6DFE6863" w14:textId="77777777" w:rsidR="00F50294" w:rsidRDefault="00F50294" w:rsidP="00F727D5">
            <w:pPr>
              <w:spacing w:line="276" w:lineRule="auto"/>
              <w:ind w:firstLine="0"/>
              <w:jc w:val="left"/>
              <w:rPr>
                <w:lang w:val="id-ID"/>
              </w:rPr>
            </w:pPr>
            <w:r>
              <w:rPr>
                <w:lang w:val="id-ID"/>
              </w:rPr>
              <w:t>6.</w:t>
            </w:r>
          </w:p>
        </w:tc>
        <w:tc>
          <w:tcPr>
            <w:tcW w:w="2402" w:type="dxa"/>
            <w:vAlign w:val="center"/>
          </w:tcPr>
          <w:p w14:paraId="53F7A0DD" w14:textId="508D5F2A" w:rsidR="00F50294" w:rsidRPr="00766817" w:rsidRDefault="00766817" w:rsidP="00F727D5">
            <w:pPr>
              <w:pStyle w:val="ListParagraph"/>
              <w:spacing w:line="276" w:lineRule="auto"/>
              <w:ind w:firstLine="0"/>
              <w:jc w:val="left"/>
            </w:pPr>
            <w:r>
              <w:t>ket</w:t>
            </w:r>
          </w:p>
        </w:tc>
        <w:tc>
          <w:tcPr>
            <w:tcW w:w="1418" w:type="dxa"/>
            <w:vAlign w:val="center"/>
          </w:tcPr>
          <w:p w14:paraId="5DE324B6" w14:textId="73827FE7" w:rsidR="00F50294" w:rsidRPr="00766817" w:rsidRDefault="00766817" w:rsidP="00F727D5">
            <w:pPr>
              <w:pStyle w:val="ListParagraph"/>
              <w:spacing w:line="276" w:lineRule="auto"/>
              <w:ind w:firstLine="0"/>
              <w:jc w:val="left"/>
            </w:pPr>
            <w:r>
              <w:t>Varchar</w:t>
            </w:r>
          </w:p>
        </w:tc>
        <w:tc>
          <w:tcPr>
            <w:tcW w:w="896" w:type="dxa"/>
            <w:vAlign w:val="center"/>
          </w:tcPr>
          <w:p w14:paraId="6E043F91" w14:textId="71F4C9C0" w:rsidR="00F50294" w:rsidRPr="00766817" w:rsidRDefault="00766817" w:rsidP="00F727D5">
            <w:pPr>
              <w:pStyle w:val="ListParagraph"/>
              <w:spacing w:line="276" w:lineRule="auto"/>
              <w:ind w:firstLine="0"/>
              <w:jc w:val="center"/>
            </w:pPr>
            <w:r>
              <w:t>100</w:t>
            </w:r>
          </w:p>
        </w:tc>
        <w:tc>
          <w:tcPr>
            <w:tcW w:w="1902" w:type="dxa"/>
          </w:tcPr>
          <w:p w14:paraId="34079BA2" w14:textId="77777777" w:rsidR="00F50294" w:rsidRDefault="00F50294" w:rsidP="00F727D5">
            <w:pPr>
              <w:pStyle w:val="ListParagraph"/>
              <w:spacing w:line="276" w:lineRule="auto"/>
              <w:ind w:firstLine="0"/>
              <w:jc w:val="left"/>
              <w:rPr>
                <w:lang w:val="id-ID"/>
              </w:rPr>
            </w:pPr>
          </w:p>
        </w:tc>
      </w:tr>
    </w:tbl>
    <w:p w14:paraId="455DC09E" w14:textId="54189858" w:rsidR="00084285" w:rsidRPr="00084285" w:rsidRDefault="00084285" w:rsidP="00F50294">
      <w:pPr>
        <w:ind w:firstLine="0"/>
      </w:pPr>
    </w:p>
    <w:p w14:paraId="6E446FAB" w14:textId="55940720" w:rsidR="009B78A8" w:rsidRDefault="009B78A8" w:rsidP="00CB0E80">
      <w:pPr>
        <w:pStyle w:val="ListParagraph"/>
        <w:numPr>
          <w:ilvl w:val="4"/>
          <w:numId w:val="10"/>
        </w:numPr>
        <w:rPr>
          <w:lang w:val="en-ID"/>
        </w:rPr>
      </w:pPr>
      <w:r>
        <w:rPr>
          <w:lang w:val="en-ID"/>
        </w:rPr>
        <w:t xml:space="preserve">Tabel Data </w:t>
      </w:r>
      <w:r w:rsidR="00D90B63">
        <w:rPr>
          <w:lang w:val="en-ID"/>
        </w:rPr>
        <w:t>Jenis Barang</w:t>
      </w:r>
    </w:p>
    <w:p w14:paraId="1A4BC99C" w14:textId="3049721F" w:rsidR="007B5BBF" w:rsidRPr="007B5BBF" w:rsidRDefault="00D90B63" w:rsidP="007B5BBF">
      <w:pPr>
        <w:pStyle w:val="ListParagraph"/>
        <w:ind w:left="1077" w:firstLine="0"/>
        <w:rPr>
          <w:lang w:val="en-ID"/>
        </w:rPr>
      </w:pPr>
      <w:r>
        <w:rPr>
          <w:lang w:val="en-ID"/>
        </w:rPr>
        <w:t>Nama tabel</w:t>
      </w:r>
      <w:r>
        <w:rPr>
          <w:lang w:val="en-ID"/>
        </w:rPr>
        <w:tab/>
        <w:t>: jenisbarang</w:t>
      </w:r>
    </w:p>
    <w:p w14:paraId="68822429" w14:textId="18551748" w:rsidR="007B5BBF" w:rsidRPr="007B5BBF" w:rsidRDefault="007B5BBF" w:rsidP="007B5BBF">
      <w:pPr>
        <w:pStyle w:val="ListParagraph"/>
        <w:ind w:left="1077" w:firstLine="0"/>
        <w:rPr>
          <w:lang w:val="en-ID"/>
        </w:rPr>
      </w:pPr>
      <w:r w:rsidRPr="007B5BBF">
        <w:rPr>
          <w:lang w:val="en-ID"/>
        </w:rPr>
        <w:t>Primary key</w:t>
      </w:r>
      <w:r w:rsidRPr="007B5BBF">
        <w:rPr>
          <w:lang w:val="en-ID"/>
        </w:rPr>
        <w:tab/>
        <w:t xml:space="preserve">: </w:t>
      </w:r>
      <w:r w:rsidR="00D90B63">
        <w:rPr>
          <w:lang w:val="en-ID"/>
        </w:rPr>
        <w:t>kodejen</w:t>
      </w:r>
    </w:p>
    <w:p w14:paraId="1865ECF8" w14:textId="63B22577" w:rsidR="007B5BBF" w:rsidRDefault="007B5BBF" w:rsidP="007B5BBF">
      <w:pPr>
        <w:pStyle w:val="ListParagraph"/>
        <w:ind w:left="1077" w:firstLine="0"/>
        <w:rPr>
          <w:lang w:val="en-ID"/>
        </w:rPr>
      </w:pPr>
      <w:r w:rsidRPr="007B5BBF">
        <w:rPr>
          <w:lang w:val="en-ID"/>
        </w:rPr>
        <w:t>Foreign key</w:t>
      </w:r>
      <w:r w:rsidRPr="007B5BBF">
        <w:rPr>
          <w:lang w:val="en-ID"/>
        </w:rPr>
        <w:tab/>
        <w:t>: -</w:t>
      </w:r>
    </w:p>
    <w:p w14:paraId="446D8B33" w14:textId="3DEFE28F" w:rsidR="00470AEB" w:rsidRDefault="00470AEB" w:rsidP="00470AEB">
      <w:pPr>
        <w:pStyle w:val="ListParagraph"/>
        <w:ind w:left="1077" w:firstLine="0"/>
        <w:rPr>
          <w:lang w:val="en-ID"/>
        </w:rPr>
      </w:pPr>
      <w:r>
        <w:rPr>
          <w:lang w:val="en-ID"/>
        </w:rPr>
        <w:t xml:space="preserve">Pada Tabel 4.3. ini digunakan untuk master data </w:t>
      </w:r>
      <w:r w:rsidR="000662F0">
        <w:rPr>
          <w:lang w:val="en-ID"/>
        </w:rPr>
        <w:t>jenis barang</w:t>
      </w:r>
      <w:r>
        <w:rPr>
          <w:lang w:val="en-ID"/>
        </w:rPr>
        <w:t>.</w:t>
      </w:r>
    </w:p>
    <w:p w14:paraId="36D34C36" w14:textId="28E7D47F" w:rsidR="002B67C4" w:rsidRDefault="002B67C4" w:rsidP="00470AEB">
      <w:pPr>
        <w:pStyle w:val="ListParagraph"/>
        <w:ind w:left="1077" w:firstLine="0"/>
        <w:rPr>
          <w:lang w:val="en-ID"/>
        </w:rPr>
      </w:pPr>
    </w:p>
    <w:p w14:paraId="60CFC861" w14:textId="77777777" w:rsidR="002B67C4" w:rsidRDefault="002B67C4" w:rsidP="00470AEB">
      <w:pPr>
        <w:pStyle w:val="ListParagraph"/>
        <w:ind w:left="1077" w:firstLine="0"/>
        <w:rPr>
          <w:lang w:val="en-ID"/>
        </w:rPr>
      </w:pPr>
    </w:p>
    <w:p w14:paraId="39820C0E" w14:textId="7CCA36AF" w:rsidR="00470AEB" w:rsidRPr="000662F0" w:rsidRDefault="00470AEB" w:rsidP="001157E0">
      <w:pPr>
        <w:pStyle w:val="ListParagraph"/>
        <w:ind w:left="1134" w:firstLine="0"/>
        <w:jc w:val="center"/>
      </w:pPr>
      <w:bookmarkStart w:id="72" w:name="_Toc520403911"/>
      <w:r>
        <w:rPr>
          <w:lang w:val="id-ID"/>
        </w:rPr>
        <w:lastRenderedPageBreak/>
        <w:t>T</w:t>
      </w:r>
      <w:r>
        <w:t>abel 4.</w:t>
      </w:r>
      <w:r w:rsidR="00C205D5">
        <w:fldChar w:fldCharType="begin"/>
      </w:r>
      <w:r w:rsidR="00C205D5">
        <w:instrText xml:space="preserve"> SEQ Tabel_4. \* ARABIC </w:instrText>
      </w:r>
      <w:r w:rsidR="00C205D5">
        <w:fldChar w:fldCharType="separate"/>
      </w:r>
      <w:r w:rsidR="00E54869">
        <w:rPr>
          <w:noProof/>
        </w:rPr>
        <w:t>3</w:t>
      </w:r>
      <w:r w:rsidR="00C205D5">
        <w:rPr>
          <w:noProof/>
        </w:rPr>
        <w:fldChar w:fldCharType="end"/>
      </w:r>
      <w:r>
        <w:t>.</w:t>
      </w:r>
      <w:r w:rsidRPr="00FD30C2">
        <w:t xml:space="preserve"> </w:t>
      </w:r>
      <w:r>
        <w:t xml:space="preserve">Tabel Data </w:t>
      </w:r>
      <w:r w:rsidR="000662F0">
        <w:t>Jenis Barang</w:t>
      </w:r>
      <w:bookmarkEnd w:id="72"/>
    </w:p>
    <w:tbl>
      <w:tblPr>
        <w:tblStyle w:val="TableGrid"/>
        <w:tblW w:w="6946" w:type="dxa"/>
        <w:tblInd w:w="675" w:type="dxa"/>
        <w:tblLook w:val="04A0" w:firstRow="1" w:lastRow="0" w:firstColumn="1" w:lastColumn="0" w:noHBand="0" w:noVBand="1"/>
      </w:tblPr>
      <w:tblGrid>
        <w:gridCol w:w="570"/>
        <w:gridCol w:w="2402"/>
        <w:gridCol w:w="1418"/>
        <w:gridCol w:w="896"/>
        <w:gridCol w:w="1660"/>
      </w:tblGrid>
      <w:tr w:rsidR="00470AEB" w14:paraId="2D1A44B3" w14:textId="77777777" w:rsidTr="007E5027">
        <w:trPr>
          <w:trHeight w:val="470"/>
        </w:trPr>
        <w:tc>
          <w:tcPr>
            <w:tcW w:w="570" w:type="dxa"/>
            <w:shd w:val="clear" w:color="auto" w:fill="D0CECE" w:themeFill="background2" w:themeFillShade="E6"/>
            <w:vAlign w:val="center"/>
          </w:tcPr>
          <w:p w14:paraId="4D153779" w14:textId="77777777" w:rsidR="00470AEB" w:rsidRPr="003F7EE7" w:rsidRDefault="00470AEB"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41FDF440" w14:textId="77777777" w:rsidR="00470AEB" w:rsidRPr="003F7EE7" w:rsidRDefault="00470AEB"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4690062E" w14:textId="77777777" w:rsidR="00470AEB" w:rsidRPr="003F7EE7" w:rsidRDefault="00470AEB"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1E49DEC4" w14:textId="77777777" w:rsidR="00470AEB" w:rsidRPr="003F7EE7" w:rsidRDefault="00470AEB" w:rsidP="00F727D5">
            <w:pPr>
              <w:pStyle w:val="ListParagraph"/>
              <w:spacing w:line="276" w:lineRule="auto"/>
              <w:ind w:firstLine="0"/>
              <w:jc w:val="center"/>
              <w:rPr>
                <w:lang w:val="id-ID"/>
              </w:rPr>
            </w:pPr>
            <w:r>
              <w:rPr>
                <w:lang w:val="id-ID"/>
              </w:rPr>
              <w:t>Length</w:t>
            </w:r>
          </w:p>
        </w:tc>
        <w:tc>
          <w:tcPr>
            <w:tcW w:w="1660" w:type="dxa"/>
            <w:shd w:val="clear" w:color="auto" w:fill="D0CECE" w:themeFill="background2" w:themeFillShade="E6"/>
            <w:vAlign w:val="center"/>
          </w:tcPr>
          <w:p w14:paraId="12F3C6B2" w14:textId="77777777" w:rsidR="00470AEB" w:rsidRDefault="00470AEB" w:rsidP="00F727D5">
            <w:pPr>
              <w:pStyle w:val="ListParagraph"/>
              <w:spacing w:line="276" w:lineRule="auto"/>
              <w:ind w:firstLine="0"/>
              <w:jc w:val="center"/>
              <w:rPr>
                <w:lang w:val="id-ID"/>
              </w:rPr>
            </w:pPr>
            <w:r>
              <w:rPr>
                <w:lang w:val="id-ID"/>
              </w:rPr>
              <w:t>Keterangan</w:t>
            </w:r>
          </w:p>
        </w:tc>
      </w:tr>
      <w:tr w:rsidR="00470AEB" w14:paraId="275F564D" w14:textId="77777777" w:rsidTr="001157E0">
        <w:tc>
          <w:tcPr>
            <w:tcW w:w="570" w:type="dxa"/>
            <w:vAlign w:val="center"/>
          </w:tcPr>
          <w:p w14:paraId="63CA5D0B" w14:textId="77777777" w:rsidR="00470AEB" w:rsidRPr="003F7EE7" w:rsidRDefault="00470AEB" w:rsidP="00F727D5">
            <w:pPr>
              <w:pStyle w:val="ListParagraph"/>
              <w:spacing w:line="276" w:lineRule="auto"/>
              <w:ind w:firstLine="0"/>
              <w:jc w:val="left"/>
              <w:rPr>
                <w:lang w:val="id-ID"/>
              </w:rPr>
            </w:pPr>
            <w:r>
              <w:rPr>
                <w:lang w:val="id-ID"/>
              </w:rPr>
              <w:t>1.</w:t>
            </w:r>
          </w:p>
        </w:tc>
        <w:tc>
          <w:tcPr>
            <w:tcW w:w="2402" w:type="dxa"/>
            <w:vAlign w:val="center"/>
          </w:tcPr>
          <w:p w14:paraId="65605CEA" w14:textId="63EA3EC3" w:rsidR="00470AEB" w:rsidRPr="000662F0" w:rsidRDefault="000662F0" w:rsidP="00F727D5">
            <w:pPr>
              <w:pStyle w:val="ListParagraph"/>
              <w:spacing w:line="276" w:lineRule="auto"/>
              <w:ind w:firstLine="0"/>
              <w:jc w:val="left"/>
            </w:pPr>
            <w:r>
              <w:t>kodejen</w:t>
            </w:r>
          </w:p>
        </w:tc>
        <w:tc>
          <w:tcPr>
            <w:tcW w:w="1418" w:type="dxa"/>
            <w:vAlign w:val="center"/>
          </w:tcPr>
          <w:p w14:paraId="3CD968C1" w14:textId="371033BE" w:rsidR="00470AEB" w:rsidRPr="000662F0" w:rsidRDefault="000662F0" w:rsidP="00F727D5">
            <w:pPr>
              <w:pStyle w:val="ListParagraph"/>
              <w:spacing w:line="276" w:lineRule="auto"/>
              <w:ind w:firstLine="0"/>
              <w:jc w:val="left"/>
            </w:pPr>
            <w:r>
              <w:t>Varchar</w:t>
            </w:r>
          </w:p>
        </w:tc>
        <w:tc>
          <w:tcPr>
            <w:tcW w:w="896" w:type="dxa"/>
            <w:vAlign w:val="center"/>
          </w:tcPr>
          <w:p w14:paraId="7B949597" w14:textId="7510CC3C" w:rsidR="00470AEB" w:rsidRPr="000662F0" w:rsidRDefault="000662F0" w:rsidP="00F727D5">
            <w:pPr>
              <w:pStyle w:val="ListParagraph"/>
              <w:spacing w:line="276" w:lineRule="auto"/>
              <w:ind w:firstLine="0"/>
              <w:jc w:val="center"/>
            </w:pPr>
            <w:r>
              <w:t>10</w:t>
            </w:r>
          </w:p>
        </w:tc>
        <w:tc>
          <w:tcPr>
            <w:tcW w:w="1660" w:type="dxa"/>
          </w:tcPr>
          <w:p w14:paraId="0E3BCE20" w14:textId="76440047" w:rsidR="00470AEB" w:rsidRPr="000662F0" w:rsidRDefault="000662F0" w:rsidP="00F727D5">
            <w:pPr>
              <w:pStyle w:val="ListParagraph"/>
              <w:spacing w:line="276" w:lineRule="auto"/>
              <w:ind w:firstLine="0"/>
              <w:jc w:val="left"/>
            </w:pPr>
            <w:r>
              <w:t>Primary Key</w:t>
            </w:r>
          </w:p>
        </w:tc>
      </w:tr>
      <w:tr w:rsidR="00470AEB" w14:paraId="19157A42" w14:textId="77777777" w:rsidTr="001157E0">
        <w:tc>
          <w:tcPr>
            <w:tcW w:w="570" w:type="dxa"/>
            <w:vAlign w:val="center"/>
          </w:tcPr>
          <w:p w14:paraId="0F7E960D" w14:textId="77777777" w:rsidR="00470AEB" w:rsidRDefault="00470AEB" w:rsidP="00F727D5">
            <w:pPr>
              <w:pStyle w:val="ListParagraph"/>
              <w:spacing w:line="276" w:lineRule="auto"/>
              <w:ind w:firstLine="0"/>
              <w:jc w:val="left"/>
              <w:rPr>
                <w:lang w:val="id-ID"/>
              </w:rPr>
            </w:pPr>
            <w:r>
              <w:rPr>
                <w:lang w:val="id-ID"/>
              </w:rPr>
              <w:t>2.</w:t>
            </w:r>
          </w:p>
        </w:tc>
        <w:tc>
          <w:tcPr>
            <w:tcW w:w="2402" w:type="dxa"/>
            <w:vAlign w:val="center"/>
          </w:tcPr>
          <w:p w14:paraId="064F2E8B" w14:textId="50A506EA" w:rsidR="00470AEB" w:rsidRPr="000662F0" w:rsidRDefault="000662F0" w:rsidP="00F727D5">
            <w:pPr>
              <w:pStyle w:val="ListParagraph"/>
              <w:spacing w:line="276" w:lineRule="auto"/>
              <w:ind w:firstLine="0"/>
              <w:jc w:val="left"/>
            </w:pPr>
            <w:r>
              <w:t>namajen</w:t>
            </w:r>
          </w:p>
        </w:tc>
        <w:tc>
          <w:tcPr>
            <w:tcW w:w="1418" w:type="dxa"/>
            <w:vAlign w:val="center"/>
          </w:tcPr>
          <w:p w14:paraId="26B9385B" w14:textId="7AF70978" w:rsidR="00470AEB" w:rsidRPr="000662F0" w:rsidRDefault="000662F0" w:rsidP="00F727D5">
            <w:pPr>
              <w:pStyle w:val="ListParagraph"/>
              <w:spacing w:line="276" w:lineRule="auto"/>
              <w:ind w:firstLine="0"/>
              <w:jc w:val="left"/>
            </w:pPr>
            <w:r>
              <w:t>Varchar</w:t>
            </w:r>
          </w:p>
        </w:tc>
        <w:tc>
          <w:tcPr>
            <w:tcW w:w="896" w:type="dxa"/>
            <w:vAlign w:val="center"/>
          </w:tcPr>
          <w:p w14:paraId="2AB3B4D4" w14:textId="13357EAB" w:rsidR="00470AEB" w:rsidRPr="000662F0" w:rsidRDefault="000662F0" w:rsidP="00F727D5">
            <w:pPr>
              <w:pStyle w:val="ListParagraph"/>
              <w:spacing w:line="276" w:lineRule="auto"/>
              <w:ind w:firstLine="0"/>
              <w:jc w:val="center"/>
            </w:pPr>
            <w:r>
              <w:t>30</w:t>
            </w:r>
          </w:p>
        </w:tc>
        <w:tc>
          <w:tcPr>
            <w:tcW w:w="1660" w:type="dxa"/>
          </w:tcPr>
          <w:p w14:paraId="4B2D0494" w14:textId="77777777" w:rsidR="00470AEB" w:rsidRDefault="00470AEB" w:rsidP="00F727D5">
            <w:pPr>
              <w:pStyle w:val="ListParagraph"/>
              <w:spacing w:line="276" w:lineRule="auto"/>
              <w:ind w:firstLine="0"/>
              <w:jc w:val="left"/>
              <w:rPr>
                <w:lang w:val="id-ID"/>
              </w:rPr>
            </w:pPr>
          </w:p>
        </w:tc>
      </w:tr>
    </w:tbl>
    <w:p w14:paraId="2B9D3B77" w14:textId="77777777" w:rsidR="00470AEB" w:rsidRDefault="00470AEB" w:rsidP="00470AEB">
      <w:pPr>
        <w:pStyle w:val="ListParagraph"/>
        <w:ind w:left="1077" w:firstLine="0"/>
        <w:rPr>
          <w:lang w:val="en-ID"/>
        </w:rPr>
      </w:pPr>
    </w:p>
    <w:p w14:paraId="2B27EA27" w14:textId="073A4E58" w:rsidR="009B78A8" w:rsidRDefault="00795A98" w:rsidP="00CB0E80">
      <w:pPr>
        <w:pStyle w:val="ListParagraph"/>
        <w:numPr>
          <w:ilvl w:val="4"/>
          <w:numId w:val="10"/>
        </w:numPr>
        <w:ind w:left="1134" w:hanging="567"/>
        <w:rPr>
          <w:lang w:val="en-ID"/>
        </w:rPr>
      </w:pPr>
      <w:r>
        <w:rPr>
          <w:lang w:val="en-ID"/>
        </w:rPr>
        <w:t>Tabel Data Satuan Barang</w:t>
      </w:r>
    </w:p>
    <w:p w14:paraId="3E265392" w14:textId="623B354A" w:rsidR="00550677" w:rsidRPr="00550677" w:rsidRDefault="00795A98" w:rsidP="001157E0">
      <w:pPr>
        <w:pStyle w:val="ListParagraph"/>
        <w:ind w:left="1701" w:hanging="567"/>
        <w:rPr>
          <w:lang w:val="en-ID"/>
        </w:rPr>
      </w:pPr>
      <w:r>
        <w:rPr>
          <w:lang w:val="en-ID"/>
        </w:rPr>
        <w:t>Nama tabel</w:t>
      </w:r>
      <w:r>
        <w:rPr>
          <w:lang w:val="en-ID"/>
        </w:rPr>
        <w:tab/>
        <w:t>: satuan</w:t>
      </w:r>
    </w:p>
    <w:p w14:paraId="5F60CED8" w14:textId="7C634983" w:rsidR="00550677" w:rsidRPr="00550677" w:rsidRDefault="00550677" w:rsidP="001157E0">
      <w:pPr>
        <w:pStyle w:val="ListParagraph"/>
        <w:ind w:left="1701" w:hanging="567"/>
        <w:rPr>
          <w:lang w:val="en-ID"/>
        </w:rPr>
      </w:pPr>
      <w:r w:rsidRPr="00550677">
        <w:rPr>
          <w:lang w:val="en-ID"/>
        </w:rPr>
        <w:t>Primary key</w:t>
      </w:r>
      <w:r w:rsidRPr="00550677">
        <w:rPr>
          <w:lang w:val="en-ID"/>
        </w:rPr>
        <w:tab/>
        <w:t xml:space="preserve">: </w:t>
      </w:r>
      <w:r w:rsidR="00795A98">
        <w:rPr>
          <w:lang w:val="en-ID"/>
        </w:rPr>
        <w:t>kodesatuan</w:t>
      </w:r>
    </w:p>
    <w:p w14:paraId="4066D8F0" w14:textId="1FEC2743" w:rsidR="00550677" w:rsidRDefault="00550677" w:rsidP="001157E0">
      <w:pPr>
        <w:pStyle w:val="ListParagraph"/>
        <w:ind w:left="1701" w:hanging="567"/>
        <w:rPr>
          <w:lang w:val="en-ID"/>
        </w:rPr>
      </w:pPr>
      <w:r w:rsidRPr="00550677">
        <w:rPr>
          <w:lang w:val="en-ID"/>
        </w:rPr>
        <w:t>Foreign key</w:t>
      </w:r>
      <w:r w:rsidRPr="00550677">
        <w:rPr>
          <w:lang w:val="en-ID"/>
        </w:rPr>
        <w:tab/>
        <w:t>: -</w:t>
      </w:r>
    </w:p>
    <w:p w14:paraId="4DC635A4" w14:textId="26F5B29C" w:rsidR="0075655F" w:rsidRDefault="0075655F" w:rsidP="001157E0">
      <w:pPr>
        <w:pStyle w:val="ListParagraph"/>
        <w:ind w:left="1134" w:firstLine="0"/>
        <w:rPr>
          <w:lang w:val="en-ID"/>
        </w:rPr>
      </w:pPr>
      <w:r>
        <w:rPr>
          <w:lang w:val="en-ID"/>
        </w:rPr>
        <w:t xml:space="preserve">Pada Tabel 4.4. ini digunakan untuk menyimpan master data </w:t>
      </w:r>
      <w:r w:rsidR="00795A98">
        <w:rPr>
          <w:lang w:val="en-ID"/>
        </w:rPr>
        <w:t>satuan barang</w:t>
      </w:r>
      <w:r>
        <w:rPr>
          <w:lang w:val="en-ID"/>
        </w:rPr>
        <w:t>.</w:t>
      </w:r>
    </w:p>
    <w:p w14:paraId="4804A188" w14:textId="50BB5180" w:rsidR="0075655F" w:rsidRPr="00041A70" w:rsidRDefault="0075655F" w:rsidP="001157E0">
      <w:pPr>
        <w:pStyle w:val="ListParagraph"/>
        <w:ind w:left="567" w:firstLine="0"/>
        <w:jc w:val="center"/>
        <w:rPr>
          <w:lang w:val="id-ID"/>
        </w:rPr>
      </w:pPr>
      <w:bookmarkStart w:id="73" w:name="_Toc520403912"/>
      <w:r>
        <w:rPr>
          <w:lang w:val="id-ID"/>
        </w:rPr>
        <w:t>T</w:t>
      </w:r>
      <w:r>
        <w:t>abel 4.</w:t>
      </w:r>
      <w:r w:rsidR="00C205D5">
        <w:fldChar w:fldCharType="begin"/>
      </w:r>
      <w:r w:rsidR="00C205D5">
        <w:instrText xml:space="preserve"> SEQ Tabel_4. \* ARABIC </w:instrText>
      </w:r>
      <w:r w:rsidR="00C205D5">
        <w:fldChar w:fldCharType="separate"/>
      </w:r>
      <w:r w:rsidR="00E54869">
        <w:rPr>
          <w:noProof/>
        </w:rPr>
        <w:t>4</w:t>
      </w:r>
      <w:r w:rsidR="00C205D5">
        <w:rPr>
          <w:noProof/>
        </w:rPr>
        <w:fldChar w:fldCharType="end"/>
      </w:r>
      <w:r>
        <w:t>.</w:t>
      </w:r>
      <w:r w:rsidRPr="00FD30C2">
        <w:t xml:space="preserve"> </w:t>
      </w:r>
      <w:r>
        <w:t xml:space="preserve">Tabel Data </w:t>
      </w:r>
      <w:r w:rsidR="00795A98">
        <w:rPr>
          <w:lang w:val="id-ID"/>
        </w:rPr>
        <w:t>Satuan Barang</w:t>
      </w:r>
      <w:bookmarkEnd w:id="73"/>
    </w:p>
    <w:tbl>
      <w:tblPr>
        <w:tblStyle w:val="TableGrid"/>
        <w:tblW w:w="7188" w:type="dxa"/>
        <w:tblInd w:w="675" w:type="dxa"/>
        <w:tblLook w:val="04A0" w:firstRow="1" w:lastRow="0" w:firstColumn="1" w:lastColumn="0" w:noHBand="0" w:noVBand="1"/>
      </w:tblPr>
      <w:tblGrid>
        <w:gridCol w:w="570"/>
        <w:gridCol w:w="2402"/>
        <w:gridCol w:w="1418"/>
        <w:gridCol w:w="896"/>
        <w:gridCol w:w="1902"/>
      </w:tblGrid>
      <w:tr w:rsidR="0075655F" w14:paraId="233A8018" w14:textId="77777777" w:rsidTr="007E5027">
        <w:trPr>
          <w:trHeight w:val="470"/>
        </w:trPr>
        <w:tc>
          <w:tcPr>
            <w:tcW w:w="570" w:type="dxa"/>
            <w:shd w:val="clear" w:color="auto" w:fill="D0CECE" w:themeFill="background2" w:themeFillShade="E6"/>
            <w:vAlign w:val="center"/>
          </w:tcPr>
          <w:p w14:paraId="74B5A6C9" w14:textId="77777777" w:rsidR="0075655F" w:rsidRPr="003F7EE7" w:rsidRDefault="0075655F" w:rsidP="00F727D5">
            <w:pPr>
              <w:pStyle w:val="ListParagraph"/>
              <w:spacing w:line="276" w:lineRule="auto"/>
              <w:ind w:firstLine="0"/>
              <w:jc w:val="center"/>
              <w:rPr>
                <w:lang w:val="id-ID"/>
              </w:rPr>
            </w:pPr>
            <w:r>
              <w:rPr>
                <w:lang w:val="id-ID"/>
              </w:rPr>
              <w:t>No.</w:t>
            </w:r>
          </w:p>
        </w:tc>
        <w:tc>
          <w:tcPr>
            <w:tcW w:w="2402" w:type="dxa"/>
            <w:shd w:val="clear" w:color="auto" w:fill="D0CECE" w:themeFill="background2" w:themeFillShade="E6"/>
            <w:vAlign w:val="center"/>
          </w:tcPr>
          <w:p w14:paraId="77CC58B0" w14:textId="77777777" w:rsidR="0075655F" w:rsidRPr="003F7EE7" w:rsidRDefault="0075655F" w:rsidP="00F727D5">
            <w:pPr>
              <w:pStyle w:val="ListParagraph"/>
              <w:spacing w:line="276" w:lineRule="auto"/>
              <w:ind w:firstLine="0"/>
              <w:jc w:val="center"/>
              <w:rPr>
                <w:lang w:val="id-ID"/>
              </w:rPr>
            </w:pPr>
            <w:r>
              <w:rPr>
                <w:lang w:val="id-ID"/>
              </w:rPr>
              <w:t>Nama Field</w:t>
            </w:r>
          </w:p>
        </w:tc>
        <w:tc>
          <w:tcPr>
            <w:tcW w:w="1418" w:type="dxa"/>
            <w:shd w:val="clear" w:color="auto" w:fill="D0CECE" w:themeFill="background2" w:themeFillShade="E6"/>
            <w:vAlign w:val="center"/>
          </w:tcPr>
          <w:p w14:paraId="757358E3" w14:textId="77777777" w:rsidR="0075655F" w:rsidRPr="003F7EE7" w:rsidRDefault="0075655F"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6525ED88" w14:textId="77777777" w:rsidR="0075655F" w:rsidRPr="003F7EE7" w:rsidRDefault="0075655F" w:rsidP="00F727D5">
            <w:pPr>
              <w:pStyle w:val="ListParagraph"/>
              <w:spacing w:line="276" w:lineRule="auto"/>
              <w:ind w:firstLine="0"/>
              <w:jc w:val="center"/>
              <w:rPr>
                <w:lang w:val="id-ID"/>
              </w:rPr>
            </w:pPr>
            <w:r>
              <w:rPr>
                <w:lang w:val="id-ID"/>
              </w:rPr>
              <w:t>Length</w:t>
            </w:r>
          </w:p>
        </w:tc>
        <w:tc>
          <w:tcPr>
            <w:tcW w:w="1902" w:type="dxa"/>
            <w:shd w:val="clear" w:color="auto" w:fill="D0CECE" w:themeFill="background2" w:themeFillShade="E6"/>
            <w:vAlign w:val="center"/>
          </w:tcPr>
          <w:p w14:paraId="7B1657FD" w14:textId="77777777" w:rsidR="0075655F" w:rsidRDefault="0075655F" w:rsidP="00F727D5">
            <w:pPr>
              <w:pStyle w:val="ListParagraph"/>
              <w:spacing w:line="276" w:lineRule="auto"/>
              <w:ind w:firstLine="0"/>
              <w:jc w:val="center"/>
              <w:rPr>
                <w:lang w:val="id-ID"/>
              </w:rPr>
            </w:pPr>
            <w:r>
              <w:rPr>
                <w:lang w:val="id-ID"/>
              </w:rPr>
              <w:t>Keterangan</w:t>
            </w:r>
          </w:p>
        </w:tc>
      </w:tr>
      <w:tr w:rsidR="0075655F" w14:paraId="36544DBB" w14:textId="77777777" w:rsidTr="001157E0">
        <w:tc>
          <w:tcPr>
            <w:tcW w:w="570" w:type="dxa"/>
            <w:vAlign w:val="center"/>
          </w:tcPr>
          <w:p w14:paraId="1650E3E0" w14:textId="77777777" w:rsidR="0075655F" w:rsidRPr="003F7EE7" w:rsidRDefault="0075655F" w:rsidP="00F727D5">
            <w:pPr>
              <w:pStyle w:val="ListParagraph"/>
              <w:spacing w:line="276" w:lineRule="auto"/>
              <w:ind w:firstLine="0"/>
              <w:jc w:val="left"/>
              <w:rPr>
                <w:lang w:val="id-ID"/>
              </w:rPr>
            </w:pPr>
            <w:r>
              <w:rPr>
                <w:lang w:val="id-ID"/>
              </w:rPr>
              <w:t>1.</w:t>
            </w:r>
          </w:p>
        </w:tc>
        <w:tc>
          <w:tcPr>
            <w:tcW w:w="2402" w:type="dxa"/>
            <w:vAlign w:val="center"/>
          </w:tcPr>
          <w:p w14:paraId="3842C2F8" w14:textId="14851012" w:rsidR="0075655F" w:rsidRPr="00B035FC" w:rsidRDefault="00B035FC" w:rsidP="00F727D5">
            <w:pPr>
              <w:pStyle w:val="ListParagraph"/>
              <w:spacing w:line="276" w:lineRule="auto"/>
              <w:ind w:firstLine="0"/>
              <w:jc w:val="left"/>
            </w:pPr>
            <w:r>
              <w:t>kodesatuan</w:t>
            </w:r>
          </w:p>
        </w:tc>
        <w:tc>
          <w:tcPr>
            <w:tcW w:w="1418" w:type="dxa"/>
            <w:vAlign w:val="center"/>
          </w:tcPr>
          <w:p w14:paraId="743E7F94" w14:textId="267095C4" w:rsidR="0075655F" w:rsidRPr="00B035FC" w:rsidRDefault="00B035FC" w:rsidP="00F727D5">
            <w:pPr>
              <w:pStyle w:val="ListParagraph"/>
              <w:spacing w:line="276" w:lineRule="auto"/>
              <w:ind w:firstLine="0"/>
              <w:jc w:val="left"/>
            </w:pPr>
            <w:r>
              <w:t>Varchar</w:t>
            </w:r>
          </w:p>
        </w:tc>
        <w:tc>
          <w:tcPr>
            <w:tcW w:w="896" w:type="dxa"/>
            <w:vAlign w:val="center"/>
          </w:tcPr>
          <w:p w14:paraId="1CB148A7" w14:textId="01E9C62A" w:rsidR="0075655F" w:rsidRPr="00B035FC" w:rsidRDefault="00B035FC" w:rsidP="00F727D5">
            <w:pPr>
              <w:pStyle w:val="ListParagraph"/>
              <w:spacing w:line="276" w:lineRule="auto"/>
              <w:ind w:firstLine="0"/>
              <w:jc w:val="center"/>
            </w:pPr>
            <w:r>
              <w:t>10</w:t>
            </w:r>
          </w:p>
        </w:tc>
        <w:tc>
          <w:tcPr>
            <w:tcW w:w="1902" w:type="dxa"/>
          </w:tcPr>
          <w:p w14:paraId="583CFA1F" w14:textId="745A2F8B" w:rsidR="0075655F" w:rsidRPr="00B035FC" w:rsidRDefault="00B035FC" w:rsidP="00F727D5">
            <w:pPr>
              <w:pStyle w:val="ListParagraph"/>
              <w:spacing w:line="276" w:lineRule="auto"/>
              <w:ind w:firstLine="0"/>
              <w:jc w:val="left"/>
            </w:pPr>
            <w:r>
              <w:t>Primary Key</w:t>
            </w:r>
          </w:p>
        </w:tc>
      </w:tr>
      <w:tr w:rsidR="0075655F" w14:paraId="33D04CD6" w14:textId="77777777" w:rsidTr="001157E0">
        <w:tc>
          <w:tcPr>
            <w:tcW w:w="570" w:type="dxa"/>
            <w:vAlign w:val="center"/>
          </w:tcPr>
          <w:p w14:paraId="5B36C9EF" w14:textId="77777777" w:rsidR="0075655F" w:rsidRDefault="0075655F" w:rsidP="00F727D5">
            <w:pPr>
              <w:pStyle w:val="ListParagraph"/>
              <w:spacing w:line="276" w:lineRule="auto"/>
              <w:ind w:firstLine="0"/>
              <w:jc w:val="left"/>
              <w:rPr>
                <w:lang w:val="id-ID"/>
              </w:rPr>
            </w:pPr>
            <w:r>
              <w:rPr>
                <w:lang w:val="id-ID"/>
              </w:rPr>
              <w:t>2.</w:t>
            </w:r>
          </w:p>
        </w:tc>
        <w:tc>
          <w:tcPr>
            <w:tcW w:w="2402" w:type="dxa"/>
            <w:vAlign w:val="center"/>
          </w:tcPr>
          <w:p w14:paraId="5FEDCF35" w14:textId="5AFB4E11" w:rsidR="0075655F" w:rsidRPr="00B035FC" w:rsidRDefault="00B035FC" w:rsidP="00F727D5">
            <w:pPr>
              <w:pStyle w:val="ListParagraph"/>
              <w:spacing w:line="276" w:lineRule="auto"/>
              <w:ind w:firstLine="0"/>
              <w:jc w:val="left"/>
            </w:pPr>
            <w:r>
              <w:t>namasatuan</w:t>
            </w:r>
          </w:p>
        </w:tc>
        <w:tc>
          <w:tcPr>
            <w:tcW w:w="1418" w:type="dxa"/>
            <w:vAlign w:val="center"/>
          </w:tcPr>
          <w:p w14:paraId="413307FC" w14:textId="7B5076F8" w:rsidR="0075655F" w:rsidRPr="00B035FC" w:rsidRDefault="00B035FC" w:rsidP="00F727D5">
            <w:pPr>
              <w:pStyle w:val="ListParagraph"/>
              <w:spacing w:line="276" w:lineRule="auto"/>
              <w:ind w:firstLine="0"/>
              <w:jc w:val="left"/>
            </w:pPr>
            <w:r>
              <w:t>Varchar</w:t>
            </w:r>
          </w:p>
        </w:tc>
        <w:tc>
          <w:tcPr>
            <w:tcW w:w="896" w:type="dxa"/>
            <w:vAlign w:val="center"/>
          </w:tcPr>
          <w:p w14:paraId="5DC61F51" w14:textId="198EC5A1" w:rsidR="0075655F" w:rsidRPr="00B035FC" w:rsidRDefault="00B035FC" w:rsidP="00F727D5">
            <w:pPr>
              <w:pStyle w:val="ListParagraph"/>
              <w:spacing w:line="276" w:lineRule="auto"/>
              <w:ind w:firstLine="0"/>
              <w:jc w:val="center"/>
            </w:pPr>
            <w:r>
              <w:t>10</w:t>
            </w:r>
          </w:p>
        </w:tc>
        <w:tc>
          <w:tcPr>
            <w:tcW w:w="1902" w:type="dxa"/>
          </w:tcPr>
          <w:p w14:paraId="14AC5F4A" w14:textId="77777777" w:rsidR="0075655F" w:rsidRDefault="0075655F" w:rsidP="00F727D5">
            <w:pPr>
              <w:pStyle w:val="ListParagraph"/>
              <w:spacing w:line="276" w:lineRule="auto"/>
              <w:ind w:firstLine="0"/>
              <w:jc w:val="left"/>
              <w:rPr>
                <w:lang w:val="id-ID"/>
              </w:rPr>
            </w:pPr>
          </w:p>
        </w:tc>
      </w:tr>
    </w:tbl>
    <w:p w14:paraId="797399E8" w14:textId="77777777" w:rsidR="0075655F" w:rsidRDefault="0075655F" w:rsidP="0075655F">
      <w:pPr>
        <w:pStyle w:val="ListParagraph"/>
        <w:ind w:left="1077" w:firstLine="0"/>
        <w:rPr>
          <w:lang w:val="en-ID"/>
        </w:rPr>
      </w:pPr>
    </w:p>
    <w:p w14:paraId="76E43D2A" w14:textId="45D8D72A" w:rsidR="00AA0791" w:rsidRDefault="004748A1" w:rsidP="00CB0E80">
      <w:pPr>
        <w:pStyle w:val="ListParagraph"/>
        <w:numPr>
          <w:ilvl w:val="4"/>
          <w:numId w:val="10"/>
        </w:numPr>
        <w:ind w:left="1134" w:hanging="567"/>
        <w:rPr>
          <w:lang w:val="en-ID"/>
        </w:rPr>
      </w:pPr>
      <w:r>
        <w:rPr>
          <w:lang w:val="en-ID"/>
        </w:rPr>
        <w:t>Tab</w:t>
      </w:r>
      <w:r w:rsidR="00304E1D">
        <w:rPr>
          <w:lang w:val="en-ID"/>
        </w:rPr>
        <w:t xml:space="preserve">el </w:t>
      </w:r>
      <w:r w:rsidR="00457050">
        <w:rPr>
          <w:lang w:val="en-ID"/>
        </w:rPr>
        <w:t>Data Barang</w:t>
      </w:r>
    </w:p>
    <w:p w14:paraId="549C2583" w14:textId="4D48BDE3" w:rsidR="004748A1" w:rsidRDefault="004748A1" w:rsidP="000A1883">
      <w:pPr>
        <w:pStyle w:val="ListParagraph"/>
        <w:ind w:left="1701" w:hanging="567"/>
        <w:rPr>
          <w:lang w:val="en-ID"/>
        </w:rPr>
      </w:pPr>
      <w:r>
        <w:rPr>
          <w:lang w:val="en-ID"/>
        </w:rPr>
        <w:t>Nama tabel</w:t>
      </w:r>
      <w:r>
        <w:rPr>
          <w:lang w:val="en-ID"/>
        </w:rPr>
        <w:tab/>
        <w:t xml:space="preserve">: </w:t>
      </w:r>
      <w:r w:rsidR="00457050">
        <w:rPr>
          <w:lang w:val="en-ID"/>
        </w:rPr>
        <w:t>barang</w:t>
      </w:r>
    </w:p>
    <w:p w14:paraId="7BCE29A4" w14:textId="642F1C94" w:rsidR="004748A1" w:rsidRDefault="004748A1" w:rsidP="000A1883">
      <w:pPr>
        <w:pStyle w:val="ListParagraph"/>
        <w:ind w:left="1701" w:hanging="567"/>
        <w:rPr>
          <w:lang w:val="en-ID"/>
        </w:rPr>
      </w:pPr>
      <w:r>
        <w:rPr>
          <w:lang w:val="en-ID"/>
        </w:rPr>
        <w:t>Primary key</w:t>
      </w:r>
      <w:r>
        <w:rPr>
          <w:lang w:val="en-ID"/>
        </w:rPr>
        <w:tab/>
        <w:t xml:space="preserve">: </w:t>
      </w:r>
      <w:r w:rsidR="00457050">
        <w:rPr>
          <w:lang w:val="en-ID"/>
        </w:rPr>
        <w:t>kodebrg</w:t>
      </w:r>
    </w:p>
    <w:p w14:paraId="0CCBF6B6" w14:textId="08F6D790" w:rsidR="004748A1" w:rsidRDefault="00592D8F" w:rsidP="000A1883">
      <w:pPr>
        <w:pStyle w:val="ListParagraph"/>
        <w:ind w:left="1701" w:hanging="567"/>
        <w:rPr>
          <w:lang w:val="en-ID"/>
        </w:rPr>
      </w:pPr>
      <w:r>
        <w:t>Foreign</w:t>
      </w:r>
      <w:r w:rsidR="00AF6A75">
        <w:rPr>
          <w:lang w:val="en-ID"/>
        </w:rPr>
        <w:t xml:space="preserve"> </w:t>
      </w:r>
      <w:r w:rsidR="004748A1">
        <w:rPr>
          <w:lang w:val="en-ID"/>
        </w:rPr>
        <w:t>key</w:t>
      </w:r>
      <w:r w:rsidR="004748A1">
        <w:rPr>
          <w:lang w:val="en-ID"/>
        </w:rPr>
        <w:tab/>
        <w:t xml:space="preserve">: </w:t>
      </w:r>
      <w:r w:rsidR="00602B79">
        <w:rPr>
          <w:lang w:val="id-ID"/>
        </w:rPr>
        <w:t>kodejen, kodesatuan, kodesup</w:t>
      </w:r>
    </w:p>
    <w:p w14:paraId="0A512C8C" w14:textId="37C5CA1B" w:rsidR="0075655F" w:rsidRDefault="0075655F" w:rsidP="000A1883">
      <w:pPr>
        <w:pStyle w:val="ListParagraph"/>
        <w:ind w:left="1134" w:firstLine="0"/>
        <w:rPr>
          <w:lang w:val="en-ID"/>
        </w:rPr>
      </w:pPr>
      <w:r w:rsidRPr="00D22E3F">
        <w:rPr>
          <w:lang w:val="en-ID"/>
        </w:rPr>
        <w:t xml:space="preserve">Pada </w:t>
      </w:r>
      <w:r>
        <w:rPr>
          <w:lang w:val="en-ID"/>
        </w:rPr>
        <w:t>Tabel 4.5.</w:t>
      </w:r>
      <w:r w:rsidRPr="00D22E3F">
        <w:rPr>
          <w:lang w:val="en-ID"/>
        </w:rPr>
        <w:t xml:space="preserve"> ini digunakan untuk menyimpan master</w:t>
      </w:r>
      <w:r>
        <w:rPr>
          <w:lang w:val="en-ID"/>
        </w:rPr>
        <w:t xml:space="preserve"> data </w:t>
      </w:r>
      <w:r w:rsidR="00592D8F">
        <w:rPr>
          <w:lang w:val="en-ID"/>
        </w:rPr>
        <w:t>barang</w:t>
      </w:r>
      <w:r w:rsidRPr="00D22E3F">
        <w:rPr>
          <w:lang w:val="en-ID"/>
        </w:rPr>
        <w:t>.</w:t>
      </w:r>
    </w:p>
    <w:p w14:paraId="6726BEF0" w14:textId="2A1BBFFC" w:rsidR="0075655F" w:rsidRDefault="0075655F" w:rsidP="00972199">
      <w:pPr>
        <w:pStyle w:val="Caption"/>
      </w:pPr>
      <w:bookmarkStart w:id="74" w:name="_Toc520403913"/>
      <w:r>
        <w:t>Tabel 4.</w:t>
      </w:r>
      <w:r w:rsidR="00C205D5">
        <w:fldChar w:fldCharType="begin"/>
      </w:r>
      <w:r w:rsidR="00C205D5">
        <w:instrText xml:space="preserve"> SEQ Tabel_4. \* ARABIC </w:instrText>
      </w:r>
      <w:r w:rsidR="00C205D5">
        <w:fldChar w:fldCharType="separate"/>
      </w:r>
      <w:r w:rsidR="00E54869">
        <w:rPr>
          <w:noProof/>
        </w:rPr>
        <w:t>5</w:t>
      </w:r>
      <w:r w:rsidR="00C205D5">
        <w:rPr>
          <w:noProof/>
        </w:rPr>
        <w:fldChar w:fldCharType="end"/>
      </w:r>
      <w:r>
        <w:t xml:space="preserve">. Tabel </w:t>
      </w:r>
      <w:r w:rsidR="00622A91">
        <w:t>Data Barang</w:t>
      </w:r>
      <w:bookmarkEnd w:id="74"/>
    </w:p>
    <w:tbl>
      <w:tblPr>
        <w:tblStyle w:val="TableGrid"/>
        <w:tblW w:w="8222" w:type="dxa"/>
        <w:tblInd w:w="675" w:type="dxa"/>
        <w:tblLook w:val="04A0" w:firstRow="1" w:lastRow="0" w:firstColumn="1" w:lastColumn="0" w:noHBand="0" w:noVBand="1"/>
      </w:tblPr>
      <w:tblGrid>
        <w:gridCol w:w="570"/>
        <w:gridCol w:w="4015"/>
        <w:gridCol w:w="1210"/>
        <w:gridCol w:w="896"/>
        <w:gridCol w:w="1531"/>
      </w:tblGrid>
      <w:tr w:rsidR="0075655F" w14:paraId="66F7F51E" w14:textId="77777777" w:rsidTr="007E5027">
        <w:trPr>
          <w:trHeight w:val="470"/>
        </w:trPr>
        <w:tc>
          <w:tcPr>
            <w:tcW w:w="570" w:type="dxa"/>
            <w:shd w:val="clear" w:color="auto" w:fill="D0CECE" w:themeFill="background2" w:themeFillShade="E6"/>
            <w:vAlign w:val="center"/>
          </w:tcPr>
          <w:p w14:paraId="5477F359" w14:textId="77777777" w:rsidR="0075655F" w:rsidRPr="003F7EE7" w:rsidRDefault="0075655F" w:rsidP="00F727D5">
            <w:pPr>
              <w:pStyle w:val="ListParagraph"/>
              <w:spacing w:line="276" w:lineRule="auto"/>
              <w:ind w:firstLine="0"/>
              <w:jc w:val="center"/>
              <w:rPr>
                <w:lang w:val="id-ID"/>
              </w:rPr>
            </w:pPr>
            <w:r>
              <w:rPr>
                <w:lang w:val="id-ID"/>
              </w:rPr>
              <w:t>No.</w:t>
            </w:r>
          </w:p>
        </w:tc>
        <w:tc>
          <w:tcPr>
            <w:tcW w:w="4015" w:type="dxa"/>
            <w:shd w:val="clear" w:color="auto" w:fill="D0CECE" w:themeFill="background2" w:themeFillShade="E6"/>
            <w:vAlign w:val="center"/>
          </w:tcPr>
          <w:p w14:paraId="18BF8855" w14:textId="77777777" w:rsidR="0075655F" w:rsidRPr="003F7EE7" w:rsidRDefault="0075655F" w:rsidP="00F727D5">
            <w:pPr>
              <w:pStyle w:val="ListParagraph"/>
              <w:spacing w:line="276" w:lineRule="auto"/>
              <w:ind w:firstLine="0"/>
              <w:jc w:val="center"/>
              <w:rPr>
                <w:lang w:val="id-ID"/>
              </w:rPr>
            </w:pPr>
            <w:r>
              <w:rPr>
                <w:lang w:val="id-ID"/>
              </w:rPr>
              <w:t>Nama Field</w:t>
            </w:r>
          </w:p>
        </w:tc>
        <w:tc>
          <w:tcPr>
            <w:tcW w:w="1210" w:type="dxa"/>
            <w:shd w:val="clear" w:color="auto" w:fill="D0CECE" w:themeFill="background2" w:themeFillShade="E6"/>
            <w:vAlign w:val="center"/>
          </w:tcPr>
          <w:p w14:paraId="06DDE70B" w14:textId="77777777" w:rsidR="0075655F" w:rsidRPr="003F7EE7" w:rsidRDefault="0075655F" w:rsidP="00F727D5">
            <w:pPr>
              <w:pStyle w:val="ListParagraph"/>
              <w:spacing w:line="276" w:lineRule="auto"/>
              <w:ind w:firstLine="0"/>
              <w:jc w:val="center"/>
              <w:rPr>
                <w:lang w:val="id-ID"/>
              </w:rPr>
            </w:pPr>
            <w:r>
              <w:rPr>
                <w:lang w:val="id-ID"/>
              </w:rPr>
              <w:t>Tipe Data</w:t>
            </w:r>
          </w:p>
        </w:tc>
        <w:tc>
          <w:tcPr>
            <w:tcW w:w="896" w:type="dxa"/>
            <w:shd w:val="clear" w:color="auto" w:fill="D0CECE" w:themeFill="background2" w:themeFillShade="E6"/>
            <w:vAlign w:val="center"/>
          </w:tcPr>
          <w:p w14:paraId="09F55363" w14:textId="77777777" w:rsidR="0075655F" w:rsidRPr="003F7EE7" w:rsidRDefault="0075655F" w:rsidP="00F727D5">
            <w:pPr>
              <w:pStyle w:val="ListParagraph"/>
              <w:spacing w:line="276" w:lineRule="auto"/>
              <w:ind w:firstLine="0"/>
              <w:jc w:val="center"/>
              <w:rPr>
                <w:lang w:val="id-ID"/>
              </w:rPr>
            </w:pPr>
            <w:r>
              <w:rPr>
                <w:lang w:val="id-ID"/>
              </w:rPr>
              <w:t>Length</w:t>
            </w:r>
          </w:p>
        </w:tc>
        <w:tc>
          <w:tcPr>
            <w:tcW w:w="1531" w:type="dxa"/>
            <w:shd w:val="clear" w:color="auto" w:fill="D0CECE" w:themeFill="background2" w:themeFillShade="E6"/>
            <w:vAlign w:val="center"/>
          </w:tcPr>
          <w:p w14:paraId="238CADE5" w14:textId="77777777" w:rsidR="0075655F" w:rsidRDefault="0075655F" w:rsidP="00F727D5">
            <w:pPr>
              <w:pStyle w:val="ListParagraph"/>
              <w:spacing w:line="276" w:lineRule="auto"/>
              <w:ind w:firstLine="0"/>
              <w:jc w:val="center"/>
              <w:rPr>
                <w:lang w:val="id-ID"/>
              </w:rPr>
            </w:pPr>
            <w:r>
              <w:rPr>
                <w:lang w:val="id-ID"/>
              </w:rPr>
              <w:t>Keterangan</w:t>
            </w:r>
          </w:p>
        </w:tc>
      </w:tr>
      <w:tr w:rsidR="0075655F" w14:paraId="08588E4B" w14:textId="77777777" w:rsidTr="000A1883">
        <w:tc>
          <w:tcPr>
            <w:tcW w:w="570" w:type="dxa"/>
            <w:vAlign w:val="center"/>
          </w:tcPr>
          <w:p w14:paraId="51837250" w14:textId="77777777" w:rsidR="0075655F" w:rsidRPr="003F7EE7" w:rsidRDefault="0075655F" w:rsidP="00F727D5">
            <w:pPr>
              <w:pStyle w:val="ListParagraph"/>
              <w:spacing w:line="276" w:lineRule="auto"/>
              <w:ind w:firstLine="0"/>
              <w:jc w:val="left"/>
              <w:rPr>
                <w:lang w:val="id-ID"/>
              </w:rPr>
            </w:pPr>
            <w:r>
              <w:rPr>
                <w:lang w:val="id-ID"/>
              </w:rPr>
              <w:t>1.</w:t>
            </w:r>
          </w:p>
        </w:tc>
        <w:tc>
          <w:tcPr>
            <w:tcW w:w="4015" w:type="dxa"/>
            <w:vAlign w:val="center"/>
          </w:tcPr>
          <w:p w14:paraId="3AC54EEA" w14:textId="3EE449CF" w:rsidR="0075655F" w:rsidRPr="0055738A" w:rsidRDefault="0055738A" w:rsidP="00F727D5">
            <w:pPr>
              <w:pStyle w:val="ListParagraph"/>
              <w:spacing w:line="276" w:lineRule="auto"/>
              <w:ind w:firstLine="0"/>
              <w:jc w:val="left"/>
            </w:pPr>
            <w:r>
              <w:t>kodebrg</w:t>
            </w:r>
          </w:p>
        </w:tc>
        <w:tc>
          <w:tcPr>
            <w:tcW w:w="1210" w:type="dxa"/>
            <w:vAlign w:val="center"/>
          </w:tcPr>
          <w:p w14:paraId="3E713768" w14:textId="09A377C9" w:rsidR="0075655F" w:rsidRPr="0055738A" w:rsidRDefault="0055738A" w:rsidP="00F727D5">
            <w:pPr>
              <w:pStyle w:val="ListParagraph"/>
              <w:spacing w:line="276" w:lineRule="auto"/>
              <w:ind w:firstLine="0"/>
              <w:jc w:val="left"/>
            </w:pPr>
            <w:r>
              <w:t>Varchar</w:t>
            </w:r>
          </w:p>
        </w:tc>
        <w:tc>
          <w:tcPr>
            <w:tcW w:w="896" w:type="dxa"/>
            <w:vAlign w:val="center"/>
          </w:tcPr>
          <w:p w14:paraId="186766CD" w14:textId="2C3A3353" w:rsidR="0075655F" w:rsidRPr="0055738A" w:rsidRDefault="0055738A" w:rsidP="00F727D5">
            <w:pPr>
              <w:pStyle w:val="ListParagraph"/>
              <w:spacing w:line="276" w:lineRule="auto"/>
              <w:ind w:firstLine="0"/>
              <w:jc w:val="center"/>
            </w:pPr>
            <w:r>
              <w:t>10</w:t>
            </w:r>
          </w:p>
        </w:tc>
        <w:tc>
          <w:tcPr>
            <w:tcW w:w="1531" w:type="dxa"/>
          </w:tcPr>
          <w:p w14:paraId="51DF8E07" w14:textId="3F6CB773" w:rsidR="0075655F" w:rsidRPr="0055738A" w:rsidRDefault="0055738A" w:rsidP="00F727D5">
            <w:pPr>
              <w:pStyle w:val="ListParagraph"/>
              <w:spacing w:line="276" w:lineRule="auto"/>
              <w:ind w:firstLine="0"/>
              <w:jc w:val="left"/>
            </w:pPr>
            <w:r>
              <w:t>Primary Key</w:t>
            </w:r>
          </w:p>
        </w:tc>
      </w:tr>
      <w:tr w:rsidR="0075655F" w14:paraId="00D032BC" w14:textId="77777777" w:rsidTr="000A1883">
        <w:tc>
          <w:tcPr>
            <w:tcW w:w="570" w:type="dxa"/>
            <w:vAlign w:val="center"/>
          </w:tcPr>
          <w:p w14:paraId="48578E5D" w14:textId="77777777" w:rsidR="0075655F" w:rsidRDefault="0075655F" w:rsidP="00F727D5">
            <w:pPr>
              <w:pStyle w:val="ListParagraph"/>
              <w:spacing w:line="276" w:lineRule="auto"/>
              <w:ind w:firstLine="0"/>
              <w:jc w:val="left"/>
              <w:rPr>
                <w:lang w:val="id-ID"/>
              </w:rPr>
            </w:pPr>
            <w:r>
              <w:rPr>
                <w:lang w:val="id-ID"/>
              </w:rPr>
              <w:t>2.</w:t>
            </w:r>
          </w:p>
        </w:tc>
        <w:tc>
          <w:tcPr>
            <w:tcW w:w="4015" w:type="dxa"/>
            <w:vAlign w:val="center"/>
          </w:tcPr>
          <w:p w14:paraId="61FD6BB0" w14:textId="7125D6CC" w:rsidR="0075655F" w:rsidRPr="004D0F30" w:rsidRDefault="004D0F30" w:rsidP="00F727D5">
            <w:pPr>
              <w:pStyle w:val="ListParagraph"/>
              <w:spacing w:line="276" w:lineRule="auto"/>
              <w:ind w:firstLine="0"/>
              <w:jc w:val="left"/>
            </w:pPr>
            <w:r>
              <w:t>namabrg</w:t>
            </w:r>
          </w:p>
        </w:tc>
        <w:tc>
          <w:tcPr>
            <w:tcW w:w="1210" w:type="dxa"/>
            <w:vAlign w:val="center"/>
          </w:tcPr>
          <w:p w14:paraId="521919F9" w14:textId="275561A0" w:rsidR="0075655F" w:rsidRPr="004D0F30" w:rsidRDefault="004D0F30" w:rsidP="00F727D5">
            <w:pPr>
              <w:pStyle w:val="ListParagraph"/>
              <w:spacing w:line="276" w:lineRule="auto"/>
              <w:ind w:firstLine="0"/>
              <w:jc w:val="left"/>
            </w:pPr>
            <w:r>
              <w:t>Varchar</w:t>
            </w:r>
          </w:p>
        </w:tc>
        <w:tc>
          <w:tcPr>
            <w:tcW w:w="896" w:type="dxa"/>
            <w:vAlign w:val="center"/>
          </w:tcPr>
          <w:p w14:paraId="280659E6" w14:textId="1142763F" w:rsidR="0075655F" w:rsidRPr="004D0F30" w:rsidRDefault="004D0F30" w:rsidP="00F727D5">
            <w:pPr>
              <w:pStyle w:val="ListParagraph"/>
              <w:spacing w:line="276" w:lineRule="auto"/>
              <w:ind w:firstLine="0"/>
              <w:jc w:val="center"/>
            </w:pPr>
            <w:r>
              <w:t>50</w:t>
            </w:r>
          </w:p>
        </w:tc>
        <w:tc>
          <w:tcPr>
            <w:tcW w:w="1531" w:type="dxa"/>
          </w:tcPr>
          <w:p w14:paraId="16B38A60" w14:textId="4A3B7C85" w:rsidR="0075655F" w:rsidRDefault="0075655F" w:rsidP="00F727D5">
            <w:pPr>
              <w:pStyle w:val="ListParagraph"/>
              <w:spacing w:line="276" w:lineRule="auto"/>
              <w:ind w:firstLine="0"/>
              <w:jc w:val="left"/>
              <w:rPr>
                <w:lang w:val="id-ID"/>
              </w:rPr>
            </w:pPr>
          </w:p>
        </w:tc>
      </w:tr>
      <w:tr w:rsidR="0075655F" w14:paraId="563B4C79" w14:textId="77777777" w:rsidTr="000A1883">
        <w:tc>
          <w:tcPr>
            <w:tcW w:w="570" w:type="dxa"/>
            <w:vAlign w:val="center"/>
          </w:tcPr>
          <w:p w14:paraId="4E371011" w14:textId="77777777" w:rsidR="0075655F" w:rsidRPr="003F7EE7" w:rsidRDefault="0075655F" w:rsidP="00F727D5">
            <w:pPr>
              <w:spacing w:line="276" w:lineRule="auto"/>
              <w:ind w:firstLine="0"/>
              <w:jc w:val="left"/>
              <w:rPr>
                <w:lang w:val="id-ID"/>
              </w:rPr>
            </w:pPr>
            <w:r>
              <w:rPr>
                <w:lang w:val="id-ID"/>
              </w:rPr>
              <w:t>3.</w:t>
            </w:r>
          </w:p>
        </w:tc>
        <w:tc>
          <w:tcPr>
            <w:tcW w:w="4015" w:type="dxa"/>
            <w:vAlign w:val="center"/>
          </w:tcPr>
          <w:p w14:paraId="317037BE" w14:textId="7DF1BE2D" w:rsidR="0075655F" w:rsidRPr="004D0F30" w:rsidRDefault="004D0F30" w:rsidP="00F727D5">
            <w:pPr>
              <w:pStyle w:val="ListParagraph"/>
              <w:spacing w:line="276" w:lineRule="auto"/>
              <w:ind w:firstLine="0"/>
              <w:jc w:val="left"/>
            </w:pPr>
            <w:r>
              <w:t>kodejen</w:t>
            </w:r>
          </w:p>
        </w:tc>
        <w:tc>
          <w:tcPr>
            <w:tcW w:w="1210" w:type="dxa"/>
            <w:vAlign w:val="center"/>
          </w:tcPr>
          <w:p w14:paraId="3917319E" w14:textId="2739FCD3" w:rsidR="0075655F" w:rsidRPr="004D0F30" w:rsidRDefault="004D0F30" w:rsidP="00F727D5">
            <w:pPr>
              <w:pStyle w:val="ListParagraph"/>
              <w:spacing w:line="276" w:lineRule="auto"/>
              <w:ind w:firstLine="0"/>
              <w:jc w:val="left"/>
            </w:pPr>
            <w:r>
              <w:t>Varchar</w:t>
            </w:r>
          </w:p>
        </w:tc>
        <w:tc>
          <w:tcPr>
            <w:tcW w:w="896" w:type="dxa"/>
            <w:vAlign w:val="center"/>
          </w:tcPr>
          <w:p w14:paraId="49D739B6" w14:textId="7C653401" w:rsidR="0075655F" w:rsidRPr="004D0F30" w:rsidRDefault="004D0F30" w:rsidP="00F727D5">
            <w:pPr>
              <w:pStyle w:val="ListParagraph"/>
              <w:spacing w:line="276" w:lineRule="auto"/>
              <w:ind w:firstLine="0"/>
              <w:jc w:val="center"/>
            </w:pPr>
            <w:r>
              <w:t>10</w:t>
            </w:r>
          </w:p>
        </w:tc>
        <w:tc>
          <w:tcPr>
            <w:tcW w:w="1531" w:type="dxa"/>
          </w:tcPr>
          <w:p w14:paraId="60CDE79D" w14:textId="55B2B831" w:rsidR="0075655F" w:rsidRPr="00470F09" w:rsidRDefault="00470F09" w:rsidP="00F727D5">
            <w:pPr>
              <w:pStyle w:val="ListParagraph"/>
              <w:spacing w:line="276" w:lineRule="auto"/>
              <w:ind w:firstLine="0"/>
              <w:jc w:val="left"/>
            </w:pPr>
            <w:r>
              <w:t>Foreign Key</w:t>
            </w:r>
          </w:p>
        </w:tc>
      </w:tr>
      <w:tr w:rsidR="0075655F" w14:paraId="094C523C" w14:textId="77777777" w:rsidTr="000A1883">
        <w:tc>
          <w:tcPr>
            <w:tcW w:w="570" w:type="dxa"/>
            <w:vAlign w:val="center"/>
          </w:tcPr>
          <w:p w14:paraId="3BF1A103" w14:textId="77777777" w:rsidR="0075655F" w:rsidRDefault="0075655F" w:rsidP="00F727D5">
            <w:pPr>
              <w:spacing w:line="276" w:lineRule="auto"/>
              <w:ind w:firstLine="0"/>
              <w:jc w:val="left"/>
              <w:rPr>
                <w:lang w:val="id-ID"/>
              </w:rPr>
            </w:pPr>
            <w:r>
              <w:rPr>
                <w:lang w:val="id-ID"/>
              </w:rPr>
              <w:t>4.</w:t>
            </w:r>
          </w:p>
        </w:tc>
        <w:tc>
          <w:tcPr>
            <w:tcW w:w="4015" w:type="dxa"/>
            <w:vAlign w:val="center"/>
          </w:tcPr>
          <w:p w14:paraId="3FBACEE0" w14:textId="48F60123" w:rsidR="0075655F" w:rsidRPr="004D0F30" w:rsidRDefault="004D0F30" w:rsidP="00F727D5">
            <w:pPr>
              <w:pStyle w:val="ListParagraph"/>
              <w:spacing w:line="276" w:lineRule="auto"/>
              <w:ind w:firstLine="0"/>
              <w:jc w:val="left"/>
            </w:pPr>
            <w:r>
              <w:t>jumlah</w:t>
            </w:r>
          </w:p>
        </w:tc>
        <w:tc>
          <w:tcPr>
            <w:tcW w:w="1210" w:type="dxa"/>
            <w:vAlign w:val="center"/>
          </w:tcPr>
          <w:p w14:paraId="7C9F3898" w14:textId="4DE74507" w:rsidR="0075655F" w:rsidRPr="004D0F30" w:rsidRDefault="004D0F30" w:rsidP="00F727D5">
            <w:pPr>
              <w:pStyle w:val="ListParagraph"/>
              <w:spacing w:line="276" w:lineRule="auto"/>
              <w:ind w:firstLine="0"/>
              <w:jc w:val="left"/>
            </w:pPr>
            <w:r>
              <w:t>Int</w:t>
            </w:r>
          </w:p>
        </w:tc>
        <w:tc>
          <w:tcPr>
            <w:tcW w:w="896" w:type="dxa"/>
            <w:vAlign w:val="center"/>
          </w:tcPr>
          <w:p w14:paraId="034B1B87" w14:textId="5601ACEB" w:rsidR="0075655F" w:rsidRPr="004D0F30" w:rsidRDefault="004D0F30" w:rsidP="00F727D5">
            <w:pPr>
              <w:pStyle w:val="ListParagraph"/>
              <w:spacing w:line="276" w:lineRule="auto"/>
              <w:ind w:firstLine="0"/>
              <w:jc w:val="center"/>
            </w:pPr>
            <w:r>
              <w:t>11</w:t>
            </w:r>
          </w:p>
        </w:tc>
        <w:tc>
          <w:tcPr>
            <w:tcW w:w="1531" w:type="dxa"/>
          </w:tcPr>
          <w:p w14:paraId="736BCAB4" w14:textId="77777777" w:rsidR="0075655F" w:rsidRDefault="0075655F" w:rsidP="00F727D5">
            <w:pPr>
              <w:pStyle w:val="ListParagraph"/>
              <w:spacing w:line="276" w:lineRule="auto"/>
              <w:ind w:firstLine="0"/>
              <w:jc w:val="left"/>
              <w:rPr>
                <w:lang w:val="id-ID"/>
              </w:rPr>
            </w:pPr>
          </w:p>
        </w:tc>
      </w:tr>
      <w:tr w:rsidR="0075655F" w14:paraId="44D88FDB" w14:textId="77777777" w:rsidTr="000A1883">
        <w:tc>
          <w:tcPr>
            <w:tcW w:w="570" w:type="dxa"/>
            <w:vAlign w:val="center"/>
          </w:tcPr>
          <w:p w14:paraId="4FFB6F22" w14:textId="77777777" w:rsidR="0075655F" w:rsidRDefault="0075655F" w:rsidP="00F727D5">
            <w:pPr>
              <w:spacing w:line="276" w:lineRule="auto"/>
              <w:ind w:firstLine="0"/>
              <w:jc w:val="left"/>
              <w:rPr>
                <w:lang w:val="id-ID"/>
              </w:rPr>
            </w:pPr>
            <w:r>
              <w:rPr>
                <w:lang w:val="id-ID"/>
              </w:rPr>
              <w:t>5.</w:t>
            </w:r>
          </w:p>
        </w:tc>
        <w:tc>
          <w:tcPr>
            <w:tcW w:w="4015" w:type="dxa"/>
            <w:vAlign w:val="center"/>
          </w:tcPr>
          <w:p w14:paraId="7BE3530D" w14:textId="0CC346CF" w:rsidR="0075655F" w:rsidRPr="004D0F30" w:rsidRDefault="004D0F30" w:rsidP="00F727D5">
            <w:pPr>
              <w:pStyle w:val="ListParagraph"/>
              <w:spacing w:line="276" w:lineRule="auto"/>
              <w:ind w:firstLine="0"/>
              <w:jc w:val="left"/>
            </w:pPr>
            <w:r>
              <w:t>harga</w:t>
            </w:r>
          </w:p>
        </w:tc>
        <w:tc>
          <w:tcPr>
            <w:tcW w:w="1210" w:type="dxa"/>
            <w:vAlign w:val="center"/>
          </w:tcPr>
          <w:p w14:paraId="5AF6028C" w14:textId="1EECFB82" w:rsidR="0075655F" w:rsidRPr="004D0F30" w:rsidRDefault="004D0F30" w:rsidP="00F727D5">
            <w:pPr>
              <w:pStyle w:val="ListParagraph"/>
              <w:spacing w:line="276" w:lineRule="auto"/>
              <w:ind w:firstLine="0"/>
              <w:jc w:val="left"/>
            </w:pPr>
            <w:r>
              <w:t>Int</w:t>
            </w:r>
          </w:p>
        </w:tc>
        <w:tc>
          <w:tcPr>
            <w:tcW w:w="896" w:type="dxa"/>
            <w:vAlign w:val="center"/>
          </w:tcPr>
          <w:p w14:paraId="2ACC9332" w14:textId="5679D891" w:rsidR="0075655F" w:rsidRPr="004D0F30" w:rsidRDefault="004D0F30" w:rsidP="00F727D5">
            <w:pPr>
              <w:pStyle w:val="ListParagraph"/>
              <w:spacing w:line="276" w:lineRule="auto"/>
              <w:ind w:firstLine="0"/>
              <w:jc w:val="center"/>
            </w:pPr>
            <w:r>
              <w:t>11</w:t>
            </w:r>
          </w:p>
        </w:tc>
        <w:tc>
          <w:tcPr>
            <w:tcW w:w="1531" w:type="dxa"/>
          </w:tcPr>
          <w:p w14:paraId="0537B2F2" w14:textId="77777777" w:rsidR="0075655F" w:rsidRDefault="0075655F" w:rsidP="00F727D5">
            <w:pPr>
              <w:pStyle w:val="ListParagraph"/>
              <w:spacing w:line="276" w:lineRule="auto"/>
              <w:ind w:firstLine="0"/>
              <w:jc w:val="left"/>
              <w:rPr>
                <w:lang w:val="id-ID"/>
              </w:rPr>
            </w:pPr>
          </w:p>
        </w:tc>
      </w:tr>
      <w:tr w:rsidR="0075655F" w14:paraId="701866DE" w14:textId="77777777" w:rsidTr="000A1883">
        <w:tc>
          <w:tcPr>
            <w:tcW w:w="570" w:type="dxa"/>
            <w:vAlign w:val="center"/>
          </w:tcPr>
          <w:p w14:paraId="4313A943" w14:textId="77777777" w:rsidR="0075655F" w:rsidRDefault="0075655F" w:rsidP="00F727D5">
            <w:pPr>
              <w:spacing w:line="276" w:lineRule="auto"/>
              <w:ind w:firstLine="0"/>
              <w:jc w:val="left"/>
              <w:rPr>
                <w:lang w:val="id-ID"/>
              </w:rPr>
            </w:pPr>
            <w:r>
              <w:rPr>
                <w:lang w:val="id-ID"/>
              </w:rPr>
              <w:t>6.</w:t>
            </w:r>
          </w:p>
        </w:tc>
        <w:tc>
          <w:tcPr>
            <w:tcW w:w="4015" w:type="dxa"/>
            <w:vAlign w:val="center"/>
          </w:tcPr>
          <w:p w14:paraId="64514DF9" w14:textId="40E19934" w:rsidR="0075655F" w:rsidRPr="004D0F30" w:rsidRDefault="004D0F30" w:rsidP="00F727D5">
            <w:pPr>
              <w:pStyle w:val="ListParagraph"/>
              <w:spacing w:line="276" w:lineRule="auto"/>
              <w:ind w:firstLine="0"/>
              <w:jc w:val="left"/>
            </w:pPr>
            <w:r>
              <w:t>kodesatuan</w:t>
            </w:r>
          </w:p>
        </w:tc>
        <w:tc>
          <w:tcPr>
            <w:tcW w:w="1210" w:type="dxa"/>
            <w:vAlign w:val="center"/>
          </w:tcPr>
          <w:p w14:paraId="1E29331C" w14:textId="5DE23986" w:rsidR="0075655F" w:rsidRPr="004D0F30" w:rsidRDefault="004D0F30" w:rsidP="00F727D5">
            <w:pPr>
              <w:pStyle w:val="ListParagraph"/>
              <w:spacing w:line="276" w:lineRule="auto"/>
              <w:ind w:firstLine="0"/>
              <w:jc w:val="left"/>
            </w:pPr>
            <w:r>
              <w:t>Varchar</w:t>
            </w:r>
          </w:p>
        </w:tc>
        <w:tc>
          <w:tcPr>
            <w:tcW w:w="896" w:type="dxa"/>
            <w:vAlign w:val="center"/>
          </w:tcPr>
          <w:p w14:paraId="2D9A70FF" w14:textId="0FD9F724" w:rsidR="0075655F" w:rsidRPr="004D0F30" w:rsidRDefault="004D0F30" w:rsidP="00F727D5">
            <w:pPr>
              <w:pStyle w:val="ListParagraph"/>
              <w:spacing w:line="276" w:lineRule="auto"/>
              <w:ind w:firstLine="0"/>
              <w:jc w:val="center"/>
            </w:pPr>
            <w:r>
              <w:t>10</w:t>
            </w:r>
          </w:p>
        </w:tc>
        <w:tc>
          <w:tcPr>
            <w:tcW w:w="1531" w:type="dxa"/>
          </w:tcPr>
          <w:p w14:paraId="18EDA67A" w14:textId="72E5EDA5" w:rsidR="0075655F" w:rsidRPr="00470F09" w:rsidRDefault="00470F09" w:rsidP="00F727D5">
            <w:pPr>
              <w:pStyle w:val="ListParagraph"/>
              <w:spacing w:line="276" w:lineRule="auto"/>
              <w:ind w:firstLine="0"/>
              <w:jc w:val="left"/>
            </w:pPr>
            <w:r>
              <w:t>Foreign Key</w:t>
            </w:r>
          </w:p>
        </w:tc>
      </w:tr>
      <w:tr w:rsidR="0075655F" w14:paraId="4B6BA1EE" w14:textId="77777777" w:rsidTr="000A1883">
        <w:tc>
          <w:tcPr>
            <w:tcW w:w="570" w:type="dxa"/>
            <w:vAlign w:val="center"/>
          </w:tcPr>
          <w:p w14:paraId="732F369A" w14:textId="77777777" w:rsidR="0075655F" w:rsidRDefault="0075655F" w:rsidP="00F727D5">
            <w:pPr>
              <w:spacing w:line="276" w:lineRule="auto"/>
              <w:ind w:firstLine="0"/>
              <w:jc w:val="left"/>
              <w:rPr>
                <w:lang w:val="id-ID"/>
              </w:rPr>
            </w:pPr>
            <w:r>
              <w:rPr>
                <w:lang w:val="id-ID"/>
              </w:rPr>
              <w:t>7.</w:t>
            </w:r>
          </w:p>
        </w:tc>
        <w:tc>
          <w:tcPr>
            <w:tcW w:w="4015" w:type="dxa"/>
            <w:vAlign w:val="center"/>
          </w:tcPr>
          <w:p w14:paraId="754E97C5" w14:textId="20D03B0A" w:rsidR="0075655F" w:rsidRPr="004D0F30" w:rsidRDefault="004D0F30" w:rsidP="00F727D5">
            <w:pPr>
              <w:pStyle w:val="ListParagraph"/>
              <w:spacing w:line="276" w:lineRule="auto"/>
              <w:ind w:firstLine="0"/>
              <w:jc w:val="left"/>
            </w:pPr>
            <w:r>
              <w:t>tglmasuk</w:t>
            </w:r>
          </w:p>
        </w:tc>
        <w:tc>
          <w:tcPr>
            <w:tcW w:w="1210" w:type="dxa"/>
            <w:vAlign w:val="center"/>
          </w:tcPr>
          <w:p w14:paraId="63215B13" w14:textId="27A3B5D8" w:rsidR="0075655F" w:rsidRPr="004D0F30" w:rsidRDefault="004D0F30" w:rsidP="00F727D5">
            <w:pPr>
              <w:pStyle w:val="ListParagraph"/>
              <w:spacing w:line="276" w:lineRule="auto"/>
              <w:ind w:firstLine="0"/>
              <w:jc w:val="left"/>
            </w:pPr>
            <w:r>
              <w:t>Date</w:t>
            </w:r>
          </w:p>
        </w:tc>
        <w:tc>
          <w:tcPr>
            <w:tcW w:w="896" w:type="dxa"/>
            <w:vAlign w:val="center"/>
          </w:tcPr>
          <w:p w14:paraId="11AFC125" w14:textId="0BC12C56" w:rsidR="0075655F" w:rsidRDefault="0075655F" w:rsidP="00F727D5">
            <w:pPr>
              <w:pStyle w:val="ListParagraph"/>
              <w:spacing w:line="276" w:lineRule="auto"/>
              <w:ind w:firstLine="0"/>
              <w:jc w:val="center"/>
              <w:rPr>
                <w:lang w:val="id-ID"/>
              </w:rPr>
            </w:pPr>
          </w:p>
        </w:tc>
        <w:tc>
          <w:tcPr>
            <w:tcW w:w="1531" w:type="dxa"/>
          </w:tcPr>
          <w:p w14:paraId="1E9168BB" w14:textId="77777777" w:rsidR="0075655F" w:rsidRDefault="0075655F" w:rsidP="00F727D5">
            <w:pPr>
              <w:pStyle w:val="ListParagraph"/>
              <w:spacing w:line="276" w:lineRule="auto"/>
              <w:ind w:firstLine="0"/>
              <w:jc w:val="left"/>
              <w:rPr>
                <w:lang w:val="id-ID"/>
              </w:rPr>
            </w:pPr>
          </w:p>
        </w:tc>
      </w:tr>
      <w:tr w:rsidR="0075655F" w14:paraId="64C8587F" w14:textId="77777777" w:rsidTr="000A1883">
        <w:tc>
          <w:tcPr>
            <w:tcW w:w="570" w:type="dxa"/>
            <w:vAlign w:val="center"/>
          </w:tcPr>
          <w:p w14:paraId="7B2FF2B0" w14:textId="77777777" w:rsidR="0075655F" w:rsidRDefault="0075655F" w:rsidP="00F727D5">
            <w:pPr>
              <w:spacing w:line="276" w:lineRule="auto"/>
              <w:ind w:firstLine="0"/>
              <w:jc w:val="left"/>
              <w:rPr>
                <w:lang w:val="id-ID"/>
              </w:rPr>
            </w:pPr>
            <w:r>
              <w:rPr>
                <w:lang w:val="id-ID"/>
              </w:rPr>
              <w:t>8.</w:t>
            </w:r>
          </w:p>
        </w:tc>
        <w:tc>
          <w:tcPr>
            <w:tcW w:w="4015" w:type="dxa"/>
            <w:vAlign w:val="center"/>
          </w:tcPr>
          <w:p w14:paraId="797E31DC" w14:textId="5868F490" w:rsidR="0075655F" w:rsidRPr="004D0F30" w:rsidRDefault="004D0F30" w:rsidP="00F727D5">
            <w:pPr>
              <w:pStyle w:val="ListParagraph"/>
              <w:spacing w:line="276" w:lineRule="auto"/>
              <w:ind w:firstLine="0"/>
              <w:jc w:val="left"/>
            </w:pPr>
            <w:r>
              <w:t>kodesup</w:t>
            </w:r>
          </w:p>
        </w:tc>
        <w:tc>
          <w:tcPr>
            <w:tcW w:w="1210" w:type="dxa"/>
            <w:vAlign w:val="center"/>
          </w:tcPr>
          <w:p w14:paraId="794BC2B9" w14:textId="292C5EB7" w:rsidR="0075655F" w:rsidRPr="004D0F30" w:rsidRDefault="004D0F30" w:rsidP="00F727D5">
            <w:pPr>
              <w:pStyle w:val="ListParagraph"/>
              <w:spacing w:line="276" w:lineRule="auto"/>
              <w:ind w:firstLine="0"/>
              <w:jc w:val="left"/>
            </w:pPr>
            <w:r>
              <w:t>Varchar</w:t>
            </w:r>
          </w:p>
        </w:tc>
        <w:tc>
          <w:tcPr>
            <w:tcW w:w="896" w:type="dxa"/>
            <w:vAlign w:val="center"/>
          </w:tcPr>
          <w:p w14:paraId="6A7A3282" w14:textId="18312C8D" w:rsidR="0075655F" w:rsidRPr="004D0F30" w:rsidRDefault="004D0F30" w:rsidP="00F727D5">
            <w:pPr>
              <w:pStyle w:val="ListParagraph"/>
              <w:spacing w:line="276" w:lineRule="auto"/>
              <w:ind w:firstLine="0"/>
              <w:jc w:val="center"/>
            </w:pPr>
            <w:r>
              <w:t>10</w:t>
            </w:r>
          </w:p>
        </w:tc>
        <w:tc>
          <w:tcPr>
            <w:tcW w:w="1531" w:type="dxa"/>
          </w:tcPr>
          <w:p w14:paraId="6CF09671" w14:textId="6BEA0263" w:rsidR="0075655F" w:rsidRPr="00470F09" w:rsidRDefault="00470F09" w:rsidP="00F727D5">
            <w:pPr>
              <w:pStyle w:val="ListParagraph"/>
              <w:spacing w:line="276" w:lineRule="auto"/>
              <w:ind w:firstLine="0"/>
              <w:jc w:val="left"/>
            </w:pPr>
            <w:r>
              <w:t>Foreign Key</w:t>
            </w:r>
          </w:p>
        </w:tc>
      </w:tr>
    </w:tbl>
    <w:p w14:paraId="6939A2F0" w14:textId="58831E27" w:rsidR="0075655F" w:rsidRDefault="0075655F" w:rsidP="004748A1">
      <w:pPr>
        <w:pStyle w:val="ListParagraph"/>
        <w:ind w:left="1077" w:firstLine="0"/>
        <w:rPr>
          <w:lang w:val="en-ID"/>
        </w:rPr>
      </w:pPr>
    </w:p>
    <w:p w14:paraId="392894DC" w14:textId="77777777" w:rsidR="002B67C4" w:rsidRDefault="002B67C4" w:rsidP="004748A1">
      <w:pPr>
        <w:pStyle w:val="ListParagraph"/>
        <w:ind w:left="1077" w:firstLine="0"/>
        <w:rPr>
          <w:lang w:val="en-ID"/>
        </w:rPr>
      </w:pPr>
    </w:p>
    <w:p w14:paraId="3846DCF1" w14:textId="167773CD" w:rsidR="00FF1841" w:rsidRDefault="00FF1841" w:rsidP="00CB0E80">
      <w:pPr>
        <w:pStyle w:val="ListParagraph"/>
        <w:numPr>
          <w:ilvl w:val="4"/>
          <w:numId w:val="10"/>
        </w:numPr>
        <w:ind w:left="1134" w:hanging="567"/>
        <w:rPr>
          <w:lang w:val="en-ID"/>
        </w:rPr>
      </w:pPr>
      <w:r>
        <w:rPr>
          <w:lang w:val="en-ID"/>
        </w:rPr>
        <w:lastRenderedPageBreak/>
        <w:t>Tabel</w:t>
      </w:r>
      <w:r w:rsidRPr="000708AE">
        <w:rPr>
          <w:lang w:val="en-ID"/>
        </w:rPr>
        <w:t xml:space="preserve"> </w:t>
      </w:r>
      <w:r w:rsidR="005638FE">
        <w:rPr>
          <w:lang w:val="en-ID"/>
        </w:rPr>
        <w:t>Data Barang Masuk</w:t>
      </w:r>
    </w:p>
    <w:p w14:paraId="44E56933" w14:textId="3A4DA58A" w:rsidR="00463C36" w:rsidRDefault="00463C36" w:rsidP="007B7A46">
      <w:pPr>
        <w:pStyle w:val="ListParagraph"/>
        <w:ind w:left="1701" w:hanging="567"/>
        <w:rPr>
          <w:lang w:val="en-ID"/>
        </w:rPr>
      </w:pPr>
      <w:r>
        <w:rPr>
          <w:lang w:val="en-ID"/>
        </w:rPr>
        <w:t>Nama tabel</w:t>
      </w:r>
      <w:r>
        <w:rPr>
          <w:lang w:val="en-ID"/>
        </w:rPr>
        <w:tab/>
        <w:t>:</w:t>
      </w:r>
      <w:r w:rsidR="00970A9E">
        <w:rPr>
          <w:lang w:val="en-ID"/>
        </w:rPr>
        <w:t xml:space="preserve"> </w:t>
      </w:r>
      <w:r w:rsidR="0070475F">
        <w:rPr>
          <w:lang w:val="en-ID"/>
        </w:rPr>
        <w:t>brgmasuk</w:t>
      </w:r>
    </w:p>
    <w:p w14:paraId="44EB00FE" w14:textId="35686314" w:rsidR="00463C36" w:rsidRDefault="00463C36" w:rsidP="007B7A46">
      <w:pPr>
        <w:pStyle w:val="ListParagraph"/>
        <w:ind w:left="1701" w:hanging="567"/>
        <w:rPr>
          <w:lang w:val="en-ID"/>
        </w:rPr>
      </w:pPr>
      <w:r>
        <w:rPr>
          <w:lang w:val="en-ID"/>
        </w:rPr>
        <w:t>Primary key</w:t>
      </w:r>
      <w:r>
        <w:rPr>
          <w:lang w:val="en-ID"/>
        </w:rPr>
        <w:tab/>
        <w:t>:</w:t>
      </w:r>
      <w:r w:rsidR="00970A9E">
        <w:rPr>
          <w:lang w:val="en-ID"/>
        </w:rPr>
        <w:t xml:space="preserve"> </w:t>
      </w:r>
      <w:r w:rsidR="0070475F">
        <w:rPr>
          <w:lang w:val="en-ID"/>
        </w:rPr>
        <w:t>kodemasuk</w:t>
      </w:r>
    </w:p>
    <w:p w14:paraId="11022088" w14:textId="13561673" w:rsidR="00463C36" w:rsidRDefault="00AF6A75" w:rsidP="007B7A46">
      <w:pPr>
        <w:pStyle w:val="ListParagraph"/>
        <w:ind w:left="1701" w:hanging="567"/>
        <w:rPr>
          <w:lang w:val="en-ID"/>
        </w:rPr>
      </w:pPr>
      <w:r>
        <w:rPr>
          <w:lang w:val="en-ID"/>
        </w:rPr>
        <w:t xml:space="preserve">Foreign </w:t>
      </w:r>
      <w:r w:rsidR="00463C36">
        <w:rPr>
          <w:lang w:val="en-ID"/>
        </w:rPr>
        <w:t>key</w:t>
      </w:r>
      <w:r w:rsidR="00463C36">
        <w:rPr>
          <w:lang w:val="en-ID"/>
        </w:rPr>
        <w:tab/>
        <w:t>:</w:t>
      </w:r>
      <w:r w:rsidR="00970A9E">
        <w:rPr>
          <w:lang w:val="en-ID"/>
        </w:rPr>
        <w:t xml:space="preserve"> </w:t>
      </w:r>
      <w:r w:rsidR="0070475F">
        <w:rPr>
          <w:lang w:val="en-ID"/>
        </w:rPr>
        <w:t>kodebrg</w:t>
      </w:r>
    </w:p>
    <w:p w14:paraId="6CDA9A4C" w14:textId="7465E636" w:rsidR="00F76355" w:rsidRDefault="00F76355" w:rsidP="007B7A46">
      <w:pPr>
        <w:pStyle w:val="ListParagraph"/>
        <w:ind w:left="1134" w:firstLine="0"/>
        <w:rPr>
          <w:lang w:val="en-ID"/>
        </w:rPr>
      </w:pPr>
      <w:r w:rsidRPr="00D22E3F">
        <w:rPr>
          <w:lang w:val="en-ID"/>
        </w:rPr>
        <w:t xml:space="preserve">Pada </w:t>
      </w:r>
      <w:r>
        <w:rPr>
          <w:lang w:val="en-ID"/>
        </w:rPr>
        <w:t>Tabel 4.6.</w:t>
      </w:r>
      <w:r w:rsidRPr="00D22E3F">
        <w:rPr>
          <w:lang w:val="en-ID"/>
        </w:rPr>
        <w:t xml:space="preserve"> ini digunakan untuk menyimpan </w:t>
      </w:r>
      <w:r>
        <w:rPr>
          <w:lang w:val="en-ID"/>
        </w:rPr>
        <w:t xml:space="preserve">data </w:t>
      </w:r>
      <w:r w:rsidR="005F4391">
        <w:rPr>
          <w:lang w:val="en-ID"/>
        </w:rPr>
        <w:t>barang masuk</w:t>
      </w:r>
      <w:r w:rsidRPr="00D22E3F">
        <w:rPr>
          <w:lang w:val="en-ID"/>
        </w:rPr>
        <w:t>.</w:t>
      </w:r>
    </w:p>
    <w:p w14:paraId="195E3BF7" w14:textId="0107A567" w:rsidR="00F76355" w:rsidRDefault="00F76355" w:rsidP="00972199">
      <w:pPr>
        <w:pStyle w:val="Caption"/>
      </w:pPr>
      <w:bookmarkStart w:id="75" w:name="_Toc520403914"/>
      <w:r>
        <w:t>Tabel 4.</w:t>
      </w:r>
      <w:r w:rsidR="00C205D5">
        <w:fldChar w:fldCharType="begin"/>
      </w:r>
      <w:r w:rsidR="00C205D5">
        <w:instrText xml:space="preserve"> SEQ Tabel_4. \* ARABIC </w:instrText>
      </w:r>
      <w:r w:rsidR="00C205D5">
        <w:fldChar w:fldCharType="separate"/>
      </w:r>
      <w:r w:rsidR="00E54869">
        <w:rPr>
          <w:noProof/>
        </w:rPr>
        <w:t>6</w:t>
      </w:r>
      <w:r w:rsidR="00C205D5">
        <w:rPr>
          <w:noProof/>
        </w:rPr>
        <w:fldChar w:fldCharType="end"/>
      </w:r>
      <w:r>
        <w:t xml:space="preserve">. Tabel </w:t>
      </w:r>
      <w:r w:rsidR="005F4391">
        <w:t>Data Barang Masuk</w:t>
      </w:r>
      <w:bookmarkEnd w:id="75"/>
    </w:p>
    <w:tbl>
      <w:tblPr>
        <w:tblStyle w:val="TableGrid"/>
        <w:tblW w:w="8364" w:type="dxa"/>
        <w:tblInd w:w="675" w:type="dxa"/>
        <w:tblLayout w:type="fixed"/>
        <w:tblLook w:val="04A0" w:firstRow="1" w:lastRow="0" w:firstColumn="1" w:lastColumn="0" w:noHBand="0" w:noVBand="1"/>
      </w:tblPr>
      <w:tblGrid>
        <w:gridCol w:w="570"/>
        <w:gridCol w:w="3891"/>
        <w:gridCol w:w="1390"/>
        <w:gridCol w:w="953"/>
        <w:gridCol w:w="1560"/>
      </w:tblGrid>
      <w:tr w:rsidR="00F76355" w14:paraId="52A7FA15" w14:textId="77777777" w:rsidTr="007E5027">
        <w:trPr>
          <w:trHeight w:val="470"/>
        </w:trPr>
        <w:tc>
          <w:tcPr>
            <w:tcW w:w="570" w:type="dxa"/>
            <w:shd w:val="clear" w:color="auto" w:fill="D0CECE" w:themeFill="background2" w:themeFillShade="E6"/>
            <w:vAlign w:val="center"/>
          </w:tcPr>
          <w:p w14:paraId="4F2F2B00" w14:textId="77777777" w:rsidR="00F76355" w:rsidRPr="003F7EE7" w:rsidRDefault="00F76355" w:rsidP="00F727D5">
            <w:pPr>
              <w:pStyle w:val="ListParagraph"/>
              <w:spacing w:line="276" w:lineRule="auto"/>
              <w:ind w:firstLine="0"/>
              <w:jc w:val="center"/>
              <w:rPr>
                <w:lang w:val="id-ID"/>
              </w:rPr>
            </w:pPr>
            <w:r>
              <w:rPr>
                <w:lang w:val="id-ID"/>
              </w:rPr>
              <w:t>No.</w:t>
            </w:r>
          </w:p>
        </w:tc>
        <w:tc>
          <w:tcPr>
            <w:tcW w:w="3891" w:type="dxa"/>
            <w:shd w:val="clear" w:color="auto" w:fill="D0CECE" w:themeFill="background2" w:themeFillShade="E6"/>
            <w:vAlign w:val="center"/>
          </w:tcPr>
          <w:p w14:paraId="5F9188A6" w14:textId="77777777" w:rsidR="00F76355" w:rsidRPr="003F7EE7" w:rsidRDefault="00F76355" w:rsidP="00F727D5">
            <w:pPr>
              <w:pStyle w:val="ListParagraph"/>
              <w:spacing w:line="276" w:lineRule="auto"/>
              <w:ind w:firstLine="0"/>
              <w:jc w:val="center"/>
              <w:rPr>
                <w:lang w:val="id-ID"/>
              </w:rPr>
            </w:pPr>
            <w:r>
              <w:rPr>
                <w:lang w:val="id-ID"/>
              </w:rPr>
              <w:t>Nama Field</w:t>
            </w:r>
          </w:p>
        </w:tc>
        <w:tc>
          <w:tcPr>
            <w:tcW w:w="1390" w:type="dxa"/>
            <w:shd w:val="clear" w:color="auto" w:fill="D0CECE" w:themeFill="background2" w:themeFillShade="E6"/>
            <w:vAlign w:val="center"/>
          </w:tcPr>
          <w:p w14:paraId="6D34267D" w14:textId="77777777" w:rsidR="00F76355" w:rsidRPr="003F7EE7" w:rsidRDefault="00F76355" w:rsidP="00F727D5">
            <w:pPr>
              <w:pStyle w:val="ListParagraph"/>
              <w:spacing w:line="276" w:lineRule="auto"/>
              <w:ind w:firstLine="0"/>
              <w:jc w:val="center"/>
              <w:rPr>
                <w:lang w:val="id-ID"/>
              </w:rPr>
            </w:pPr>
            <w:r>
              <w:rPr>
                <w:lang w:val="id-ID"/>
              </w:rPr>
              <w:t>Tipe Data</w:t>
            </w:r>
          </w:p>
        </w:tc>
        <w:tc>
          <w:tcPr>
            <w:tcW w:w="953" w:type="dxa"/>
            <w:shd w:val="clear" w:color="auto" w:fill="D0CECE" w:themeFill="background2" w:themeFillShade="E6"/>
            <w:vAlign w:val="center"/>
          </w:tcPr>
          <w:p w14:paraId="04B56F9E" w14:textId="77777777" w:rsidR="00F76355" w:rsidRPr="003F7EE7" w:rsidRDefault="00F76355" w:rsidP="00F727D5">
            <w:pPr>
              <w:pStyle w:val="ListParagraph"/>
              <w:spacing w:line="276" w:lineRule="auto"/>
              <w:ind w:firstLine="0"/>
              <w:jc w:val="center"/>
              <w:rPr>
                <w:lang w:val="id-ID"/>
              </w:rPr>
            </w:pPr>
            <w:r>
              <w:rPr>
                <w:lang w:val="id-ID"/>
              </w:rPr>
              <w:t>Length</w:t>
            </w:r>
          </w:p>
        </w:tc>
        <w:tc>
          <w:tcPr>
            <w:tcW w:w="1560" w:type="dxa"/>
            <w:shd w:val="clear" w:color="auto" w:fill="D0CECE" w:themeFill="background2" w:themeFillShade="E6"/>
            <w:vAlign w:val="center"/>
          </w:tcPr>
          <w:p w14:paraId="3F87AA95" w14:textId="77777777" w:rsidR="00F76355" w:rsidRDefault="00F76355" w:rsidP="00F727D5">
            <w:pPr>
              <w:pStyle w:val="ListParagraph"/>
              <w:spacing w:line="276" w:lineRule="auto"/>
              <w:ind w:firstLine="0"/>
              <w:jc w:val="center"/>
              <w:rPr>
                <w:lang w:val="id-ID"/>
              </w:rPr>
            </w:pPr>
            <w:r>
              <w:rPr>
                <w:lang w:val="id-ID"/>
              </w:rPr>
              <w:t>Keterangan</w:t>
            </w:r>
          </w:p>
        </w:tc>
      </w:tr>
      <w:tr w:rsidR="00F76355" w14:paraId="64FC4C50" w14:textId="77777777" w:rsidTr="007B7A46">
        <w:tc>
          <w:tcPr>
            <w:tcW w:w="570" w:type="dxa"/>
            <w:vAlign w:val="center"/>
          </w:tcPr>
          <w:p w14:paraId="1131DD4F" w14:textId="77777777" w:rsidR="00F76355" w:rsidRPr="003F7EE7" w:rsidRDefault="00F76355" w:rsidP="00F727D5">
            <w:pPr>
              <w:pStyle w:val="ListParagraph"/>
              <w:spacing w:line="276" w:lineRule="auto"/>
              <w:ind w:firstLine="0"/>
              <w:jc w:val="left"/>
              <w:rPr>
                <w:lang w:val="id-ID"/>
              </w:rPr>
            </w:pPr>
            <w:r>
              <w:rPr>
                <w:lang w:val="id-ID"/>
              </w:rPr>
              <w:t>1.</w:t>
            </w:r>
          </w:p>
        </w:tc>
        <w:tc>
          <w:tcPr>
            <w:tcW w:w="3891" w:type="dxa"/>
            <w:vAlign w:val="center"/>
          </w:tcPr>
          <w:p w14:paraId="4103E5D5" w14:textId="23015232" w:rsidR="00F76355" w:rsidRPr="00F14BE8" w:rsidRDefault="00F14BE8" w:rsidP="00F727D5">
            <w:pPr>
              <w:pStyle w:val="ListParagraph"/>
              <w:spacing w:line="276" w:lineRule="auto"/>
              <w:ind w:firstLine="0"/>
              <w:jc w:val="left"/>
            </w:pPr>
            <w:r>
              <w:t>kodemasuk</w:t>
            </w:r>
          </w:p>
        </w:tc>
        <w:tc>
          <w:tcPr>
            <w:tcW w:w="1390" w:type="dxa"/>
            <w:vAlign w:val="center"/>
          </w:tcPr>
          <w:p w14:paraId="4D94F6D1" w14:textId="65026360" w:rsidR="00F76355" w:rsidRPr="00F14BE8" w:rsidRDefault="00F14BE8" w:rsidP="00F727D5">
            <w:pPr>
              <w:pStyle w:val="ListParagraph"/>
              <w:spacing w:line="276" w:lineRule="auto"/>
              <w:ind w:firstLine="0"/>
              <w:jc w:val="left"/>
            </w:pPr>
            <w:r>
              <w:t>Varchar</w:t>
            </w:r>
          </w:p>
        </w:tc>
        <w:tc>
          <w:tcPr>
            <w:tcW w:w="953" w:type="dxa"/>
            <w:vAlign w:val="center"/>
          </w:tcPr>
          <w:p w14:paraId="66CD92FB" w14:textId="50D25B53" w:rsidR="00F76355" w:rsidRPr="00F14BE8" w:rsidRDefault="00F14BE8" w:rsidP="00F727D5">
            <w:pPr>
              <w:pStyle w:val="ListParagraph"/>
              <w:spacing w:line="276" w:lineRule="auto"/>
              <w:ind w:firstLine="0"/>
              <w:jc w:val="center"/>
            </w:pPr>
            <w:r>
              <w:t>10</w:t>
            </w:r>
          </w:p>
        </w:tc>
        <w:tc>
          <w:tcPr>
            <w:tcW w:w="1560" w:type="dxa"/>
          </w:tcPr>
          <w:p w14:paraId="778C85F7" w14:textId="2D6664CC" w:rsidR="00F76355" w:rsidRPr="00F14BE8" w:rsidRDefault="00F14BE8" w:rsidP="00F727D5">
            <w:pPr>
              <w:pStyle w:val="ListParagraph"/>
              <w:spacing w:line="276" w:lineRule="auto"/>
              <w:ind w:firstLine="0"/>
              <w:jc w:val="left"/>
            </w:pPr>
            <w:r>
              <w:t>Primary Key</w:t>
            </w:r>
          </w:p>
        </w:tc>
      </w:tr>
      <w:tr w:rsidR="00F76355" w14:paraId="575231D2" w14:textId="77777777" w:rsidTr="007B7A46">
        <w:tc>
          <w:tcPr>
            <w:tcW w:w="570" w:type="dxa"/>
            <w:vAlign w:val="center"/>
          </w:tcPr>
          <w:p w14:paraId="3E08955E" w14:textId="77777777" w:rsidR="00F76355" w:rsidRDefault="00F76355" w:rsidP="00F727D5">
            <w:pPr>
              <w:pStyle w:val="ListParagraph"/>
              <w:spacing w:line="276" w:lineRule="auto"/>
              <w:ind w:firstLine="0"/>
              <w:jc w:val="left"/>
              <w:rPr>
                <w:lang w:val="id-ID"/>
              </w:rPr>
            </w:pPr>
            <w:r>
              <w:rPr>
                <w:lang w:val="id-ID"/>
              </w:rPr>
              <w:t>2.</w:t>
            </w:r>
          </w:p>
        </w:tc>
        <w:tc>
          <w:tcPr>
            <w:tcW w:w="3891" w:type="dxa"/>
            <w:vAlign w:val="center"/>
          </w:tcPr>
          <w:p w14:paraId="6A571E19" w14:textId="68D4E2CA" w:rsidR="00F76355" w:rsidRPr="00771538" w:rsidRDefault="00771538" w:rsidP="00F727D5">
            <w:pPr>
              <w:pStyle w:val="ListParagraph"/>
              <w:spacing w:line="276" w:lineRule="auto"/>
              <w:ind w:firstLine="0"/>
              <w:jc w:val="left"/>
            </w:pPr>
            <w:r>
              <w:t>tglmasuk</w:t>
            </w:r>
          </w:p>
        </w:tc>
        <w:tc>
          <w:tcPr>
            <w:tcW w:w="1390" w:type="dxa"/>
            <w:vAlign w:val="center"/>
          </w:tcPr>
          <w:p w14:paraId="2B2A94F4" w14:textId="60FB5A6F" w:rsidR="00F76355" w:rsidRPr="00771538" w:rsidRDefault="00771538" w:rsidP="00F727D5">
            <w:pPr>
              <w:pStyle w:val="ListParagraph"/>
              <w:spacing w:line="276" w:lineRule="auto"/>
              <w:ind w:firstLine="0"/>
              <w:jc w:val="left"/>
            </w:pPr>
            <w:r>
              <w:t>Date</w:t>
            </w:r>
          </w:p>
        </w:tc>
        <w:tc>
          <w:tcPr>
            <w:tcW w:w="953" w:type="dxa"/>
            <w:vAlign w:val="center"/>
          </w:tcPr>
          <w:p w14:paraId="1BA10F63" w14:textId="5A803A21" w:rsidR="00F76355" w:rsidRDefault="00F76355" w:rsidP="00F727D5">
            <w:pPr>
              <w:pStyle w:val="ListParagraph"/>
              <w:spacing w:line="276" w:lineRule="auto"/>
              <w:ind w:firstLine="0"/>
              <w:jc w:val="center"/>
              <w:rPr>
                <w:lang w:val="id-ID"/>
              </w:rPr>
            </w:pPr>
          </w:p>
        </w:tc>
        <w:tc>
          <w:tcPr>
            <w:tcW w:w="1560" w:type="dxa"/>
          </w:tcPr>
          <w:p w14:paraId="0CD80C07" w14:textId="0CF97EC0" w:rsidR="00F76355" w:rsidRDefault="00F76355" w:rsidP="00F727D5">
            <w:pPr>
              <w:pStyle w:val="ListParagraph"/>
              <w:spacing w:line="276" w:lineRule="auto"/>
              <w:ind w:firstLine="0"/>
              <w:jc w:val="left"/>
              <w:rPr>
                <w:lang w:val="id-ID"/>
              </w:rPr>
            </w:pPr>
          </w:p>
        </w:tc>
      </w:tr>
      <w:tr w:rsidR="00F76355" w14:paraId="5CCB41C1" w14:textId="77777777" w:rsidTr="007B7A46">
        <w:tc>
          <w:tcPr>
            <w:tcW w:w="570" w:type="dxa"/>
            <w:vAlign w:val="center"/>
          </w:tcPr>
          <w:p w14:paraId="074E37DC" w14:textId="77777777" w:rsidR="00F76355" w:rsidRPr="003F7EE7" w:rsidRDefault="00F76355" w:rsidP="00F727D5">
            <w:pPr>
              <w:spacing w:line="276" w:lineRule="auto"/>
              <w:ind w:firstLine="0"/>
              <w:jc w:val="left"/>
              <w:rPr>
                <w:lang w:val="id-ID"/>
              </w:rPr>
            </w:pPr>
            <w:r>
              <w:rPr>
                <w:lang w:val="id-ID"/>
              </w:rPr>
              <w:t>3.</w:t>
            </w:r>
          </w:p>
        </w:tc>
        <w:tc>
          <w:tcPr>
            <w:tcW w:w="3891" w:type="dxa"/>
            <w:vAlign w:val="center"/>
          </w:tcPr>
          <w:p w14:paraId="5EC19BFB" w14:textId="5002150E" w:rsidR="00F76355" w:rsidRPr="00771538" w:rsidRDefault="00771538" w:rsidP="00F727D5">
            <w:pPr>
              <w:pStyle w:val="ListParagraph"/>
              <w:spacing w:line="276" w:lineRule="auto"/>
              <w:ind w:firstLine="0"/>
              <w:jc w:val="left"/>
            </w:pPr>
            <w:r>
              <w:t>kodebrg</w:t>
            </w:r>
          </w:p>
        </w:tc>
        <w:tc>
          <w:tcPr>
            <w:tcW w:w="1390" w:type="dxa"/>
            <w:vAlign w:val="center"/>
          </w:tcPr>
          <w:p w14:paraId="4489DAB4" w14:textId="7681B6AC" w:rsidR="00F76355" w:rsidRPr="00771538" w:rsidRDefault="00771538" w:rsidP="00F727D5">
            <w:pPr>
              <w:pStyle w:val="ListParagraph"/>
              <w:spacing w:line="276" w:lineRule="auto"/>
              <w:ind w:firstLine="0"/>
              <w:jc w:val="left"/>
            </w:pPr>
            <w:r>
              <w:t>Varchar</w:t>
            </w:r>
          </w:p>
        </w:tc>
        <w:tc>
          <w:tcPr>
            <w:tcW w:w="953" w:type="dxa"/>
            <w:vAlign w:val="center"/>
          </w:tcPr>
          <w:p w14:paraId="77980228" w14:textId="16938607" w:rsidR="00F76355" w:rsidRPr="00771538" w:rsidRDefault="00771538" w:rsidP="00F727D5">
            <w:pPr>
              <w:pStyle w:val="ListParagraph"/>
              <w:spacing w:line="276" w:lineRule="auto"/>
              <w:ind w:firstLine="0"/>
              <w:jc w:val="center"/>
            </w:pPr>
            <w:r>
              <w:t>10</w:t>
            </w:r>
          </w:p>
        </w:tc>
        <w:tc>
          <w:tcPr>
            <w:tcW w:w="1560" w:type="dxa"/>
          </w:tcPr>
          <w:p w14:paraId="1D979F69" w14:textId="4EA7F1B2" w:rsidR="00F76355" w:rsidRPr="00771538" w:rsidRDefault="00771538" w:rsidP="00F727D5">
            <w:pPr>
              <w:pStyle w:val="ListParagraph"/>
              <w:spacing w:line="276" w:lineRule="auto"/>
              <w:ind w:firstLine="0"/>
              <w:jc w:val="left"/>
            </w:pPr>
            <w:r>
              <w:t>Foreign Key</w:t>
            </w:r>
          </w:p>
        </w:tc>
      </w:tr>
      <w:tr w:rsidR="00F76355" w14:paraId="7713192C" w14:textId="77777777" w:rsidTr="007B7A46">
        <w:tc>
          <w:tcPr>
            <w:tcW w:w="570" w:type="dxa"/>
            <w:vAlign w:val="center"/>
          </w:tcPr>
          <w:p w14:paraId="7CA6754E" w14:textId="77777777" w:rsidR="00F76355" w:rsidRDefault="00F76355" w:rsidP="00F727D5">
            <w:pPr>
              <w:spacing w:line="276" w:lineRule="auto"/>
              <w:ind w:firstLine="0"/>
              <w:jc w:val="left"/>
              <w:rPr>
                <w:lang w:val="id-ID"/>
              </w:rPr>
            </w:pPr>
            <w:r>
              <w:rPr>
                <w:lang w:val="id-ID"/>
              </w:rPr>
              <w:t>4.</w:t>
            </w:r>
          </w:p>
        </w:tc>
        <w:tc>
          <w:tcPr>
            <w:tcW w:w="3891" w:type="dxa"/>
            <w:vAlign w:val="center"/>
          </w:tcPr>
          <w:p w14:paraId="18EF3CA1" w14:textId="72999D04" w:rsidR="00F76355" w:rsidRPr="00771538" w:rsidRDefault="00771538" w:rsidP="00F727D5">
            <w:pPr>
              <w:pStyle w:val="ListParagraph"/>
              <w:spacing w:line="276" w:lineRule="auto"/>
              <w:ind w:firstLine="0"/>
              <w:jc w:val="left"/>
            </w:pPr>
            <w:r>
              <w:t>jumlah</w:t>
            </w:r>
          </w:p>
        </w:tc>
        <w:tc>
          <w:tcPr>
            <w:tcW w:w="1390" w:type="dxa"/>
            <w:vAlign w:val="center"/>
          </w:tcPr>
          <w:p w14:paraId="2CF5B9BE" w14:textId="1133B442" w:rsidR="00F76355" w:rsidRPr="00771538" w:rsidRDefault="00771538" w:rsidP="00F727D5">
            <w:pPr>
              <w:pStyle w:val="ListParagraph"/>
              <w:spacing w:line="276" w:lineRule="auto"/>
              <w:ind w:firstLine="0"/>
              <w:jc w:val="left"/>
            </w:pPr>
            <w:r>
              <w:t>Int</w:t>
            </w:r>
          </w:p>
        </w:tc>
        <w:tc>
          <w:tcPr>
            <w:tcW w:w="953" w:type="dxa"/>
            <w:vAlign w:val="center"/>
          </w:tcPr>
          <w:p w14:paraId="69E36BE9" w14:textId="16D363E4" w:rsidR="00F76355" w:rsidRPr="00771538" w:rsidRDefault="00771538" w:rsidP="00F727D5">
            <w:pPr>
              <w:pStyle w:val="ListParagraph"/>
              <w:spacing w:line="276" w:lineRule="auto"/>
              <w:ind w:firstLine="0"/>
              <w:jc w:val="center"/>
            </w:pPr>
            <w:r>
              <w:t>11</w:t>
            </w:r>
          </w:p>
        </w:tc>
        <w:tc>
          <w:tcPr>
            <w:tcW w:w="1560" w:type="dxa"/>
          </w:tcPr>
          <w:p w14:paraId="54AFCB32" w14:textId="77777777" w:rsidR="00F76355" w:rsidRDefault="00F76355" w:rsidP="00F727D5">
            <w:pPr>
              <w:pStyle w:val="ListParagraph"/>
              <w:spacing w:line="276" w:lineRule="auto"/>
              <w:ind w:firstLine="0"/>
              <w:jc w:val="left"/>
              <w:rPr>
                <w:lang w:val="id-ID"/>
              </w:rPr>
            </w:pPr>
          </w:p>
        </w:tc>
      </w:tr>
    </w:tbl>
    <w:p w14:paraId="70AD6CB5" w14:textId="77777777" w:rsidR="008A2CC7" w:rsidRDefault="008A2CC7" w:rsidP="00F76355">
      <w:pPr>
        <w:pStyle w:val="ListParagraph"/>
        <w:ind w:left="1077" w:firstLine="0"/>
        <w:rPr>
          <w:lang w:val="en-ID"/>
        </w:rPr>
      </w:pPr>
    </w:p>
    <w:p w14:paraId="09499599" w14:textId="1F050416" w:rsidR="004748A1" w:rsidRPr="008A2CC7" w:rsidRDefault="004748A1" w:rsidP="00D403F8">
      <w:pPr>
        <w:pStyle w:val="ListParagraph"/>
        <w:numPr>
          <w:ilvl w:val="4"/>
          <w:numId w:val="4"/>
        </w:numPr>
        <w:ind w:left="1134" w:hanging="567"/>
        <w:rPr>
          <w:lang w:val="en-ID"/>
        </w:rPr>
      </w:pPr>
      <w:r>
        <w:rPr>
          <w:lang w:val="en-ID"/>
        </w:rPr>
        <w:t>Tab</w:t>
      </w:r>
      <w:r w:rsidR="00304E1D">
        <w:rPr>
          <w:lang w:val="en-ID"/>
        </w:rPr>
        <w:t xml:space="preserve">el </w:t>
      </w:r>
      <w:r w:rsidR="008B758E">
        <w:rPr>
          <w:lang w:val="en-ID"/>
        </w:rPr>
        <w:t>Data Barang Keluar</w:t>
      </w:r>
    </w:p>
    <w:p w14:paraId="76934AE0" w14:textId="1CBD8A67" w:rsidR="00304E1D" w:rsidRDefault="00304E1D" w:rsidP="00D403F8">
      <w:pPr>
        <w:pStyle w:val="ListParagraph"/>
        <w:ind w:left="1134" w:firstLine="0"/>
        <w:rPr>
          <w:lang w:val="en-ID"/>
        </w:rPr>
      </w:pPr>
      <w:r>
        <w:rPr>
          <w:lang w:val="en-ID"/>
        </w:rPr>
        <w:t>Nama tabel</w:t>
      </w:r>
      <w:r>
        <w:rPr>
          <w:lang w:val="en-ID"/>
        </w:rPr>
        <w:tab/>
        <w:t xml:space="preserve">: </w:t>
      </w:r>
      <w:r w:rsidR="008B758E">
        <w:rPr>
          <w:lang w:val="en-ID"/>
        </w:rPr>
        <w:t>brgkeluar</w:t>
      </w:r>
    </w:p>
    <w:p w14:paraId="56112FC9" w14:textId="3EA1D41D" w:rsidR="00304E1D" w:rsidRDefault="00304E1D" w:rsidP="00D403F8">
      <w:pPr>
        <w:pStyle w:val="ListParagraph"/>
        <w:ind w:left="1134" w:firstLine="0"/>
        <w:rPr>
          <w:lang w:val="en-ID"/>
        </w:rPr>
      </w:pPr>
      <w:r>
        <w:rPr>
          <w:lang w:val="en-ID"/>
        </w:rPr>
        <w:t>Primary key</w:t>
      </w:r>
      <w:r>
        <w:rPr>
          <w:lang w:val="en-ID"/>
        </w:rPr>
        <w:tab/>
        <w:t xml:space="preserve">: </w:t>
      </w:r>
      <w:r w:rsidR="008B758E">
        <w:rPr>
          <w:lang w:val="en-ID"/>
        </w:rPr>
        <w:t>kodekeluar</w:t>
      </w:r>
    </w:p>
    <w:p w14:paraId="0E16AADB" w14:textId="59CDA876" w:rsidR="006E34D5" w:rsidRDefault="008B758E" w:rsidP="00D403F8">
      <w:pPr>
        <w:pStyle w:val="ListParagraph"/>
        <w:ind w:left="1134" w:firstLine="0"/>
        <w:rPr>
          <w:lang w:val="en-ID"/>
        </w:rPr>
      </w:pPr>
      <w:r>
        <w:t>Foreign</w:t>
      </w:r>
      <w:r w:rsidR="00AF6A75">
        <w:rPr>
          <w:lang w:val="en-ID"/>
        </w:rPr>
        <w:t xml:space="preserve"> </w:t>
      </w:r>
      <w:r w:rsidR="006E34D5">
        <w:rPr>
          <w:lang w:val="en-ID"/>
        </w:rPr>
        <w:t>key</w:t>
      </w:r>
      <w:r w:rsidR="006E34D5">
        <w:rPr>
          <w:lang w:val="en-ID"/>
        </w:rPr>
        <w:tab/>
        <w:t xml:space="preserve">: </w:t>
      </w:r>
      <w:r>
        <w:rPr>
          <w:lang w:val="en-ID"/>
        </w:rPr>
        <w:t>kodemasuk</w:t>
      </w:r>
    </w:p>
    <w:p w14:paraId="4C38E435" w14:textId="78F1E7A1" w:rsidR="00481712" w:rsidRDefault="00481712" w:rsidP="00D403F8">
      <w:pPr>
        <w:pStyle w:val="ListParagraph"/>
        <w:ind w:left="1134" w:firstLine="0"/>
        <w:rPr>
          <w:lang w:val="en-ID"/>
        </w:rPr>
      </w:pPr>
      <w:r w:rsidRPr="00D22E3F">
        <w:rPr>
          <w:lang w:val="en-ID"/>
        </w:rPr>
        <w:t xml:space="preserve">Pada </w:t>
      </w:r>
      <w:r>
        <w:rPr>
          <w:lang w:val="en-ID"/>
        </w:rPr>
        <w:t>Tabel 4.7.</w:t>
      </w:r>
      <w:r w:rsidRPr="00D22E3F">
        <w:rPr>
          <w:lang w:val="en-ID"/>
        </w:rPr>
        <w:t xml:space="preserve"> ini digunakan untuk menyimpan </w:t>
      </w:r>
      <w:r>
        <w:rPr>
          <w:lang w:val="en-ID"/>
        </w:rPr>
        <w:t xml:space="preserve">data </w:t>
      </w:r>
      <w:r w:rsidR="008B758E">
        <w:rPr>
          <w:lang w:val="en-ID"/>
        </w:rPr>
        <w:t>barang keluar</w:t>
      </w:r>
      <w:r w:rsidRPr="00D22E3F">
        <w:rPr>
          <w:lang w:val="en-ID"/>
        </w:rPr>
        <w:t>.</w:t>
      </w:r>
    </w:p>
    <w:p w14:paraId="3D97A9A9" w14:textId="79230F86" w:rsidR="00481712" w:rsidRDefault="00481712" w:rsidP="00972199">
      <w:pPr>
        <w:pStyle w:val="Caption"/>
      </w:pPr>
      <w:bookmarkStart w:id="76" w:name="_Toc520403915"/>
      <w:r>
        <w:t>Tabel 4.</w:t>
      </w:r>
      <w:r w:rsidR="00C205D5">
        <w:fldChar w:fldCharType="begin"/>
      </w:r>
      <w:r w:rsidR="00C205D5">
        <w:instrText xml:space="preserve"> SEQ Tabel_4. \* ARABIC </w:instrText>
      </w:r>
      <w:r w:rsidR="00C205D5">
        <w:fldChar w:fldCharType="separate"/>
      </w:r>
      <w:r w:rsidR="00E54869">
        <w:rPr>
          <w:noProof/>
        </w:rPr>
        <w:t>7</w:t>
      </w:r>
      <w:r w:rsidR="00C205D5">
        <w:rPr>
          <w:noProof/>
        </w:rPr>
        <w:fldChar w:fldCharType="end"/>
      </w:r>
      <w:r>
        <w:t xml:space="preserve">. Tabel </w:t>
      </w:r>
      <w:r w:rsidR="008E77D2">
        <w:t>Data Barang Masuk</w:t>
      </w:r>
      <w:bookmarkEnd w:id="76"/>
      <w:r>
        <w:t xml:space="preserve"> </w:t>
      </w:r>
    </w:p>
    <w:tbl>
      <w:tblPr>
        <w:tblStyle w:val="TableGrid"/>
        <w:tblW w:w="8364" w:type="dxa"/>
        <w:tblInd w:w="675" w:type="dxa"/>
        <w:tblLook w:val="04A0" w:firstRow="1" w:lastRow="0" w:firstColumn="1" w:lastColumn="0" w:noHBand="0" w:noVBand="1"/>
      </w:tblPr>
      <w:tblGrid>
        <w:gridCol w:w="570"/>
        <w:gridCol w:w="4015"/>
        <w:gridCol w:w="1284"/>
        <w:gridCol w:w="935"/>
        <w:gridCol w:w="1560"/>
      </w:tblGrid>
      <w:tr w:rsidR="00481712" w14:paraId="48B973D9" w14:textId="77777777" w:rsidTr="007E5027">
        <w:trPr>
          <w:trHeight w:val="470"/>
        </w:trPr>
        <w:tc>
          <w:tcPr>
            <w:tcW w:w="570" w:type="dxa"/>
            <w:shd w:val="clear" w:color="auto" w:fill="D0CECE" w:themeFill="background2" w:themeFillShade="E6"/>
            <w:vAlign w:val="center"/>
          </w:tcPr>
          <w:p w14:paraId="7E549228" w14:textId="77777777" w:rsidR="00481712" w:rsidRPr="003F7EE7" w:rsidRDefault="00481712" w:rsidP="00F727D5">
            <w:pPr>
              <w:pStyle w:val="ListParagraph"/>
              <w:spacing w:line="276" w:lineRule="auto"/>
              <w:ind w:firstLine="0"/>
              <w:jc w:val="center"/>
              <w:rPr>
                <w:lang w:val="id-ID"/>
              </w:rPr>
            </w:pPr>
            <w:r>
              <w:rPr>
                <w:lang w:val="id-ID"/>
              </w:rPr>
              <w:t>No.</w:t>
            </w:r>
          </w:p>
        </w:tc>
        <w:tc>
          <w:tcPr>
            <w:tcW w:w="4015" w:type="dxa"/>
            <w:shd w:val="clear" w:color="auto" w:fill="D0CECE" w:themeFill="background2" w:themeFillShade="E6"/>
            <w:vAlign w:val="center"/>
          </w:tcPr>
          <w:p w14:paraId="0D77F99A" w14:textId="77777777" w:rsidR="00481712" w:rsidRPr="003F7EE7" w:rsidRDefault="00481712" w:rsidP="00F727D5">
            <w:pPr>
              <w:pStyle w:val="ListParagraph"/>
              <w:spacing w:line="276" w:lineRule="auto"/>
              <w:ind w:firstLine="0"/>
              <w:jc w:val="center"/>
              <w:rPr>
                <w:lang w:val="id-ID"/>
              </w:rPr>
            </w:pPr>
            <w:r>
              <w:rPr>
                <w:lang w:val="id-ID"/>
              </w:rPr>
              <w:t>Nama Field</w:t>
            </w:r>
          </w:p>
        </w:tc>
        <w:tc>
          <w:tcPr>
            <w:tcW w:w="1284" w:type="dxa"/>
            <w:shd w:val="clear" w:color="auto" w:fill="D0CECE" w:themeFill="background2" w:themeFillShade="E6"/>
            <w:vAlign w:val="center"/>
          </w:tcPr>
          <w:p w14:paraId="4EAF402B" w14:textId="77777777" w:rsidR="00481712" w:rsidRPr="003F7EE7" w:rsidRDefault="00481712" w:rsidP="00F727D5">
            <w:pPr>
              <w:pStyle w:val="ListParagraph"/>
              <w:spacing w:line="276" w:lineRule="auto"/>
              <w:ind w:firstLine="0"/>
              <w:jc w:val="center"/>
              <w:rPr>
                <w:lang w:val="id-ID"/>
              </w:rPr>
            </w:pPr>
            <w:r>
              <w:rPr>
                <w:lang w:val="id-ID"/>
              </w:rPr>
              <w:t>Tipe Data</w:t>
            </w:r>
          </w:p>
        </w:tc>
        <w:tc>
          <w:tcPr>
            <w:tcW w:w="935" w:type="dxa"/>
            <w:shd w:val="clear" w:color="auto" w:fill="D0CECE" w:themeFill="background2" w:themeFillShade="E6"/>
            <w:vAlign w:val="center"/>
          </w:tcPr>
          <w:p w14:paraId="343D8671" w14:textId="77777777" w:rsidR="00481712" w:rsidRPr="003F7EE7" w:rsidRDefault="00481712" w:rsidP="00F727D5">
            <w:pPr>
              <w:pStyle w:val="ListParagraph"/>
              <w:spacing w:line="276" w:lineRule="auto"/>
              <w:ind w:firstLine="0"/>
              <w:jc w:val="center"/>
              <w:rPr>
                <w:lang w:val="id-ID"/>
              </w:rPr>
            </w:pPr>
            <w:r>
              <w:rPr>
                <w:lang w:val="id-ID"/>
              </w:rPr>
              <w:t>Length</w:t>
            </w:r>
          </w:p>
        </w:tc>
        <w:tc>
          <w:tcPr>
            <w:tcW w:w="1560" w:type="dxa"/>
            <w:shd w:val="clear" w:color="auto" w:fill="D0CECE" w:themeFill="background2" w:themeFillShade="E6"/>
            <w:vAlign w:val="center"/>
          </w:tcPr>
          <w:p w14:paraId="375B6834" w14:textId="77777777" w:rsidR="00481712" w:rsidRDefault="00481712" w:rsidP="00F727D5">
            <w:pPr>
              <w:pStyle w:val="ListParagraph"/>
              <w:spacing w:line="276" w:lineRule="auto"/>
              <w:ind w:firstLine="0"/>
              <w:jc w:val="center"/>
              <w:rPr>
                <w:lang w:val="id-ID"/>
              </w:rPr>
            </w:pPr>
            <w:r>
              <w:rPr>
                <w:lang w:val="id-ID"/>
              </w:rPr>
              <w:t>Keterangan</w:t>
            </w:r>
          </w:p>
        </w:tc>
      </w:tr>
      <w:tr w:rsidR="00481712" w14:paraId="1C20E52F" w14:textId="77777777" w:rsidTr="00D403F8">
        <w:tc>
          <w:tcPr>
            <w:tcW w:w="570" w:type="dxa"/>
            <w:vAlign w:val="center"/>
          </w:tcPr>
          <w:p w14:paraId="0D9E2753" w14:textId="77777777" w:rsidR="00481712" w:rsidRPr="003F7EE7" w:rsidRDefault="00481712" w:rsidP="00F727D5">
            <w:pPr>
              <w:pStyle w:val="ListParagraph"/>
              <w:spacing w:line="276" w:lineRule="auto"/>
              <w:ind w:firstLine="0"/>
              <w:jc w:val="left"/>
              <w:rPr>
                <w:lang w:val="id-ID"/>
              </w:rPr>
            </w:pPr>
            <w:r>
              <w:rPr>
                <w:lang w:val="id-ID"/>
              </w:rPr>
              <w:t>1.</w:t>
            </w:r>
          </w:p>
        </w:tc>
        <w:tc>
          <w:tcPr>
            <w:tcW w:w="4015" w:type="dxa"/>
            <w:vAlign w:val="center"/>
          </w:tcPr>
          <w:p w14:paraId="07574651" w14:textId="7FA61221" w:rsidR="00481712" w:rsidRPr="00E46CB3" w:rsidRDefault="00E46CB3" w:rsidP="00F727D5">
            <w:pPr>
              <w:pStyle w:val="ListParagraph"/>
              <w:spacing w:line="276" w:lineRule="auto"/>
              <w:ind w:firstLine="0"/>
              <w:jc w:val="left"/>
            </w:pPr>
            <w:r>
              <w:t>kodekeluar</w:t>
            </w:r>
          </w:p>
        </w:tc>
        <w:tc>
          <w:tcPr>
            <w:tcW w:w="1284" w:type="dxa"/>
            <w:vAlign w:val="center"/>
          </w:tcPr>
          <w:p w14:paraId="3A313684" w14:textId="23584029" w:rsidR="00481712" w:rsidRPr="00E46CB3" w:rsidRDefault="00E46CB3" w:rsidP="00F727D5">
            <w:pPr>
              <w:pStyle w:val="ListParagraph"/>
              <w:spacing w:line="276" w:lineRule="auto"/>
              <w:ind w:firstLine="0"/>
              <w:jc w:val="left"/>
            </w:pPr>
            <w:r>
              <w:t>Varchar</w:t>
            </w:r>
          </w:p>
        </w:tc>
        <w:tc>
          <w:tcPr>
            <w:tcW w:w="935" w:type="dxa"/>
            <w:vAlign w:val="center"/>
          </w:tcPr>
          <w:p w14:paraId="0D053C6C" w14:textId="7CABF2E8" w:rsidR="00481712" w:rsidRPr="00E46CB3" w:rsidRDefault="00E46CB3" w:rsidP="00F727D5">
            <w:pPr>
              <w:pStyle w:val="ListParagraph"/>
              <w:spacing w:line="276" w:lineRule="auto"/>
              <w:ind w:firstLine="0"/>
              <w:jc w:val="center"/>
            </w:pPr>
            <w:r>
              <w:t>10</w:t>
            </w:r>
          </w:p>
        </w:tc>
        <w:tc>
          <w:tcPr>
            <w:tcW w:w="1560" w:type="dxa"/>
          </w:tcPr>
          <w:p w14:paraId="1CEBC63D" w14:textId="66B0A1CF" w:rsidR="00481712" w:rsidRPr="00E46CB3" w:rsidRDefault="00E46CB3" w:rsidP="00F727D5">
            <w:pPr>
              <w:pStyle w:val="ListParagraph"/>
              <w:spacing w:line="276" w:lineRule="auto"/>
              <w:ind w:firstLine="0"/>
              <w:jc w:val="left"/>
            </w:pPr>
            <w:r>
              <w:t>Primary Key</w:t>
            </w:r>
          </w:p>
        </w:tc>
      </w:tr>
      <w:tr w:rsidR="00481712" w14:paraId="0669C645" w14:textId="77777777" w:rsidTr="00D403F8">
        <w:tc>
          <w:tcPr>
            <w:tcW w:w="570" w:type="dxa"/>
            <w:vAlign w:val="center"/>
          </w:tcPr>
          <w:p w14:paraId="3504F971" w14:textId="77777777" w:rsidR="00481712" w:rsidRDefault="00481712" w:rsidP="00F727D5">
            <w:pPr>
              <w:pStyle w:val="ListParagraph"/>
              <w:spacing w:line="276" w:lineRule="auto"/>
              <w:ind w:firstLine="0"/>
              <w:jc w:val="left"/>
              <w:rPr>
                <w:lang w:val="id-ID"/>
              </w:rPr>
            </w:pPr>
            <w:r>
              <w:rPr>
                <w:lang w:val="id-ID"/>
              </w:rPr>
              <w:t>2.</w:t>
            </w:r>
          </w:p>
        </w:tc>
        <w:tc>
          <w:tcPr>
            <w:tcW w:w="4015" w:type="dxa"/>
            <w:vAlign w:val="center"/>
          </w:tcPr>
          <w:p w14:paraId="1AE234D3" w14:textId="1936E0AF" w:rsidR="00481712" w:rsidRPr="00E46CB3" w:rsidRDefault="00E46CB3" w:rsidP="00F727D5">
            <w:pPr>
              <w:pStyle w:val="ListParagraph"/>
              <w:spacing w:line="276" w:lineRule="auto"/>
              <w:ind w:firstLine="0"/>
              <w:jc w:val="left"/>
            </w:pPr>
            <w:r>
              <w:t>kodemasuk</w:t>
            </w:r>
          </w:p>
        </w:tc>
        <w:tc>
          <w:tcPr>
            <w:tcW w:w="1284" w:type="dxa"/>
            <w:vAlign w:val="center"/>
          </w:tcPr>
          <w:p w14:paraId="73115525" w14:textId="15EF265A" w:rsidR="00481712" w:rsidRPr="00E46CB3" w:rsidRDefault="00E46CB3" w:rsidP="00F727D5">
            <w:pPr>
              <w:pStyle w:val="ListParagraph"/>
              <w:spacing w:line="276" w:lineRule="auto"/>
              <w:ind w:firstLine="0"/>
              <w:jc w:val="left"/>
            </w:pPr>
            <w:r>
              <w:t>Varchar</w:t>
            </w:r>
          </w:p>
        </w:tc>
        <w:tc>
          <w:tcPr>
            <w:tcW w:w="935" w:type="dxa"/>
            <w:vAlign w:val="center"/>
          </w:tcPr>
          <w:p w14:paraId="7AFC6C1E" w14:textId="508FE833" w:rsidR="00481712" w:rsidRPr="00E46CB3" w:rsidRDefault="00E46CB3" w:rsidP="00F727D5">
            <w:pPr>
              <w:pStyle w:val="ListParagraph"/>
              <w:spacing w:line="276" w:lineRule="auto"/>
              <w:ind w:firstLine="0"/>
              <w:jc w:val="center"/>
            </w:pPr>
            <w:r>
              <w:t>10</w:t>
            </w:r>
          </w:p>
        </w:tc>
        <w:tc>
          <w:tcPr>
            <w:tcW w:w="1560" w:type="dxa"/>
          </w:tcPr>
          <w:p w14:paraId="40CCA885" w14:textId="4220782D" w:rsidR="00481712" w:rsidRPr="00E46CB3" w:rsidRDefault="00E46CB3" w:rsidP="00F727D5">
            <w:pPr>
              <w:pStyle w:val="ListParagraph"/>
              <w:spacing w:line="276" w:lineRule="auto"/>
              <w:ind w:firstLine="0"/>
              <w:jc w:val="left"/>
            </w:pPr>
            <w:r>
              <w:t>Foreign Key</w:t>
            </w:r>
          </w:p>
        </w:tc>
      </w:tr>
      <w:tr w:rsidR="00481712" w14:paraId="535DC7C3" w14:textId="77777777" w:rsidTr="00D403F8">
        <w:tc>
          <w:tcPr>
            <w:tcW w:w="570" w:type="dxa"/>
            <w:vAlign w:val="center"/>
          </w:tcPr>
          <w:p w14:paraId="22E7F147" w14:textId="77777777" w:rsidR="00481712" w:rsidRPr="003F7EE7" w:rsidRDefault="00481712" w:rsidP="00F727D5">
            <w:pPr>
              <w:spacing w:line="276" w:lineRule="auto"/>
              <w:ind w:firstLine="0"/>
              <w:jc w:val="left"/>
              <w:rPr>
                <w:lang w:val="id-ID"/>
              </w:rPr>
            </w:pPr>
            <w:r>
              <w:rPr>
                <w:lang w:val="id-ID"/>
              </w:rPr>
              <w:t>3.</w:t>
            </w:r>
          </w:p>
        </w:tc>
        <w:tc>
          <w:tcPr>
            <w:tcW w:w="4015" w:type="dxa"/>
            <w:vAlign w:val="center"/>
          </w:tcPr>
          <w:p w14:paraId="371FEAB7" w14:textId="54F3F8B3" w:rsidR="00481712" w:rsidRPr="00E46CB3" w:rsidRDefault="00E46CB3" w:rsidP="00F727D5">
            <w:pPr>
              <w:pStyle w:val="ListParagraph"/>
              <w:spacing w:line="276" w:lineRule="auto"/>
              <w:ind w:firstLine="0"/>
              <w:jc w:val="left"/>
            </w:pPr>
            <w:r>
              <w:t>tglkeluar</w:t>
            </w:r>
          </w:p>
        </w:tc>
        <w:tc>
          <w:tcPr>
            <w:tcW w:w="1284" w:type="dxa"/>
            <w:vAlign w:val="center"/>
          </w:tcPr>
          <w:p w14:paraId="5E7C319D" w14:textId="6325B313" w:rsidR="00481712" w:rsidRPr="00E46CB3" w:rsidRDefault="00E46CB3" w:rsidP="00F727D5">
            <w:pPr>
              <w:pStyle w:val="ListParagraph"/>
              <w:spacing w:line="276" w:lineRule="auto"/>
              <w:ind w:firstLine="0"/>
              <w:jc w:val="left"/>
            </w:pPr>
            <w:r>
              <w:t>Date</w:t>
            </w:r>
          </w:p>
        </w:tc>
        <w:tc>
          <w:tcPr>
            <w:tcW w:w="935" w:type="dxa"/>
            <w:vAlign w:val="center"/>
          </w:tcPr>
          <w:p w14:paraId="5D884AA5" w14:textId="3BBED9EE" w:rsidR="00481712" w:rsidRDefault="00481712" w:rsidP="00F727D5">
            <w:pPr>
              <w:pStyle w:val="ListParagraph"/>
              <w:spacing w:line="276" w:lineRule="auto"/>
              <w:ind w:firstLine="0"/>
              <w:jc w:val="center"/>
              <w:rPr>
                <w:lang w:val="id-ID"/>
              </w:rPr>
            </w:pPr>
          </w:p>
        </w:tc>
        <w:tc>
          <w:tcPr>
            <w:tcW w:w="1560" w:type="dxa"/>
          </w:tcPr>
          <w:p w14:paraId="50A48A63" w14:textId="77777777" w:rsidR="00481712" w:rsidRDefault="00481712" w:rsidP="00F727D5">
            <w:pPr>
              <w:pStyle w:val="ListParagraph"/>
              <w:spacing w:line="276" w:lineRule="auto"/>
              <w:ind w:firstLine="0"/>
              <w:jc w:val="left"/>
              <w:rPr>
                <w:lang w:val="id-ID"/>
              </w:rPr>
            </w:pPr>
          </w:p>
        </w:tc>
      </w:tr>
      <w:tr w:rsidR="00481712" w14:paraId="459D50AA" w14:textId="77777777" w:rsidTr="00D403F8">
        <w:tc>
          <w:tcPr>
            <w:tcW w:w="570" w:type="dxa"/>
            <w:vAlign w:val="center"/>
          </w:tcPr>
          <w:p w14:paraId="4FC56ED6" w14:textId="77777777" w:rsidR="00481712" w:rsidRDefault="00481712" w:rsidP="00F727D5">
            <w:pPr>
              <w:spacing w:line="276" w:lineRule="auto"/>
              <w:ind w:firstLine="0"/>
              <w:jc w:val="left"/>
              <w:rPr>
                <w:lang w:val="id-ID"/>
              </w:rPr>
            </w:pPr>
            <w:r>
              <w:rPr>
                <w:lang w:val="id-ID"/>
              </w:rPr>
              <w:t>4.</w:t>
            </w:r>
          </w:p>
        </w:tc>
        <w:tc>
          <w:tcPr>
            <w:tcW w:w="4015" w:type="dxa"/>
            <w:vAlign w:val="center"/>
          </w:tcPr>
          <w:p w14:paraId="6439F044" w14:textId="450D1C58" w:rsidR="00481712" w:rsidRPr="00E46CB3" w:rsidRDefault="00E46CB3" w:rsidP="00F727D5">
            <w:pPr>
              <w:pStyle w:val="ListParagraph"/>
              <w:spacing w:line="276" w:lineRule="auto"/>
              <w:ind w:firstLine="0"/>
              <w:jc w:val="left"/>
            </w:pPr>
            <w:r>
              <w:t>jumlah</w:t>
            </w:r>
          </w:p>
        </w:tc>
        <w:tc>
          <w:tcPr>
            <w:tcW w:w="1284" w:type="dxa"/>
            <w:vAlign w:val="center"/>
          </w:tcPr>
          <w:p w14:paraId="1DC34975" w14:textId="6F4C6EBF" w:rsidR="00481712" w:rsidRPr="00E46CB3" w:rsidRDefault="00E46CB3" w:rsidP="00F727D5">
            <w:pPr>
              <w:pStyle w:val="ListParagraph"/>
              <w:spacing w:line="276" w:lineRule="auto"/>
              <w:ind w:firstLine="0"/>
              <w:jc w:val="left"/>
            </w:pPr>
            <w:r>
              <w:t>Int</w:t>
            </w:r>
          </w:p>
        </w:tc>
        <w:tc>
          <w:tcPr>
            <w:tcW w:w="935" w:type="dxa"/>
            <w:vAlign w:val="center"/>
          </w:tcPr>
          <w:p w14:paraId="67E5BE6E" w14:textId="5DE6E345" w:rsidR="00481712" w:rsidRPr="00E46CB3" w:rsidRDefault="00E46CB3" w:rsidP="00F727D5">
            <w:pPr>
              <w:pStyle w:val="ListParagraph"/>
              <w:spacing w:line="276" w:lineRule="auto"/>
              <w:ind w:firstLine="0"/>
              <w:jc w:val="center"/>
            </w:pPr>
            <w:r>
              <w:t>11</w:t>
            </w:r>
          </w:p>
        </w:tc>
        <w:tc>
          <w:tcPr>
            <w:tcW w:w="1560" w:type="dxa"/>
          </w:tcPr>
          <w:p w14:paraId="73C77340" w14:textId="77777777" w:rsidR="00481712" w:rsidRDefault="00481712" w:rsidP="00F727D5">
            <w:pPr>
              <w:pStyle w:val="ListParagraph"/>
              <w:spacing w:line="276" w:lineRule="auto"/>
              <w:ind w:firstLine="0"/>
              <w:jc w:val="left"/>
              <w:rPr>
                <w:lang w:val="id-ID"/>
              </w:rPr>
            </w:pPr>
          </w:p>
        </w:tc>
      </w:tr>
      <w:tr w:rsidR="00481712" w14:paraId="28AFA823" w14:textId="77777777" w:rsidTr="00D403F8">
        <w:tc>
          <w:tcPr>
            <w:tcW w:w="570" w:type="dxa"/>
            <w:vAlign w:val="center"/>
          </w:tcPr>
          <w:p w14:paraId="3F2C71AF" w14:textId="77777777" w:rsidR="00481712" w:rsidRDefault="00481712" w:rsidP="00F727D5">
            <w:pPr>
              <w:spacing w:line="276" w:lineRule="auto"/>
              <w:ind w:firstLine="0"/>
              <w:jc w:val="left"/>
              <w:rPr>
                <w:lang w:val="id-ID"/>
              </w:rPr>
            </w:pPr>
            <w:r>
              <w:rPr>
                <w:lang w:val="id-ID"/>
              </w:rPr>
              <w:t>5.</w:t>
            </w:r>
          </w:p>
        </w:tc>
        <w:tc>
          <w:tcPr>
            <w:tcW w:w="4015" w:type="dxa"/>
            <w:vAlign w:val="center"/>
          </w:tcPr>
          <w:p w14:paraId="27121DF1" w14:textId="78AEFED3" w:rsidR="00481712" w:rsidRPr="00E46CB3" w:rsidRDefault="00E46CB3" w:rsidP="00F727D5">
            <w:pPr>
              <w:pStyle w:val="ListParagraph"/>
              <w:spacing w:line="276" w:lineRule="auto"/>
              <w:ind w:firstLine="0"/>
              <w:jc w:val="left"/>
            </w:pPr>
            <w:r>
              <w:t>ket</w:t>
            </w:r>
          </w:p>
        </w:tc>
        <w:tc>
          <w:tcPr>
            <w:tcW w:w="1284" w:type="dxa"/>
            <w:vAlign w:val="center"/>
          </w:tcPr>
          <w:p w14:paraId="7D137872" w14:textId="646298D8" w:rsidR="00481712" w:rsidRPr="00E46CB3" w:rsidRDefault="00E46CB3" w:rsidP="00F727D5">
            <w:pPr>
              <w:pStyle w:val="ListParagraph"/>
              <w:spacing w:line="276" w:lineRule="auto"/>
              <w:ind w:firstLine="0"/>
              <w:jc w:val="left"/>
            </w:pPr>
            <w:r>
              <w:t>Varchar</w:t>
            </w:r>
          </w:p>
        </w:tc>
        <w:tc>
          <w:tcPr>
            <w:tcW w:w="935" w:type="dxa"/>
            <w:vAlign w:val="center"/>
          </w:tcPr>
          <w:p w14:paraId="6F009BB5" w14:textId="5E43FA3A" w:rsidR="00481712" w:rsidRPr="00E46CB3" w:rsidRDefault="00E46CB3" w:rsidP="00F727D5">
            <w:pPr>
              <w:pStyle w:val="ListParagraph"/>
              <w:spacing w:line="276" w:lineRule="auto"/>
              <w:ind w:firstLine="0"/>
              <w:jc w:val="center"/>
            </w:pPr>
            <w:r>
              <w:t>100</w:t>
            </w:r>
          </w:p>
        </w:tc>
        <w:tc>
          <w:tcPr>
            <w:tcW w:w="1560" w:type="dxa"/>
          </w:tcPr>
          <w:p w14:paraId="056256FC" w14:textId="77777777" w:rsidR="00481712" w:rsidRDefault="00481712" w:rsidP="00F727D5">
            <w:pPr>
              <w:pStyle w:val="ListParagraph"/>
              <w:spacing w:line="276" w:lineRule="auto"/>
              <w:ind w:firstLine="0"/>
              <w:jc w:val="left"/>
              <w:rPr>
                <w:lang w:val="id-ID"/>
              </w:rPr>
            </w:pPr>
          </w:p>
        </w:tc>
      </w:tr>
    </w:tbl>
    <w:p w14:paraId="5AC0DBD8" w14:textId="77777777" w:rsidR="002055F6" w:rsidRPr="00A179D3" w:rsidRDefault="002055F6" w:rsidP="00481712"/>
    <w:p w14:paraId="0D2ADAD7" w14:textId="77777777" w:rsidR="00A67248" w:rsidRDefault="00A67248" w:rsidP="00A67248">
      <w:pPr>
        <w:pStyle w:val="ListParagraph"/>
        <w:ind w:left="1077" w:firstLine="0"/>
        <w:rPr>
          <w:lang w:val="en-ID"/>
        </w:rPr>
      </w:pPr>
    </w:p>
    <w:p w14:paraId="0E85D461" w14:textId="439E67C6" w:rsidR="00D755DA" w:rsidRPr="00D755DA" w:rsidRDefault="00F06F08" w:rsidP="00483D1D">
      <w:pPr>
        <w:pStyle w:val="Heading2"/>
        <w:rPr>
          <w:lang w:val="en-ID"/>
        </w:rPr>
      </w:pPr>
      <w:r>
        <w:rPr>
          <w:lang w:val="id-ID"/>
        </w:rPr>
        <w:t xml:space="preserve">   </w:t>
      </w:r>
      <w:bookmarkStart w:id="77" w:name="_Toc520913989"/>
      <w:r w:rsidR="00D755DA" w:rsidRPr="00D755DA">
        <w:rPr>
          <w:lang w:val="en-ID"/>
        </w:rPr>
        <w:t>Rancangan Menu Dan Antar Muka</w:t>
      </w:r>
      <w:bookmarkEnd w:id="77"/>
    </w:p>
    <w:p w14:paraId="5D7BB3A7" w14:textId="38DF6EED" w:rsidR="0012064C" w:rsidRDefault="00D755DA" w:rsidP="00F06F08">
      <w:pPr>
        <w:pStyle w:val="BodyText"/>
        <w:ind w:firstLine="567"/>
        <w:rPr>
          <w:rFonts w:cs="Times New Roman"/>
          <w:szCs w:val="24"/>
        </w:rPr>
      </w:pPr>
      <w:r w:rsidRPr="00C07F7E">
        <w:rPr>
          <w:rFonts w:cs="Times New Roman"/>
          <w:szCs w:val="24"/>
        </w:rPr>
        <w:t>Antarmuka</w:t>
      </w:r>
      <w:r w:rsidRPr="00C07F7E">
        <w:rPr>
          <w:rFonts w:cs="Times New Roman"/>
          <w:spacing w:val="15"/>
          <w:szCs w:val="24"/>
        </w:rPr>
        <w:t xml:space="preserve"> </w:t>
      </w:r>
      <w:r w:rsidRPr="00C07F7E">
        <w:rPr>
          <w:rFonts w:cs="Times New Roman"/>
          <w:szCs w:val="24"/>
        </w:rPr>
        <w:t>atau</w:t>
      </w:r>
      <w:r w:rsidRPr="00C07F7E">
        <w:rPr>
          <w:rFonts w:cs="Times New Roman"/>
          <w:spacing w:val="21"/>
          <w:szCs w:val="24"/>
        </w:rPr>
        <w:t xml:space="preserve"> </w:t>
      </w:r>
      <w:r w:rsidRPr="00C07F7E">
        <w:rPr>
          <w:rFonts w:cs="Times New Roman"/>
          <w:szCs w:val="24"/>
        </w:rPr>
        <w:t>yang</w:t>
      </w:r>
      <w:r w:rsidRPr="00C07F7E">
        <w:rPr>
          <w:rFonts w:cs="Times New Roman"/>
          <w:spacing w:val="14"/>
          <w:szCs w:val="24"/>
        </w:rPr>
        <w:t xml:space="preserve"> </w:t>
      </w:r>
      <w:r w:rsidRPr="00C07F7E">
        <w:rPr>
          <w:rFonts w:cs="Times New Roman"/>
          <w:szCs w:val="24"/>
        </w:rPr>
        <w:t>lebih</w:t>
      </w:r>
      <w:r w:rsidRPr="00C07F7E">
        <w:rPr>
          <w:rFonts w:cs="Times New Roman"/>
          <w:spacing w:val="16"/>
          <w:szCs w:val="24"/>
        </w:rPr>
        <w:t xml:space="preserve"> </w:t>
      </w:r>
      <w:r w:rsidRPr="00C07F7E">
        <w:rPr>
          <w:rFonts w:cs="Times New Roman"/>
          <w:szCs w:val="24"/>
        </w:rPr>
        <w:t>dikenal</w:t>
      </w:r>
      <w:r w:rsidRPr="00C07F7E">
        <w:rPr>
          <w:rFonts w:cs="Times New Roman"/>
          <w:spacing w:val="17"/>
          <w:szCs w:val="24"/>
        </w:rPr>
        <w:t xml:space="preserve"> </w:t>
      </w:r>
      <w:r w:rsidRPr="00C07F7E">
        <w:rPr>
          <w:rFonts w:cs="Times New Roman"/>
          <w:szCs w:val="24"/>
        </w:rPr>
        <w:t>sebagai</w:t>
      </w:r>
      <w:r w:rsidRPr="00C07F7E">
        <w:rPr>
          <w:rFonts w:cs="Times New Roman"/>
          <w:spacing w:val="17"/>
          <w:szCs w:val="24"/>
        </w:rPr>
        <w:t xml:space="preserve"> </w:t>
      </w:r>
      <w:r w:rsidRPr="00C07F7E">
        <w:rPr>
          <w:rFonts w:cs="Times New Roman"/>
          <w:i/>
          <w:szCs w:val="24"/>
        </w:rPr>
        <w:t>user</w:t>
      </w:r>
      <w:r w:rsidRPr="00C07F7E">
        <w:rPr>
          <w:rFonts w:cs="Times New Roman"/>
          <w:i/>
          <w:spacing w:val="19"/>
          <w:szCs w:val="24"/>
        </w:rPr>
        <w:t xml:space="preserve"> </w:t>
      </w:r>
      <w:r w:rsidRPr="00C07F7E">
        <w:rPr>
          <w:rFonts w:cs="Times New Roman"/>
          <w:i/>
          <w:szCs w:val="24"/>
        </w:rPr>
        <w:t>interface</w:t>
      </w:r>
      <w:r w:rsidRPr="00C07F7E">
        <w:rPr>
          <w:rFonts w:cs="Times New Roman"/>
          <w:i/>
          <w:spacing w:val="15"/>
          <w:szCs w:val="24"/>
        </w:rPr>
        <w:t xml:space="preserve"> </w:t>
      </w:r>
      <w:r w:rsidRPr="00C07F7E">
        <w:rPr>
          <w:rFonts w:cs="Times New Roman"/>
          <w:szCs w:val="24"/>
        </w:rPr>
        <w:t>adalah</w:t>
      </w:r>
      <w:r w:rsidRPr="00C07F7E">
        <w:rPr>
          <w:rFonts w:cs="Times New Roman"/>
          <w:spacing w:val="16"/>
          <w:szCs w:val="24"/>
        </w:rPr>
        <w:t xml:space="preserve"> </w:t>
      </w:r>
      <w:r w:rsidRPr="00C07F7E">
        <w:rPr>
          <w:rFonts w:cs="Times New Roman"/>
          <w:szCs w:val="24"/>
        </w:rPr>
        <w:t>sebuah</w:t>
      </w:r>
      <w:r w:rsidRPr="00C07F7E">
        <w:rPr>
          <w:rFonts w:cs="Times New Roman"/>
          <w:spacing w:val="19"/>
          <w:szCs w:val="24"/>
        </w:rPr>
        <w:t xml:space="preserve"> </w:t>
      </w:r>
      <w:r w:rsidRPr="00C07F7E">
        <w:rPr>
          <w:rFonts w:cs="Times New Roman"/>
          <w:szCs w:val="24"/>
        </w:rPr>
        <w:t>media</w:t>
      </w:r>
      <w:r w:rsidRPr="00C07F7E">
        <w:rPr>
          <w:rFonts w:cs="Times New Roman"/>
          <w:spacing w:val="18"/>
          <w:szCs w:val="24"/>
        </w:rPr>
        <w:t xml:space="preserve"> </w:t>
      </w:r>
      <w:r w:rsidRPr="00C07F7E">
        <w:rPr>
          <w:rFonts w:cs="Times New Roman"/>
          <w:szCs w:val="24"/>
        </w:rPr>
        <w:t>yang</w:t>
      </w:r>
      <w:r w:rsidR="00C07F7E">
        <w:rPr>
          <w:rFonts w:cs="Times New Roman"/>
          <w:spacing w:val="77"/>
          <w:szCs w:val="24"/>
        </w:rPr>
        <w:t xml:space="preserve"> </w:t>
      </w:r>
      <w:r w:rsidRPr="00C07F7E">
        <w:rPr>
          <w:rFonts w:cs="Times New Roman"/>
          <w:szCs w:val="24"/>
        </w:rPr>
        <w:t>menghubungkan</w:t>
      </w:r>
      <w:r w:rsidRPr="00C07F7E">
        <w:rPr>
          <w:rFonts w:cs="Times New Roman"/>
          <w:spacing w:val="4"/>
          <w:szCs w:val="24"/>
        </w:rPr>
        <w:t xml:space="preserve"> </w:t>
      </w:r>
      <w:r w:rsidRPr="00C07F7E">
        <w:rPr>
          <w:rFonts w:cs="Times New Roman"/>
          <w:szCs w:val="24"/>
        </w:rPr>
        <w:t>manusia</w:t>
      </w:r>
      <w:r w:rsidRPr="00C07F7E">
        <w:rPr>
          <w:rFonts w:cs="Times New Roman"/>
          <w:spacing w:val="3"/>
          <w:szCs w:val="24"/>
        </w:rPr>
        <w:t xml:space="preserve"> </w:t>
      </w:r>
      <w:r w:rsidRPr="00C07F7E">
        <w:rPr>
          <w:rFonts w:cs="Times New Roman"/>
          <w:szCs w:val="24"/>
        </w:rPr>
        <w:t>dengan</w:t>
      </w:r>
      <w:r w:rsidRPr="00C07F7E">
        <w:rPr>
          <w:rFonts w:cs="Times New Roman"/>
          <w:spacing w:val="4"/>
          <w:szCs w:val="24"/>
        </w:rPr>
        <w:t xml:space="preserve"> </w:t>
      </w:r>
      <w:r w:rsidRPr="00C07F7E">
        <w:rPr>
          <w:rFonts w:cs="Times New Roman"/>
          <w:szCs w:val="24"/>
        </w:rPr>
        <w:t>komputer</w:t>
      </w:r>
      <w:r w:rsidRPr="00C07F7E">
        <w:rPr>
          <w:rFonts w:cs="Times New Roman"/>
          <w:spacing w:val="4"/>
          <w:szCs w:val="24"/>
        </w:rPr>
        <w:t xml:space="preserve"> </w:t>
      </w:r>
      <w:r w:rsidRPr="00C07F7E">
        <w:rPr>
          <w:rFonts w:cs="Times New Roman"/>
          <w:szCs w:val="24"/>
        </w:rPr>
        <w:t>agar</w:t>
      </w:r>
      <w:r w:rsidRPr="00C07F7E">
        <w:rPr>
          <w:rFonts w:cs="Times New Roman"/>
          <w:spacing w:val="4"/>
          <w:szCs w:val="24"/>
        </w:rPr>
        <w:t xml:space="preserve"> </w:t>
      </w:r>
      <w:r w:rsidRPr="00C07F7E">
        <w:rPr>
          <w:rFonts w:cs="Times New Roman"/>
          <w:szCs w:val="24"/>
        </w:rPr>
        <w:t>dapat</w:t>
      </w:r>
      <w:r w:rsidRPr="00C07F7E">
        <w:rPr>
          <w:rFonts w:cs="Times New Roman"/>
          <w:spacing w:val="5"/>
          <w:szCs w:val="24"/>
        </w:rPr>
        <w:t xml:space="preserve"> </w:t>
      </w:r>
      <w:r w:rsidRPr="00C07F7E">
        <w:rPr>
          <w:rFonts w:cs="Times New Roman"/>
          <w:szCs w:val="24"/>
        </w:rPr>
        <w:t>saling</w:t>
      </w:r>
      <w:r w:rsidRPr="00C07F7E">
        <w:rPr>
          <w:rFonts w:cs="Times New Roman"/>
          <w:spacing w:val="2"/>
          <w:szCs w:val="24"/>
        </w:rPr>
        <w:t xml:space="preserve"> </w:t>
      </w:r>
      <w:r w:rsidRPr="00C07F7E">
        <w:rPr>
          <w:rFonts w:cs="Times New Roman"/>
          <w:szCs w:val="24"/>
        </w:rPr>
        <w:t>berinteraksi.</w:t>
      </w:r>
      <w:r w:rsidR="00BE0D90">
        <w:rPr>
          <w:rFonts w:cs="Times New Roman"/>
          <w:szCs w:val="24"/>
        </w:rPr>
        <w:t xml:space="preserve"> Berikut ini merupakan rancangan antar muka yang digunakan pada sistem informasi </w:t>
      </w:r>
      <w:r w:rsidR="008771A7">
        <w:rPr>
          <w:rFonts w:cs="Times New Roman"/>
          <w:szCs w:val="24"/>
        </w:rPr>
        <w:t>manajemen pengadaan barang</w:t>
      </w:r>
      <w:r w:rsidR="00BE0D90">
        <w:rPr>
          <w:rFonts w:cs="Times New Roman"/>
          <w:szCs w:val="24"/>
        </w:rPr>
        <w:t>.</w:t>
      </w:r>
    </w:p>
    <w:p w14:paraId="48FBE90B" w14:textId="77777777" w:rsidR="004C1F36" w:rsidRDefault="004C1F36" w:rsidP="00BE0D90">
      <w:pPr>
        <w:pStyle w:val="BodyText"/>
        <w:rPr>
          <w:rFonts w:cs="Times New Roman"/>
          <w:szCs w:val="24"/>
        </w:rPr>
      </w:pPr>
    </w:p>
    <w:p w14:paraId="16E8E409" w14:textId="71910BA2" w:rsidR="00BE0D90" w:rsidRDefault="00BE0D90" w:rsidP="003A13FB">
      <w:pPr>
        <w:pStyle w:val="46"/>
        <w:ind w:left="567" w:hanging="567"/>
      </w:pPr>
      <w:bookmarkStart w:id="78" w:name="_Toc520913990"/>
      <w:r>
        <w:lastRenderedPageBreak/>
        <w:t xml:space="preserve">Rancangan Antar Muka </w:t>
      </w:r>
      <w:r w:rsidR="00902AE5">
        <w:t>Admin</w:t>
      </w:r>
      <w:bookmarkEnd w:id="78"/>
    </w:p>
    <w:p w14:paraId="71752E8A" w14:textId="37662283" w:rsidR="00BE0D90" w:rsidRDefault="00BE0D90" w:rsidP="00B96F16">
      <w:pPr>
        <w:ind w:firstLine="567"/>
      </w:pPr>
      <w:r>
        <w:t xml:space="preserve">Berikut ini merupakan tampilan antar muka yang akan ditampilkan ke </w:t>
      </w:r>
      <w:r w:rsidR="00AF1E8F">
        <w:t>pengguna</w:t>
      </w:r>
      <w:r>
        <w:t>.</w:t>
      </w:r>
    </w:p>
    <w:p w14:paraId="3C1353D1" w14:textId="56A66F18" w:rsidR="006010A9" w:rsidRDefault="00BE0D90" w:rsidP="00B96F16">
      <w:pPr>
        <w:pStyle w:val="ListParagraph"/>
        <w:numPr>
          <w:ilvl w:val="4"/>
          <w:numId w:val="4"/>
        </w:numPr>
        <w:ind w:left="1134" w:hanging="567"/>
      </w:pPr>
      <w:r>
        <w:t>Tampilan Beranda</w:t>
      </w:r>
    </w:p>
    <w:p w14:paraId="08A560C6" w14:textId="6098D366" w:rsidR="009F0D1B" w:rsidRDefault="009F0D1B" w:rsidP="00B96F16">
      <w:pPr>
        <w:pStyle w:val="ListParagraph"/>
        <w:ind w:left="567" w:firstLine="567"/>
      </w:pPr>
      <w:r>
        <w:t xml:space="preserve">Tampilan beranda merupakan tampilan awal yang akan diberikan </w:t>
      </w:r>
      <w:r w:rsidR="006010A9">
        <w:rPr>
          <w:lang w:val="id-ID"/>
        </w:rPr>
        <w:t>ke</w:t>
      </w:r>
      <w:r w:rsidR="00AA5A72">
        <w:t xml:space="preserve">pada admin </w:t>
      </w:r>
      <w:r>
        <w:t xml:space="preserve">ketika mengakses sistem informasi </w:t>
      </w:r>
      <w:r w:rsidR="00AA5A72">
        <w:t>pengadaan barang</w:t>
      </w:r>
      <w:r>
        <w:t xml:space="preserve"> ini. Dari tampilan ini pengguna akan memilih fitur yang</w:t>
      </w:r>
      <w:r w:rsidR="007636D2">
        <w:t xml:space="preserve"> disediakan</w:t>
      </w:r>
      <w:r>
        <w:t>.</w:t>
      </w:r>
    </w:p>
    <w:p w14:paraId="545DC806" w14:textId="06ABFD32" w:rsidR="0078184F" w:rsidRDefault="007A7008" w:rsidP="00E6511F">
      <w:pPr>
        <w:pStyle w:val="ListParagraph"/>
        <w:ind w:left="567" w:firstLine="0"/>
        <w:jc w:val="center"/>
      </w:pPr>
      <w:r>
        <w:rPr>
          <w:noProof/>
        </w:rPr>
        <w:drawing>
          <wp:inline distT="0" distB="0" distL="0" distR="0" wp14:anchorId="740979AB" wp14:editId="7FE50F65">
            <wp:extent cx="4219575" cy="25766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shboardadmin.jpg"/>
                    <pic:cNvPicPr/>
                  </pic:nvPicPr>
                  <pic:blipFill>
                    <a:blip r:embed="rId30">
                      <a:extLst>
                        <a:ext uri="{28A0092B-C50C-407E-A947-70E740481C1C}">
                          <a14:useLocalDpi xmlns:a14="http://schemas.microsoft.com/office/drawing/2010/main" val="0"/>
                        </a:ext>
                      </a:extLst>
                    </a:blip>
                    <a:stretch>
                      <a:fillRect/>
                    </a:stretch>
                  </pic:blipFill>
                  <pic:spPr>
                    <a:xfrm>
                      <a:off x="0" y="0"/>
                      <a:ext cx="4226877" cy="2581108"/>
                    </a:xfrm>
                    <a:prstGeom prst="rect">
                      <a:avLst/>
                    </a:prstGeom>
                  </pic:spPr>
                </pic:pic>
              </a:graphicData>
            </a:graphic>
          </wp:inline>
        </w:drawing>
      </w:r>
    </w:p>
    <w:p w14:paraId="1A4257E8" w14:textId="0A378A82" w:rsidR="0078184F" w:rsidRDefault="00365098" w:rsidP="00972199">
      <w:pPr>
        <w:pStyle w:val="Caption"/>
      </w:pPr>
      <w:bookmarkStart w:id="79" w:name="_Toc520403680"/>
      <w:r>
        <w:t>Gambar 4.</w:t>
      </w:r>
      <w:r w:rsidR="00C205D5">
        <w:fldChar w:fldCharType="begin"/>
      </w:r>
      <w:r w:rsidR="00C205D5">
        <w:instrText xml:space="preserve"> SEQ Gambar_4. \* ARABIC </w:instrText>
      </w:r>
      <w:r w:rsidR="00C205D5">
        <w:fldChar w:fldCharType="separate"/>
      </w:r>
      <w:r w:rsidR="00E54869">
        <w:rPr>
          <w:noProof/>
        </w:rPr>
        <w:t>7</w:t>
      </w:r>
      <w:r w:rsidR="00C205D5">
        <w:rPr>
          <w:noProof/>
        </w:rPr>
        <w:fldChar w:fldCharType="end"/>
      </w:r>
      <w:r w:rsidR="002F1116">
        <w:t>. Tampilan Beranda</w:t>
      </w:r>
      <w:bookmarkEnd w:id="79"/>
    </w:p>
    <w:p w14:paraId="6E2D953B" w14:textId="77777777" w:rsidR="004C1F36" w:rsidRPr="003303A6" w:rsidRDefault="004C1F36" w:rsidP="003303A6"/>
    <w:p w14:paraId="4152CFA0" w14:textId="09C8D2C2" w:rsidR="00FB00A8" w:rsidRDefault="003303A6" w:rsidP="00B96F16">
      <w:pPr>
        <w:pStyle w:val="ListParagraph"/>
        <w:numPr>
          <w:ilvl w:val="4"/>
          <w:numId w:val="4"/>
        </w:numPr>
        <w:ind w:left="1134" w:hanging="567"/>
      </w:pPr>
      <w:r>
        <w:t xml:space="preserve">Tampilan Menu </w:t>
      </w:r>
      <w:r w:rsidR="00316CEB">
        <w:t>Supplier</w:t>
      </w:r>
    </w:p>
    <w:p w14:paraId="5882E4BD" w14:textId="76D5D484" w:rsidR="004C1F36" w:rsidRDefault="005D6415" w:rsidP="00B96F16">
      <w:pPr>
        <w:pStyle w:val="ListParagraph"/>
        <w:ind w:left="567" w:firstLine="567"/>
      </w:pPr>
      <w:r>
        <w:t>Halaman ini digunakan untuk melakukan pencatatan terhadap data supplier</w:t>
      </w:r>
      <w:r w:rsidR="004C1F36">
        <w:t>.</w:t>
      </w:r>
    </w:p>
    <w:p w14:paraId="75C5C0B3" w14:textId="22C201E7" w:rsidR="003303A6" w:rsidRDefault="00E76E9A" w:rsidP="00B96F16">
      <w:pPr>
        <w:ind w:left="567" w:firstLine="0"/>
        <w:jc w:val="center"/>
      </w:pPr>
      <w:r>
        <w:rPr>
          <w:noProof/>
        </w:rPr>
        <w:lastRenderedPageBreak/>
        <w:drawing>
          <wp:inline distT="0" distB="0" distL="0" distR="0" wp14:anchorId="331AE739" wp14:editId="118C8D81">
            <wp:extent cx="4391025" cy="26110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ier.jpg"/>
                    <pic:cNvPicPr/>
                  </pic:nvPicPr>
                  <pic:blipFill>
                    <a:blip r:embed="rId31">
                      <a:extLst>
                        <a:ext uri="{28A0092B-C50C-407E-A947-70E740481C1C}">
                          <a14:useLocalDpi xmlns:a14="http://schemas.microsoft.com/office/drawing/2010/main" val="0"/>
                        </a:ext>
                      </a:extLst>
                    </a:blip>
                    <a:stretch>
                      <a:fillRect/>
                    </a:stretch>
                  </pic:blipFill>
                  <pic:spPr>
                    <a:xfrm>
                      <a:off x="0" y="0"/>
                      <a:ext cx="4396557" cy="2614320"/>
                    </a:xfrm>
                    <a:prstGeom prst="rect">
                      <a:avLst/>
                    </a:prstGeom>
                  </pic:spPr>
                </pic:pic>
              </a:graphicData>
            </a:graphic>
          </wp:inline>
        </w:drawing>
      </w:r>
    </w:p>
    <w:p w14:paraId="3B065799" w14:textId="0D6E231F" w:rsidR="0066712A" w:rsidRDefault="0066712A" w:rsidP="00972199">
      <w:pPr>
        <w:pStyle w:val="Caption"/>
      </w:pPr>
      <w:bookmarkStart w:id="80" w:name="_Toc520403681"/>
      <w:r>
        <w:t>Gambar 4.</w:t>
      </w:r>
      <w:r w:rsidR="00C205D5">
        <w:fldChar w:fldCharType="begin"/>
      </w:r>
      <w:r w:rsidR="00C205D5">
        <w:instrText xml:space="preserve"> SEQ Gambar_4. \* ARABIC </w:instrText>
      </w:r>
      <w:r w:rsidR="00C205D5">
        <w:fldChar w:fldCharType="separate"/>
      </w:r>
      <w:r w:rsidR="00E54869">
        <w:rPr>
          <w:noProof/>
        </w:rPr>
        <w:t>8</w:t>
      </w:r>
      <w:r w:rsidR="00C205D5">
        <w:rPr>
          <w:noProof/>
        </w:rPr>
        <w:fldChar w:fldCharType="end"/>
      </w:r>
      <w:r>
        <w:t xml:space="preserve">. </w:t>
      </w:r>
      <w:r w:rsidR="002F1116">
        <w:t xml:space="preserve">Tampilan Menu </w:t>
      </w:r>
      <w:r w:rsidR="005D6415">
        <w:t>Supplier</w:t>
      </w:r>
      <w:bookmarkEnd w:id="80"/>
    </w:p>
    <w:p w14:paraId="3280FC85" w14:textId="77777777" w:rsidR="00CD511F" w:rsidRPr="00CD511F" w:rsidRDefault="00CD511F" w:rsidP="00CD511F"/>
    <w:p w14:paraId="7BA33D9E" w14:textId="25A8528B" w:rsidR="00BE0D90" w:rsidRDefault="00BE0D90" w:rsidP="00B96F16">
      <w:pPr>
        <w:pStyle w:val="ListParagraph"/>
        <w:numPr>
          <w:ilvl w:val="4"/>
          <w:numId w:val="4"/>
        </w:numPr>
        <w:ind w:left="1134" w:hanging="567"/>
      </w:pPr>
      <w:r>
        <w:t xml:space="preserve">Tampilan Pengisian </w:t>
      </w:r>
      <w:r w:rsidR="00316CEB">
        <w:t>Barang</w:t>
      </w:r>
    </w:p>
    <w:p w14:paraId="0A5E4F5E" w14:textId="2B8D2A36" w:rsidR="0027575E" w:rsidRDefault="003C54BF" w:rsidP="00B96F16">
      <w:pPr>
        <w:pStyle w:val="ListParagraph"/>
        <w:ind w:left="567" w:firstLine="567"/>
      </w:pPr>
      <w:r>
        <w:t>Form ini digunakan untuk mendata barang yang tersedia dari supplier</w:t>
      </w:r>
      <w:r w:rsidR="00AD60E6">
        <w:t>.</w:t>
      </w:r>
    </w:p>
    <w:p w14:paraId="6284AB1F" w14:textId="490135B3" w:rsidR="00044033" w:rsidRDefault="00D0788B" w:rsidP="00B96F16">
      <w:pPr>
        <w:ind w:left="567" w:firstLine="0"/>
        <w:jc w:val="center"/>
      </w:pPr>
      <w:r>
        <w:rPr>
          <w:noProof/>
        </w:rPr>
        <w:drawing>
          <wp:inline distT="0" distB="0" distL="0" distR="0" wp14:anchorId="6AB8D3D7" wp14:editId="581D526C">
            <wp:extent cx="4373023" cy="260032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arang.jpg"/>
                    <pic:cNvPicPr/>
                  </pic:nvPicPr>
                  <pic:blipFill>
                    <a:blip r:embed="rId32">
                      <a:extLst>
                        <a:ext uri="{28A0092B-C50C-407E-A947-70E740481C1C}">
                          <a14:useLocalDpi xmlns:a14="http://schemas.microsoft.com/office/drawing/2010/main" val="0"/>
                        </a:ext>
                      </a:extLst>
                    </a:blip>
                    <a:stretch>
                      <a:fillRect/>
                    </a:stretch>
                  </pic:blipFill>
                  <pic:spPr>
                    <a:xfrm>
                      <a:off x="0" y="0"/>
                      <a:ext cx="4382087" cy="2605715"/>
                    </a:xfrm>
                    <a:prstGeom prst="rect">
                      <a:avLst/>
                    </a:prstGeom>
                  </pic:spPr>
                </pic:pic>
              </a:graphicData>
            </a:graphic>
          </wp:inline>
        </w:drawing>
      </w:r>
    </w:p>
    <w:p w14:paraId="1587CA6C" w14:textId="1CAFD4C6" w:rsidR="00CD511F" w:rsidRDefault="00044033" w:rsidP="00972199">
      <w:pPr>
        <w:pStyle w:val="Caption"/>
      </w:pPr>
      <w:bookmarkStart w:id="81" w:name="_Toc520403682"/>
      <w:r>
        <w:t>Gambar 4.</w:t>
      </w:r>
      <w:r w:rsidR="00C205D5">
        <w:fldChar w:fldCharType="begin"/>
      </w:r>
      <w:r w:rsidR="00C205D5">
        <w:instrText xml:space="preserve"> SEQ Gambar_4. \* ARABIC </w:instrText>
      </w:r>
      <w:r w:rsidR="00C205D5">
        <w:fldChar w:fldCharType="separate"/>
      </w:r>
      <w:r w:rsidR="00E54869">
        <w:rPr>
          <w:noProof/>
        </w:rPr>
        <w:t>9</w:t>
      </w:r>
      <w:r w:rsidR="00C205D5">
        <w:rPr>
          <w:noProof/>
        </w:rPr>
        <w:fldChar w:fldCharType="end"/>
      </w:r>
      <w:r>
        <w:t xml:space="preserve">. Tampilan Pengisian </w:t>
      </w:r>
      <w:r w:rsidR="00D0788B">
        <w:t>Barang</w:t>
      </w:r>
      <w:bookmarkEnd w:id="81"/>
    </w:p>
    <w:p w14:paraId="0C68D815" w14:textId="77777777" w:rsidR="00094172" w:rsidRPr="00094172" w:rsidRDefault="00094172" w:rsidP="00094172"/>
    <w:p w14:paraId="3F12E8C9" w14:textId="2A4922A2" w:rsidR="00380AF1" w:rsidRDefault="00316CEB" w:rsidP="00B96F16">
      <w:pPr>
        <w:pStyle w:val="ListParagraph"/>
        <w:numPr>
          <w:ilvl w:val="4"/>
          <w:numId w:val="4"/>
        </w:numPr>
        <w:ind w:left="1134" w:hanging="567"/>
      </w:pPr>
      <w:r>
        <w:t>Tampilan Form Jenis Barang</w:t>
      </w:r>
    </w:p>
    <w:p w14:paraId="53792DAD" w14:textId="6545A9F4" w:rsidR="00380AF1" w:rsidRDefault="00AD60E6" w:rsidP="00B96F16">
      <w:pPr>
        <w:pStyle w:val="ListParagraph"/>
        <w:ind w:left="567" w:firstLine="567"/>
      </w:pPr>
      <w:r>
        <w:t xml:space="preserve">Fitur ini </w:t>
      </w:r>
      <w:r w:rsidR="000463D5">
        <w:t>digunakan untuk menambahkan berbagai macam jenis/kategori barang</w:t>
      </w:r>
      <w:r>
        <w:t>.</w:t>
      </w:r>
    </w:p>
    <w:p w14:paraId="6ADA2AB3" w14:textId="4B4EA7C1" w:rsidR="00380AF1" w:rsidRDefault="00C00710" w:rsidP="00B96F16">
      <w:pPr>
        <w:ind w:left="567" w:firstLine="0"/>
        <w:jc w:val="center"/>
      </w:pPr>
      <w:r>
        <w:rPr>
          <w:noProof/>
        </w:rPr>
        <w:lastRenderedPageBreak/>
        <w:drawing>
          <wp:inline distT="0" distB="0" distL="0" distR="0" wp14:anchorId="5DDAE0E4" wp14:editId="77EFDACA">
            <wp:extent cx="4475480" cy="2661249"/>
            <wp:effectExtent l="0" t="0" r="127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enis.jpg"/>
                    <pic:cNvPicPr/>
                  </pic:nvPicPr>
                  <pic:blipFill>
                    <a:blip r:embed="rId33">
                      <a:extLst>
                        <a:ext uri="{28A0092B-C50C-407E-A947-70E740481C1C}">
                          <a14:useLocalDpi xmlns:a14="http://schemas.microsoft.com/office/drawing/2010/main" val="0"/>
                        </a:ext>
                      </a:extLst>
                    </a:blip>
                    <a:stretch>
                      <a:fillRect/>
                    </a:stretch>
                  </pic:blipFill>
                  <pic:spPr>
                    <a:xfrm>
                      <a:off x="0" y="0"/>
                      <a:ext cx="4476837" cy="2662056"/>
                    </a:xfrm>
                    <a:prstGeom prst="rect">
                      <a:avLst/>
                    </a:prstGeom>
                  </pic:spPr>
                </pic:pic>
              </a:graphicData>
            </a:graphic>
          </wp:inline>
        </w:drawing>
      </w:r>
    </w:p>
    <w:p w14:paraId="4EA50199" w14:textId="3507E98D" w:rsidR="00380AF1" w:rsidRDefault="00380AF1" w:rsidP="00972199">
      <w:pPr>
        <w:pStyle w:val="Caption"/>
      </w:pPr>
      <w:bookmarkStart w:id="82" w:name="_Toc520403683"/>
      <w:r>
        <w:t>Gambar 4.</w:t>
      </w:r>
      <w:r w:rsidR="00C205D5">
        <w:fldChar w:fldCharType="begin"/>
      </w:r>
      <w:r w:rsidR="00C205D5">
        <w:instrText xml:space="preserve"> SEQ Gambar_4. \* ARABIC </w:instrText>
      </w:r>
      <w:r w:rsidR="00C205D5">
        <w:fldChar w:fldCharType="separate"/>
      </w:r>
      <w:r w:rsidR="00E54869">
        <w:rPr>
          <w:noProof/>
        </w:rPr>
        <w:t>10</w:t>
      </w:r>
      <w:r w:rsidR="00C205D5">
        <w:rPr>
          <w:noProof/>
        </w:rPr>
        <w:fldChar w:fldCharType="end"/>
      </w:r>
      <w:r>
        <w:t xml:space="preserve">. Tampilan </w:t>
      </w:r>
      <w:r w:rsidR="00C00710">
        <w:t>Form Jenis Barang</w:t>
      </w:r>
      <w:bookmarkEnd w:id="82"/>
    </w:p>
    <w:p w14:paraId="01F58322" w14:textId="77777777" w:rsidR="00094172" w:rsidRPr="00094172" w:rsidRDefault="00094172" w:rsidP="00094172"/>
    <w:p w14:paraId="5A812C36" w14:textId="5B4AD487" w:rsidR="00BE0D90" w:rsidRDefault="00BE0D90" w:rsidP="00B96F16">
      <w:pPr>
        <w:pStyle w:val="ListParagraph"/>
        <w:numPr>
          <w:ilvl w:val="4"/>
          <w:numId w:val="4"/>
        </w:numPr>
        <w:ind w:left="1134" w:hanging="567"/>
      </w:pPr>
      <w:r>
        <w:t xml:space="preserve">Tampilan </w:t>
      </w:r>
      <w:r w:rsidR="00316CEB">
        <w:t>Form Satuan Barang</w:t>
      </w:r>
    </w:p>
    <w:p w14:paraId="398A272E" w14:textId="65D4B795" w:rsidR="00E464E4" w:rsidRDefault="00AA63E2" w:rsidP="00B96F16">
      <w:pPr>
        <w:pStyle w:val="ListParagraph"/>
        <w:ind w:left="567" w:firstLine="567"/>
      </w:pPr>
      <w:r>
        <w:t>Form ini digunakan untuk mendata jenis satuan apa saja yang akan digunakan untuk mendata barang</w:t>
      </w:r>
      <w:r w:rsidR="00D700FF">
        <w:t>.</w:t>
      </w:r>
    </w:p>
    <w:p w14:paraId="41DC6F2B" w14:textId="23D4297E" w:rsidR="00CD511F" w:rsidRDefault="00E37AC3" w:rsidP="00B96F16">
      <w:pPr>
        <w:ind w:left="567" w:firstLine="0"/>
        <w:jc w:val="center"/>
      </w:pPr>
      <w:r>
        <w:rPr>
          <w:noProof/>
        </w:rPr>
        <w:drawing>
          <wp:inline distT="0" distB="0" distL="0" distR="0" wp14:anchorId="5B707E97" wp14:editId="47A96441">
            <wp:extent cx="4395449" cy="2613660"/>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tuan.jpg"/>
                    <pic:cNvPicPr/>
                  </pic:nvPicPr>
                  <pic:blipFill>
                    <a:blip r:embed="rId34">
                      <a:extLst>
                        <a:ext uri="{28A0092B-C50C-407E-A947-70E740481C1C}">
                          <a14:useLocalDpi xmlns:a14="http://schemas.microsoft.com/office/drawing/2010/main" val="0"/>
                        </a:ext>
                      </a:extLst>
                    </a:blip>
                    <a:stretch>
                      <a:fillRect/>
                    </a:stretch>
                  </pic:blipFill>
                  <pic:spPr>
                    <a:xfrm>
                      <a:off x="0" y="0"/>
                      <a:ext cx="4404116" cy="2618814"/>
                    </a:xfrm>
                    <a:prstGeom prst="rect">
                      <a:avLst/>
                    </a:prstGeom>
                  </pic:spPr>
                </pic:pic>
              </a:graphicData>
            </a:graphic>
          </wp:inline>
        </w:drawing>
      </w:r>
    </w:p>
    <w:p w14:paraId="423BCE6E" w14:textId="3274A934" w:rsidR="00CD511F" w:rsidRDefault="00CD511F" w:rsidP="00972199">
      <w:pPr>
        <w:pStyle w:val="Caption"/>
      </w:pPr>
      <w:bookmarkStart w:id="83" w:name="_Toc520403684"/>
      <w:r>
        <w:t>Gambar 4.</w:t>
      </w:r>
      <w:r w:rsidR="00C205D5">
        <w:fldChar w:fldCharType="begin"/>
      </w:r>
      <w:r w:rsidR="00C205D5">
        <w:instrText xml:space="preserve"> SEQ Gambar_4. \* ARABIC </w:instrText>
      </w:r>
      <w:r w:rsidR="00C205D5">
        <w:fldChar w:fldCharType="separate"/>
      </w:r>
      <w:r w:rsidR="00E54869">
        <w:rPr>
          <w:noProof/>
        </w:rPr>
        <w:t>11</w:t>
      </w:r>
      <w:r w:rsidR="00C205D5">
        <w:rPr>
          <w:noProof/>
        </w:rPr>
        <w:fldChar w:fldCharType="end"/>
      </w:r>
      <w:r>
        <w:t>. Tampilan Pengajuan Pengaduan</w:t>
      </w:r>
      <w:bookmarkEnd w:id="83"/>
    </w:p>
    <w:p w14:paraId="10E7711B" w14:textId="77777777" w:rsidR="008B2524" w:rsidRPr="008B2524" w:rsidRDefault="008B2524" w:rsidP="008B2524"/>
    <w:p w14:paraId="6B57D1B5" w14:textId="5440A9A1" w:rsidR="00BE0D90" w:rsidRDefault="00BE0D90" w:rsidP="00B96F16">
      <w:pPr>
        <w:pStyle w:val="ListParagraph"/>
        <w:numPr>
          <w:ilvl w:val="4"/>
          <w:numId w:val="4"/>
        </w:numPr>
        <w:ind w:left="1134" w:hanging="567"/>
      </w:pPr>
      <w:r>
        <w:t xml:space="preserve">Tampilan </w:t>
      </w:r>
      <w:r w:rsidR="008829FE">
        <w:t>Form Kelola Admin</w:t>
      </w:r>
    </w:p>
    <w:p w14:paraId="3E3180E3" w14:textId="4B9081BB" w:rsidR="00A32AD8" w:rsidRDefault="00E37AC3" w:rsidP="00B96F16">
      <w:pPr>
        <w:pStyle w:val="ListParagraph"/>
        <w:ind w:left="567" w:firstLine="567"/>
      </w:pPr>
      <w:r>
        <w:t>Halaman ini digunakan untuk menambah ataupun mengurangi data pengguna, yaitu admin dan user</w:t>
      </w:r>
      <w:r w:rsidR="002F542B">
        <w:t>.</w:t>
      </w:r>
    </w:p>
    <w:p w14:paraId="2632D6B9" w14:textId="1F9B9565" w:rsidR="00044033" w:rsidRDefault="009F0299" w:rsidP="00BB23F9">
      <w:pPr>
        <w:ind w:left="567" w:firstLine="0"/>
        <w:jc w:val="center"/>
      </w:pPr>
      <w:r>
        <w:rPr>
          <w:noProof/>
        </w:rPr>
        <w:lastRenderedPageBreak/>
        <w:drawing>
          <wp:inline distT="0" distB="0" distL="0" distR="0" wp14:anchorId="66504C8B" wp14:editId="4877E89B">
            <wp:extent cx="4429125" cy="26336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elolaadmin.jpg"/>
                    <pic:cNvPicPr/>
                  </pic:nvPicPr>
                  <pic:blipFill>
                    <a:blip r:embed="rId35">
                      <a:extLst>
                        <a:ext uri="{28A0092B-C50C-407E-A947-70E740481C1C}">
                          <a14:useLocalDpi xmlns:a14="http://schemas.microsoft.com/office/drawing/2010/main" val="0"/>
                        </a:ext>
                      </a:extLst>
                    </a:blip>
                    <a:stretch>
                      <a:fillRect/>
                    </a:stretch>
                  </pic:blipFill>
                  <pic:spPr>
                    <a:xfrm>
                      <a:off x="0" y="0"/>
                      <a:ext cx="4433252" cy="2636139"/>
                    </a:xfrm>
                    <a:prstGeom prst="rect">
                      <a:avLst/>
                    </a:prstGeom>
                  </pic:spPr>
                </pic:pic>
              </a:graphicData>
            </a:graphic>
          </wp:inline>
        </w:drawing>
      </w:r>
    </w:p>
    <w:p w14:paraId="19EADAC0" w14:textId="365A3E03" w:rsidR="008B2524" w:rsidRDefault="008B2524" w:rsidP="00972199">
      <w:pPr>
        <w:pStyle w:val="Caption"/>
      </w:pPr>
      <w:bookmarkStart w:id="84" w:name="_Toc520403685"/>
      <w:r>
        <w:t>Gambar 4.</w:t>
      </w:r>
      <w:r w:rsidR="00C205D5">
        <w:fldChar w:fldCharType="begin"/>
      </w:r>
      <w:r w:rsidR="00C205D5">
        <w:instrText xml:space="preserve"> SEQ Gambar_4. \* ARABIC </w:instrText>
      </w:r>
      <w:r w:rsidR="00C205D5">
        <w:fldChar w:fldCharType="separate"/>
      </w:r>
      <w:r w:rsidR="00E54869">
        <w:rPr>
          <w:noProof/>
        </w:rPr>
        <w:t>12</w:t>
      </w:r>
      <w:r w:rsidR="00C205D5">
        <w:rPr>
          <w:noProof/>
        </w:rPr>
        <w:fldChar w:fldCharType="end"/>
      </w:r>
      <w:r>
        <w:t xml:space="preserve">. Tampilan </w:t>
      </w:r>
      <w:r w:rsidR="009F0299">
        <w:t>Form Kelola Admin</w:t>
      </w:r>
      <w:bookmarkEnd w:id="84"/>
    </w:p>
    <w:p w14:paraId="77F1A14A" w14:textId="77777777" w:rsidR="00094172" w:rsidRPr="00094172" w:rsidRDefault="00094172" w:rsidP="00094172"/>
    <w:p w14:paraId="3D62FE90" w14:textId="07A476C0" w:rsidR="00AB2CEA" w:rsidRDefault="00BE0D90" w:rsidP="003A13FB">
      <w:pPr>
        <w:pStyle w:val="46"/>
        <w:ind w:left="567" w:hanging="567"/>
      </w:pPr>
      <w:bookmarkStart w:id="85" w:name="_Toc520913991"/>
      <w:r>
        <w:t xml:space="preserve">Rancangan Antar Muka </w:t>
      </w:r>
      <w:r w:rsidR="005D08DF">
        <w:t>User</w:t>
      </w:r>
      <w:bookmarkEnd w:id="85"/>
    </w:p>
    <w:p w14:paraId="1F353106" w14:textId="4998274F" w:rsidR="00AB2CEA" w:rsidRDefault="00AB2CEA" w:rsidP="00BB23F9">
      <w:pPr>
        <w:ind w:firstLine="567"/>
      </w:pPr>
      <w:r>
        <w:t xml:space="preserve">Berikut ini merupakan tampilan antar muka yang akan ditampilkan ke </w:t>
      </w:r>
      <w:r w:rsidR="00166B28">
        <w:t>user</w:t>
      </w:r>
      <w:r>
        <w:t xml:space="preserve"> untuk men</w:t>
      </w:r>
      <w:r w:rsidR="00072E28">
        <w:t xml:space="preserve">gelola </w:t>
      </w:r>
      <w:r w:rsidR="00166B28">
        <w:t>data masuk maupun data keluar</w:t>
      </w:r>
      <w:r>
        <w:t>.</w:t>
      </w:r>
    </w:p>
    <w:p w14:paraId="3B8FF05C" w14:textId="0060208F" w:rsidR="00BA4CCB" w:rsidRDefault="00BA4CCB" w:rsidP="00BB23F9">
      <w:pPr>
        <w:pStyle w:val="ListParagraph"/>
        <w:numPr>
          <w:ilvl w:val="4"/>
          <w:numId w:val="4"/>
        </w:numPr>
        <w:ind w:left="1134" w:hanging="567"/>
      </w:pPr>
      <w:r>
        <w:t>Tampilan Login</w:t>
      </w:r>
    </w:p>
    <w:p w14:paraId="07920523" w14:textId="5A3BA9B6" w:rsidR="001D028A" w:rsidRDefault="001D028A" w:rsidP="00BB23F9">
      <w:pPr>
        <w:pStyle w:val="ListParagraph"/>
        <w:ind w:left="567" w:firstLine="567"/>
      </w:pPr>
      <w:r>
        <w:t xml:space="preserve">Tampilan login merupakan tampilan awal yang akan diberikan oleh pada </w:t>
      </w:r>
      <w:r w:rsidR="00950668">
        <w:t>user maupun admin</w:t>
      </w:r>
      <w:r>
        <w:t xml:space="preserve"> k</w:t>
      </w:r>
      <w:r w:rsidR="00950668">
        <w:t>etika mengakses sistem</w:t>
      </w:r>
      <w:r>
        <w:t>.</w:t>
      </w:r>
    </w:p>
    <w:p w14:paraId="1C04D4B0" w14:textId="65837FC6" w:rsidR="00BA4CCB" w:rsidRDefault="004C26DD" w:rsidP="00BB23F9">
      <w:pPr>
        <w:ind w:left="567" w:firstLine="0"/>
        <w:jc w:val="center"/>
      </w:pPr>
      <w:r>
        <w:rPr>
          <w:noProof/>
        </w:rPr>
        <w:drawing>
          <wp:inline distT="0" distB="0" distL="0" distR="0" wp14:anchorId="41166A38" wp14:editId="3B2357BA">
            <wp:extent cx="1866900" cy="21370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gin.jpg"/>
                    <pic:cNvPicPr/>
                  </pic:nvPicPr>
                  <pic:blipFill>
                    <a:blip r:embed="rId36">
                      <a:extLst>
                        <a:ext uri="{28A0092B-C50C-407E-A947-70E740481C1C}">
                          <a14:useLocalDpi xmlns:a14="http://schemas.microsoft.com/office/drawing/2010/main" val="0"/>
                        </a:ext>
                      </a:extLst>
                    </a:blip>
                    <a:stretch>
                      <a:fillRect/>
                    </a:stretch>
                  </pic:blipFill>
                  <pic:spPr>
                    <a:xfrm>
                      <a:off x="0" y="0"/>
                      <a:ext cx="1868659" cy="2139018"/>
                    </a:xfrm>
                    <a:prstGeom prst="rect">
                      <a:avLst/>
                    </a:prstGeom>
                  </pic:spPr>
                </pic:pic>
              </a:graphicData>
            </a:graphic>
          </wp:inline>
        </w:drawing>
      </w:r>
    </w:p>
    <w:p w14:paraId="565A61F4" w14:textId="0009C758" w:rsidR="00BA4CCB" w:rsidRDefault="001B7AA9" w:rsidP="00972199">
      <w:pPr>
        <w:pStyle w:val="Caption"/>
      </w:pPr>
      <w:bookmarkStart w:id="86" w:name="_Toc520403686"/>
      <w:r>
        <w:t>Gambar 4.</w:t>
      </w:r>
      <w:r w:rsidR="00C205D5">
        <w:fldChar w:fldCharType="begin"/>
      </w:r>
      <w:r w:rsidR="00C205D5">
        <w:instrText xml:space="preserve"> SEQ Gambar_4. \* ARABIC </w:instrText>
      </w:r>
      <w:r w:rsidR="00C205D5">
        <w:fldChar w:fldCharType="separate"/>
      </w:r>
      <w:r w:rsidR="00E54869">
        <w:rPr>
          <w:noProof/>
        </w:rPr>
        <w:t>13</w:t>
      </w:r>
      <w:r w:rsidR="00C205D5">
        <w:rPr>
          <w:noProof/>
        </w:rPr>
        <w:fldChar w:fldCharType="end"/>
      </w:r>
      <w:r>
        <w:t>. Tampilan Login</w:t>
      </w:r>
      <w:bookmarkEnd w:id="86"/>
    </w:p>
    <w:p w14:paraId="6E667A27" w14:textId="6C834749" w:rsidR="00AB2CEA" w:rsidRDefault="00AB2CEA" w:rsidP="00BB23F9">
      <w:pPr>
        <w:pStyle w:val="ListParagraph"/>
        <w:numPr>
          <w:ilvl w:val="4"/>
          <w:numId w:val="4"/>
        </w:numPr>
        <w:ind w:left="1134" w:hanging="567"/>
      </w:pPr>
      <w:r>
        <w:t xml:space="preserve">Tampilan </w:t>
      </w:r>
      <w:r w:rsidR="00B06F75">
        <w:t>Beranda</w:t>
      </w:r>
    </w:p>
    <w:p w14:paraId="47A210E6" w14:textId="654530D7" w:rsidR="00745CE0" w:rsidRDefault="00745CE0" w:rsidP="00BB23F9">
      <w:pPr>
        <w:pStyle w:val="ListParagraph"/>
        <w:ind w:left="567" w:firstLine="567"/>
      </w:pPr>
      <w:r>
        <w:t xml:space="preserve">Ketika </w:t>
      </w:r>
      <w:r w:rsidR="009179B3">
        <w:t>user</w:t>
      </w:r>
      <w:r>
        <w:t xml:space="preserve"> sudah</w:t>
      </w:r>
      <w:r w:rsidR="009179B3">
        <w:t xml:space="preserve"> bisa login ke sistem </w:t>
      </w:r>
      <w:r>
        <w:t>ini. Selanjutnya akan tampil ke halaman utama atau biasa disebut dashboard</w:t>
      </w:r>
      <w:r w:rsidR="004C5DE9">
        <w:t xml:space="preserve">. </w:t>
      </w:r>
    </w:p>
    <w:p w14:paraId="47DD5319" w14:textId="1F8B4554" w:rsidR="00BA4CCB" w:rsidRDefault="00E364B8" w:rsidP="00972199">
      <w:pPr>
        <w:pStyle w:val="Caption"/>
      </w:pPr>
      <w:r>
        <w:rPr>
          <w:noProof/>
        </w:rPr>
        <w:lastRenderedPageBreak/>
        <w:drawing>
          <wp:inline distT="0" distB="0" distL="0" distR="0" wp14:anchorId="6A59AD0E" wp14:editId="55E9571B">
            <wp:extent cx="4661825" cy="284670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shboarduser.jpg"/>
                    <pic:cNvPicPr/>
                  </pic:nvPicPr>
                  <pic:blipFill>
                    <a:blip r:embed="rId37">
                      <a:extLst>
                        <a:ext uri="{28A0092B-C50C-407E-A947-70E740481C1C}">
                          <a14:useLocalDpi xmlns:a14="http://schemas.microsoft.com/office/drawing/2010/main" val="0"/>
                        </a:ext>
                      </a:extLst>
                    </a:blip>
                    <a:stretch>
                      <a:fillRect/>
                    </a:stretch>
                  </pic:blipFill>
                  <pic:spPr>
                    <a:xfrm>
                      <a:off x="0" y="0"/>
                      <a:ext cx="4665237" cy="2848789"/>
                    </a:xfrm>
                    <a:prstGeom prst="rect">
                      <a:avLst/>
                    </a:prstGeom>
                  </pic:spPr>
                </pic:pic>
              </a:graphicData>
            </a:graphic>
          </wp:inline>
        </w:drawing>
      </w:r>
    </w:p>
    <w:p w14:paraId="40E5D46D" w14:textId="1D6CE066" w:rsidR="005469E5" w:rsidRDefault="00ED7960" w:rsidP="00972199">
      <w:pPr>
        <w:pStyle w:val="Caption"/>
      </w:pPr>
      <w:bookmarkStart w:id="87" w:name="_Toc520403687"/>
      <w:r>
        <w:t>Gambar 4.</w:t>
      </w:r>
      <w:r w:rsidR="00C205D5">
        <w:fldChar w:fldCharType="begin"/>
      </w:r>
      <w:r w:rsidR="00C205D5">
        <w:instrText xml:space="preserve"> SEQ Gambar_4. \* ARABIC </w:instrText>
      </w:r>
      <w:r w:rsidR="00C205D5">
        <w:fldChar w:fldCharType="separate"/>
      </w:r>
      <w:r w:rsidR="00E54869">
        <w:rPr>
          <w:noProof/>
        </w:rPr>
        <w:t>14</w:t>
      </w:r>
      <w:r w:rsidR="00C205D5">
        <w:rPr>
          <w:noProof/>
        </w:rPr>
        <w:fldChar w:fldCharType="end"/>
      </w:r>
      <w:r>
        <w:t>. Tampilan Beranda</w:t>
      </w:r>
      <w:bookmarkEnd w:id="87"/>
    </w:p>
    <w:p w14:paraId="2C2AF6E1" w14:textId="77777777" w:rsidR="003101F6" w:rsidRPr="003101F6" w:rsidRDefault="003101F6" w:rsidP="003101F6"/>
    <w:p w14:paraId="17003500" w14:textId="6AE5EA31" w:rsidR="00B579C0" w:rsidRDefault="001F1FF9" w:rsidP="00BB23F9">
      <w:pPr>
        <w:pStyle w:val="ListParagraph"/>
        <w:numPr>
          <w:ilvl w:val="4"/>
          <w:numId w:val="4"/>
        </w:numPr>
        <w:ind w:left="1134" w:hanging="567"/>
      </w:pPr>
      <w:r>
        <w:t>Tampilan Form Barang Masuk</w:t>
      </w:r>
    </w:p>
    <w:p w14:paraId="66E146E8" w14:textId="7C87D5A0" w:rsidR="00982306" w:rsidRDefault="00982306" w:rsidP="006A0C6B">
      <w:pPr>
        <w:pStyle w:val="ListParagraph"/>
        <w:ind w:left="567" w:firstLine="567"/>
      </w:pPr>
      <w:r>
        <w:t xml:space="preserve">Pada tampilan </w:t>
      </w:r>
      <w:r w:rsidR="006131A4">
        <w:t>terdapat fitur untuk mendata barang masuk berdasarkan data barang yang tersedia</w:t>
      </w:r>
      <w:r>
        <w:t xml:space="preserve">. </w:t>
      </w:r>
    </w:p>
    <w:p w14:paraId="1B12E56D" w14:textId="0A1F9815" w:rsidR="00F323FB" w:rsidRDefault="006131A4" w:rsidP="006A0C6B">
      <w:pPr>
        <w:pStyle w:val="ListParagraph"/>
        <w:ind w:left="567" w:firstLine="0"/>
        <w:jc w:val="center"/>
      </w:pPr>
      <w:r>
        <w:rPr>
          <w:noProof/>
        </w:rPr>
        <w:drawing>
          <wp:inline distT="0" distB="0" distL="0" distR="0" wp14:anchorId="0154BA8A" wp14:editId="73BF8D28">
            <wp:extent cx="4362450" cy="2570387"/>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suk.jpg"/>
                    <pic:cNvPicPr/>
                  </pic:nvPicPr>
                  <pic:blipFill>
                    <a:blip r:embed="rId38">
                      <a:extLst>
                        <a:ext uri="{28A0092B-C50C-407E-A947-70E740481C1C}">
                          <a14:useLocalDpi xmlns:a14="http://schemas.microsoft.com/office/drawing/2010/main" val="0"/>
                        </a:ext>
                      </a:extLst>
                    </a:blip>
                    <a:stretch>
                      <a:fillRect/>
                    </a:stretch>
                  </pic:blipFill>
                  <pic:spPr>
                    <a:xfrm>
                      <a:off x="0" y="0"/>
                      <a:ext cx="4376112" cy="2578437"/>
                    </a:xfrm>
                    <a:prstGeom prst="rect">
                      <a:avLst/>
                    </a:prstGeom>
                  </pic:spPr>
                </pic:pic>
              </a:graphicData>
            </a:graphic>
          </wp:inline>
        </w:drawing>
      </w:r>
    </w:p>
    <w:p w14:paraId="761D3312" w14:textId="2B4FAE6C" w:rsidR="009865B9" w:rsidRDefault="009865B9" w:rsidP="00972199">
      <w:pPr>
        <w:pStyle w:val="Caption"/>
      </w:pPr>
      <w:bookmarkStart w:id="88" w:name="_Toc520403688"/>
      <w:r>
        <w:t>Gambar 4.</w:t>
      </w:r>
      <w:r w:rsidR="00C205D5">
        <w:fldChar w:fldCharType="begin"/>
      </w:r>
      <w:r w:rsidR="00C205D5">
        <w:instrText xml:space="preserve"> SEQ Gambar_4. \* ARABIC </w:instrText>
      </w:r>
      <w:r w:rsidR="00C205D5">
        <w:fldChar w:fldCharType="separate"/>
      </w:r>
      <w:r w:rsidR="00E54869">
        <w:rPr>
          <w:noProof/>
        </w:rPr>
        <w:t>15</w:t>
      </w:r>
      <w:r w:rsidR="00C205D5">
        <w:rPr>
          <w:noProof/>
        </w:rPr>
        <w:fldChar w:fldCharType="end"/>
      </w:r>
      <w:r>
        <w:t xml:space="preserve">. Tampilan </w:t>
      </w:r>
      <w:r w:rsidR="006131A4">
        <w:t>Form Barang Masuk</w:t>
      </w:r>
      <w:bookmarkEnd w:id="88"/>
    </w:p>
    <w:p w14:paraId="3E0A4E77" w14:textId="77777777" w:rsidR="003101F6" w:rsidRPr="003101F6" w:rsidRDefault="003101F6" w:rsidP="003101F6"/>
    <w:p w14:paraId="42B549D1" w14:textId="77777777" w:rsidR="00D26BD3" w:rsidRDefault="00CB319E" w:rsidP="00D26BD3">
      <w:pPr>
        <w:pStyle w:val="ListParagraph"/>
        <w:numPr>
          <w:ilvl w:val="4"/>
          <w:numId w:val="4"/>
        </w:numPr>
        <w:ind w:left="1134" w:hanging="567"/>
      </w:pPr>
      <w:r>
        <w:t xml:space="preserve">Tampilan </w:t>
      </w:r>
      <w:r w:rsidR="00D26BD3">
        <w:t>Form Barang Keluar</w:t>
      </w:r>
    </w:p>
    <w:p w14:paraId="74E5E46A" w14:textId="74131039" w:rsidR="006B4556" w:rsidRDefault="00D26BD3" w:rsidP="00D26BD3">
      <w:pPr>
        <w:pStyle w:val="ListParagraph"/>
        <w:ind w:left="1134" w:firstLine="306"/>
      </w:pPr>
      <w:r>
        <w:t>Form ini melakukan pencatatan barang keluar berdasarkan data pada barang masuk</w:t>
      </w:r>
      <w:r w:rsidR="00785CF1">
        <w:t>.</w:t>
      </w:r>
    </w:p>
    <w:p w14:paraId="3FF349BB" w14:textId="175AD669" w:rsidR="00AE051C" w:rsidRDefault="00D26BD3" w:rsidP="00EF5EC6">
      <w:pPr>
        <w:ind w:left="567" w:firstLine="0"/>
        <w:jc w:val="center"/>
      </w:pPr>
      <w:r>
        <w:rPr>
          <w:noProof/>
        </w:rPr>
        <w:lastRenderedPageBreak/>
        <w:drawing>
          <wp:inline distT="0" distB="0" distL="0" distR="0" wp14:anchorId="3307E38A" wp14:editId="16973C62">
            <wp:extent cx="4729035" cy="27863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eluar.jpg"/>
                    <pic:cNvPicPr/>
                  </pic:nvPicPr>
                  <pic:blipFill>
                    <a:blip r:embed="rId39">
                      <a:extLst>
                        <a:ext uri="{28A0092B-C50C-407E-A947-70E740481C1C}">
                          <a14:useLocalDpi xmlns:a14="http://schemas.microsoft.com/office/drawing/2010/main" val="0"/>
                        </a:ext>
                      </a:extLst>
                    </a:blip>
                    <a:stretch>
                      <a:fillRect/>
                    </a:stretch>
                  </pic:blipFill>
                  <pic:spPr>
                    <a:xfrm>
                      <a:off x="0" y="0"/>
                      <a:ext cx="4731114" cy="2787605"/>
                    </a:xfrm>
                    <a:prstGeom prst="rect">
                      <a:avLst/>
                    </a:prstGeom>
                  </pic:spPr>
                </pic:pic>
              </a:graphicData>
            </a:graphic>
          </wp:inline>
        </w:drawing>
      </w:r>
    </w:p>
    <w:p w14:paraId="7FBA6C53" w14:textId="468784E9" w:rsidR="00EB3F13" w:rsidRDefault="00AE051C" w:rsidP="00972199">
      <w:pPr>
        <w:pStyle w:val="Caption"/>
      </w:pPr>
      <w:bookmarkStart w:id="89" w:name="_Toc520403689"/>
      <w:r>
        <w:t>Gambar 4.</w:t>
      </w:r>
      <w:r w:rsidR="00C205D5">
        <w:fldChar w:fldCharType="begin"/>
      </w:r>
      <w:r w:rsidR="00C205D5">
        <w:instrText xml:space="preserve"> SEQ Gambar_4. \* ARABIC </w:instrText>
      </w:r>
      <w:r w:rsidR="00C205D5">
        <w:fldChar w:fldCharType="separate"/>
      </w:r>
      <w:r w:rsidR="00E54869">
        <w:rPr>
          <w:noProof/>
        </w:rPr>
        <w:t>16</w:t>
      </w:r>
      <w:r w:rsidR="00C205D5">
        <w:rPr>
          <w:noProof/>
        </w:rPr>
        <w:fldChar w:fldCharType="end"/>
      </w:r>
      <w:r>
        <w:t xml:space="preserve">. Tampilan </w:t>
      </w:r>
      <w:r w:rsidR="009560E5">
        <w:t>Form Barang Keluar</w:t>
      </w:r>
      <w:bookmarkEnd w:id="89"/>
    </w:p>
    <w:p w14:paraId="564051D4" w14:textId="77777777" w:rsidR="00EB3F13" w:rsidRDefault="00EB3F13">
      <w:pPr>
        <w:spacing w:after="160" w:line="259" w:lineRule="auto"/>
        <w:ind w:firstLine="0"/>
        <w:jc w:val="left"/>
        <w:rPr>
          <w:iCs/>
          <w:spacing w:val="-1"/>
          <w:szCs w:val="18"/>
        </w:rPr>
      </w:pPr>
      <w:r>
        <w:br w:type="page"/>
      </w:r>
    </w:p>
    <w:p w14:paraId="4D336DBF" w14:textId="1FDAC5CF" w:rsidR="00914455" w:rsidRDefault="009D7494" w:rsidP="00361341">
      <w:pPr>
        <w:pStyle w:val="Heading1"/>
        <w:numPr>
          <w:ilvl w:val="0"/>
          <w:numId w:val="0"/>
        </w:numPr>
      </w:pPr>
      <w:bookmarkStart w:id="90" w:name="_Toc520913992"/>
      <w:r>
        <w:rPr>
          <w:noProof/>
        </w:rPr>
        <w:lastRenderedPageBreak/>
        <mc:AlternateContent>
          <mc:Choice Requires="wps">
            <w:drawing>
              <wp:anchor distT="0" distB="0" distL="114300" distR="114300" simplePos="0" relativeHeight="251649024" behindDoc="0" locked="0" layoutInCell="1" allowOverlap="1" wp14:anchorId="03560918" wp14:editId="42F43107">
                <wp:simplePos x="0" y="0"/>
                <wp:positionH relativeFrom="column">
                  <wp:posOffset>4798695</wp:posOffset>
                </wp:positionH>
                <wp:positionV relativeFrom="paragraph">
                  <wp:posOffset>-782955</wp:posOffset>
                </wp:positionV>
                <wp:extent cx="360000" cy="360000"/>
                <wp:effectExtent l="0" t="0" r="21590" b="21590"/>
                <wp:wrapNone/>
                <wp:docPr id="371" name="Rectangle 371"/>
                <wp:cNvGraphicFramePr/>
                <a:graphic xmlns:a="http://schemas.openxmlformats.org/drawingml/2006/main">
                  <a:graphicData uri="http://schemas.microsoft.com/office/word/2010/wordprocessingShape">
                    <wps:wsp>
                      <wps:cNvSpPr/>
                      <wps:spPr>
                        <a:xfrm>
                          <a:off x="0" y="0"/>
                          <a:ext cx="360000" cy="36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19AA7" w14:textId="0ECBFFAE" w:rsidR="00294D50" w:rsidRPr="009D7494" w:rsidRDefault="00294D50" w:rsidP="009D7494">
                            <w:pPr>
                              <w:jc w:val="center"/>
                            </w:pPr>
                            <w:r>
                              <w:t>3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60918" id="Rectangle 371" o:spid="_x0000_s1030" style="position:absolute;left:0;text-align:left;margin-left:377.85pt;margin-top:-61.65pt;width:28.35pt;height:28.3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" fillcolor="white [3212]" strokecolor="white [3212]" strokeweight="1pt">
                <v:textbox>
                  <w:txbxContent>
                    <w:p w14:paraId="45C19AA7" w14:textId="0ECBFFAE" w:rsidR="00294D50" w:rsidRPr="009D7494" w:rsidRDefault="00294D50" w:rsidP="009D7494">
                      <w:pPr>
                        <w:jc w:val="center"/>
                      </w:pPr>
                      <w:r>
                        <w:t>366</w:t>
                      </w:r>
                    </w:p>
                  </w:txbxContent>
                </v:textbox>
              </v:rect>
            </w:pict>
          </mc:Fallback>
        </mc:AlternateContent>
      </w:r>
      <w:r w:rsidR="00361341">
        <w:t>BAB V</w:t>
      </w:r>
      <w:r w:rsidR="00BD0001">
        <w:br/>
      </w:r>
      <w:r w:rsidR="00BD0001">
        <w:br/>
      </w:r>
      <w:r w:rsidR="0099024B">
        <w:t xml:space="preserve">IMPLEMENTASI </w:t>
      </w:r>
      <w:r w:rsidR="001956D1">
        <w:rPr>
          <w:lang w:val="id-ID"/>
        </w:rPr>
        <w:t xml:space="preserve">DAN PENGUJIAN </w:t>
      </w:r>
      <w:r w:rsidR="0099024B">
        <w:t>SISTEM</w:t>
      </w:r>
      <w:bookmarkEnd w:id="90"/>
    </w:p>
    <w:p w14:paraId="5AB6C1B6" w14:textId="7049A53D" w:rsidR="009F2F6A" w:rsidRDefault="009F2F6A" w:rsidP="009F2F6A"/>
    <w:p w14:paraId="54551B35" w14:textId="377E41E4" w:rsidR="009F2F6A" w:rsidRPr="009F2F6A" w:rsidRDefault="009F2F6A" w:rsidP="009F2F6A"/>
    <w:p w14:paraId="42AE4A52" w14:textId="1F7C7D2C" w:rsidR="00AD4810" w:rsidRPr="00DC743F" w:rsidRDefault="00AD4810" w:rsidP="00716912">
      <w:pPr>
        <w:pStyle w:val="51"/>
        <w:ind w:left="567" w:hanging="567"/>
        <w:rPr>
          <w:bCs/>
        </w:rPr>
      </w:pPr>
      <w:bookmarkStart w:id="91" w:name="_TOC_250005"/>
      <w:bookmarkStart w:id="92" w:name="_Toc520913993"/>
      <w:r>
        <w:t>Implementasi</w:t>
      </w:r>
      <w:bookmarkEnd w:id="91"/>
      <w:bookmarkEnd w:id="92"/>
    </w:p>
    <w:p w14:paraId="6E5CC75A" w14:textId="389B3D67" w:rsidR="00AD4810" w:rsidRDefault="00AD4810" w:rsidP="006A0C6B">
      <w:pPr>
        <w:ind w:firstLine="567"/>
      </w:pPr>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6B81933" w:rsidR="00AD4810" w:rsidRDefault="00AD4810" w:rsidP="00AD4810">
      <w:pPr>
        <w:rPr>
          <w:rFonts w:cs="Times New Roman"/>
        </w:rPr>
      </w:pPr>
    </w:p>
    <w:p w14:paraId="005B7B58" w14:textId="3F4A5289" w:rsidR="00AD4810" w:rsidRPr="00DC743F" w:rsidRDefault="00AD4810" w:rsidP="00716912">
      <w:pPr>
        <w:pStyle w:val="511"/>
        <w:ind w:left="567" w:hanging="567"/>
        <w:rPr>
          <w:bCs/>
        </w:rPr>
      </w:pPr>
      <w:bookmarkStart w:id="93" w:name="_Toc520913994"/>
      <w:r>
        <w:t>Perangkat Keras (</w:t>
      </w:r>
      <w:r w:rsidRPr="00DC743F">
        <w:rPr>
          <w:i/>
        </w:rPr>
        <w:t>Hardware</w:t>
      </w:r>
      <w:r>
        <w:t>) yang Digunakan</w:t>
      </w:r>
      <w:bookmarkEnd w:id="93"/>
    </w:p>
    <w:p w14:paraId="17417459" w14:textId="14DDF0C1" w:rsidR="00AD4810" w:rsidRPr="00AD4810" w:rsidRDefault="00AD4810" w:rsidP="00CD6BEA">
      <w:pPr>
        <w:tabs>
          <w:tab w:val="left" w:pos="567"/>
        </w:tabs>
        <w:ind w:firstLine="567"/>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rsidR="000D38D1">
        <w:t>Pelayanan Umum</w:t>
      </w:r>
      <w:r>
        <w:rPr>
          <w:spacing w:val="69"/>
        </w:rPr>
        <w:t xml:space="preserve"> </w:t>
      </w:r>
      <w:r>
        <w:t xml:space="preserve">berbasis Web ini </w:t>
      </w:r>
      <w:r w:rsidR="00CD6BEA">
        <w:t xml:space="preserve">diantaranya adalah </w:t>
      </w:r>
      <w:r w:rsidR="00653FEE">
        <w:t>Laptop atau Komputer yang memenuhi spesifikasi minimum untuk menjalankan sistem operasi Windows 7</w:t>
      </w:r>
      <w:r w:rsidR="00CD6BEA">
        <w:t xml:space="preserve">, </w:t>
      </w:r>
      <w:r w:rsidR="00653FEE">
        <w:t>Koneksi pada jaringan tempat webserver sistem terpasang</w:t>
      </w:r>
      <w:r w:rsidR="00CD6BEA">
        <w:t>.</w:t>
      </w:r>
    </w:p>
    <w:p w14:paraId="45192C89" w14:textId="4D5BAB6D" w:rsidR="00AD4810" w:rsidRDefault="00AD4810" w:rsidP="00AD4810">
      <w:pPr>
        <w:spacing w:before="5"/>
        <w:rPr>
          <w:rFonts w:eastAsia="Times New Roman" w:cs="Times New Roman"/>
          <w:szCs w:val="24"/>
        </w:rPr>
      </w:pPr>
    </w:p>
    <w:p w14:paraId="71CE5211" w14:textId="71AC8E34" w:rsidR="00AD4810" w:rsidRDefault="00AD4810" w:rsidP="00436ABB">
      <w:pPr>
        <w:pStyle w:val="511"/>
        <w:ind w:left="567" w:hanging="567"/>
        <w:rPr>
          <w:bCs/>
        </w:rPr>
      </w:pPr>
      <w:bookmarkStart w:id="94" w:name="_Toc520913995"/>
      <w:r>
        <w:t>Perangkat Lunak (</w:t>
      </w:r>
      <w:r>
        <w:rPr>
          <w:i/>
        </w:rPr>
        <w:t>Software</w:t>
      </w:r>
      <w:r>
        <w:t>) yang digunakan</w:t>
      </w:r>
      <w:bookmarkEnd w:id="94"/>
    </w:p>
    <w:p w14:paraId="47FCE75F" w14:textId="6B19E982" w:rsidR="00653FEE" w:rsidRPr="0030382E" w:rsidRDefault="00AD4810" w:rsidP="000D7891">
      <w:pPr>
        <w:ind w:firstLine="567"/>
        <w:rPr>
          <w:rFonts w:cs="Times New Roman"/>
        </w:rPr>
      </w:pPr>
      <w:r>
        <w:t>Perangkat lunak yang digunakan</w:t>
      </w:r>
      <w:r>
        <w:rPr>
          <w:spacing w:val="9"/>
        </w:rPr>
        <w:t xml:space="preserve"> </w:t>
      </w:r>
      <w:r>
        <w:t xml:space="preserve">dalam membangun Sistem Informasi </w:t>
      </w:r>
      <w:r w:rsidR="000D38D1">
        <w:t>Pelayanan Umum</w:t>
      </w:r>
      <w:r>
        <w:rPr>
          <w:spacing w:val="67"/>
        </w:rPr>
        <w:t xml:space="preserve"> </w:t>
      </w:r>
      <w:r w:rsidR="000D7891">
        <w:t xml:space="preserve">berbasi Web ini adalah Sublime Text, </w:t>
      </w:r>
      <w:r w:rsidR="00653FEE">
        <w:t>Apikasi Browser</w:t>
      </w:r>
      <w:r w:rsidR="000D7891">
        <w:t xml:space="preserve">, XAMPP, PphMyAdmin, </w:t>
      </w:r>
      <w:r w:rsidR="00653FEE">
        <w:t>Twitter Bo</w:t>
      </w:r>
      <w:r w:rsidR="000D7891">
        <w:t xml:space="preserve">otstrap Web Framework, </w:t>
      </w:r>
      <w:r w:rsidR="00653FEE">
        <w:t>Jq</w:t>
      </w:r>
      <w:r w:rsidR="000D7891">
        <w:t xml:space="preserve">uery Javascript Framework, </w:t>
      </w:r>
      <w:r w:rsidR="00653FEE">
        <w:t>Font Aw</w:t>
      </w:r>
      <w:r w:rsidR="00281470">
        <w:t>esome F</w:t>
      </w:r>
      <w:r w:rsidR="00653FEE">
        <w:t>r</w:t>
      </w:r>
      <w:r w:rsidR="00281470">
        <w:t>o</w:t>
      </w:r>
      <w:r w:rsidR="000D7891">
        <w:t>nt Script.</w:t>
      </w:r>
    </w:p>
    <w:p w14:paraId="6F288DDE" w14:textId="6519A7CC" w:rsidR="008834D9" w:rsidRDefault="008834D9" w:rsidP="005957AC">
      <w:pPr>
        <w:ind w:firstLine="0"/>
      </w:pPr>
    </w:p>
    <w:p w14:paraId="37EAF450" w14:textId="0CBD3FBA" w:rsidR="008834D9" w:rsidRDefault="008834D9" w:rsidP="00716912">
      <w:pPr>
        <w:pStyle w:val="51"/>
        <w:ind w:left="567" w:hanging="567"/>
      </w:pPr>
      <w:bookmarkStart w:id="95" w:name="_TOC_250002"/>
      <w:bookmarkStart w:id="96" w:name="_Toc520913996"/>
      <w:r w:rsidRPr="008834D9">
        <w:t>Implementasi</w:t>
      </w:r>
      <w:r>
        <w:t xml:space="preserve"> </w:t>
      </w:r>
      <w:r w:rsidRPr="008834D9">
        <w:t>WEB</w:t>
      </w:r>
      <w:bookmarkEnd w:id="95"/>
      <w:bookmarkEnd w:id="96"/>
    </w:p>
    <w:p w14:paraId="6CCA2A27" w14:textId="21D97375" w:rsidR="00DC3EB6" w:rsidRPr="00DC3EB6" w:rsidRDefault="00866027" w:rsidP="00F36F44">
      <w:pPr>
        <w:ind w:firstLine="567"/>
        <w:rPr>
          <w:lang w:val="id-ID"/>
        </w:rPr>
      </w:pPr>
      <w:r>
        <w:rPr>
          <w:noProof/>
        </w:rPr>
        <mc:AlternateContent>
          <mc:Choice Requires="wps">
            <w:drawing>
              <wp:anchor distT="0" distB="0" distL="114300" distR="114300" simplePos="0" relativeHeight="251656192" behindDoc="0" locked="0" layoutInCell="1" allowOverlap="1" wp14:anchorId="4E2F6111" wp14:editId="2D09A094">
                <wp:simplePos x="0" y="0"/>
                <wp:positionH relativeFrom="column">
                  <wp:posOffset>2274570</wp:posOffset>
                </wp:positionH>
                <wp:positionV relativeFrom="paragraph">
                  <wp:posOffset>995680</wp:posOffset>
                </wp:positionV>
                <wp:extent cx="359410" cy="359410"/>
                <wp:effectExtent l="0" t="0" r="21590" b="21590"/>
                <wp:wrapNone/>
                <wp:docPr id="372" name="Rectangle 372"/>
                <wp:cNvGraphicFramePr/>
                <a:graphic xmlns:a="http://schemas.openxmlformats.org/drawingml/2006/main">
                  <a:graphicData uri="http://schemas.microsoft.com/office/word/2010/wordprocessingShape">
                    <wps:wsp>
                      <wps:cNvSpPr/>
                      <wps:spPr>
                        <a:xfrm>
                          <a:off x="0" y="0"/>
                          <a:ext cx="359410" cy="3594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307DC" w14:textId="70EE8D46" w:rsidR="00294D50" w:rsidRPr="009D7494" w:rsidRDefault="00294D50" w:rsidP="00866027">
                            <w:pPr>
                              <w:jc w:val="center"/>
                            </w:pPr>
                            <w:r w:rsidRPr="00866027">
                              <w:rPr>
                                <w:color w:val="000000" w:themeColor="text1"/>
                              </w:rPr>
                              <w:t>3</w:t>
                            </w:r>
                            <w:r>
                              <w:t>66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F6111" id="Rectangle 372" o:spid="_x0000_s1031" style="position:absolute;left:0;text-align:left;margin-left:179.1pt;margin-top:78.4pt;width:28.3pt;height:28.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" fillcolor="white [3212]" strokecolor="white [3212]" strokeweight="1pt">
                <v:textbox>
                  <w:txbxContent>
                    <w:p w14:paraId="741307DC" w14:textId="70EE8D46" w:rsidR="00294D50" w:rsidRPr="009D7494" w:rsidRDefault="00294D50" w:rsidP="00866027">
                      <w:pPr>
                        <w:jc w:val="center"/>
                      </w:pPr>
                      <w:r w:rsidRPr="00866027">
                        <w:rPr>
                          <w:color w:val="000000" w:themeColor="text1"/>
                        </w:rPr>
                        <w:t>3</w:t>
                      </w:r>
                      <w:r>
                        <w:t>66a</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7BAB3C4B" wp14:editId="656208BB">
                <wp:simplePos x="0" y="0"/>
                <wp:positionH relativeFrom="column">
                  <wp:posOffset>1836420</wp:posOffset>
                </wp:positionH>
                <wp:positionV relativeFrom="paragraph">
                  <wp:posOffset>1033780</wp:posOffset>
                </wp:positionV>
                <wp:extent cx="856615" cy="247650"/>
                <wp:effectExtent l="0" t="0" r="19685" b="19050"/>
                <wp:wrapNone/>
                <wp:docPr id="373" name="Text Box 373"/>
                <wp:cNvGraphicFramePr/>
                <a:graphic xmlns:a="http://schemas.openxmlformats.org/drawingml/2006/main">
                  <a:graphicData uri="http://schemas.microsoft.com/office/word/2010/wordprocessingShape">
                    <wps:wsp>
                      <wps:cNvSpPr txBox="1"/>
                      <wps:spPr>
                        <a:xfrm>
                          <a:off x="0" y="0"/>
                          <a:ext cx="856615" cy="247650"/>
                        </a:xfrm>
                        <a:prstGeom prst="rect">
                          <a:avLst/>
                        </a:prstGeom>
                        <a:solidFill>
                          <a:schemeClr val="bg1"/>
                        </a:solidFill>
                        <a:ln w="6350">
                          <a:solidFill>
                            <a:schemeClr val="bg1"/>
                          </a:solidFill>
                        </a:ln>
                      </wps:spPr>
                      <wps:txbx>
                        <w:txbxContent>
                          <w:p w14:paraId="4E8FFAE6" w14:textId="1A330709" w:rsidR="00294D50" w:rsidRDefault="00294D50" w:rsidP="00866027">
                            <w:pPr>
                              <w:jc w:val="left"/>
                            </w:pPr>
                            <w: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B3C4B" id="Text Box 373" o:spid="_x0000_s1032" type="#_x0000_t202" style="position:absolute;left:0;text-align:left;margin-left:144.6pt;margin-top:81.4pt;width:67.4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" fillcolor="white [3212]" strokecolor="white [3212]" strokeweight=".5pt">
                <v:textbox>
                  <w:txbxContent>
                    <w:p w14:paraId="4E8FFAE6" w14:textId="1A330709" w:rsidR="00294D50" w:rsidRDefault="00294D50" w:rsidP="00866027">
                      <w:pPr>
                        <w:jc w:val="left"/>
                      </w:pPr>
                      <w:r>
                        <w:t>36</w:t>
                      </w:r>
                    </w:p>
                  </w:txbxContent>
                </v:textbox>
              </v:shape>
            </w:pict>
          </mc:Fallback>
        </mc:AlternateContent>
      </w:r>
      <w:r w:rsidR="00DC3EB6">
        <w:rPr>
          <w:lang w:val="id-ID"/>
        </w:rPr>
        <w:t>Tahap implementasi merupakan tahap kelanjutan dari kegiatan perancangan sistem. Wujud dari hasil implementasi ini nantinya adalah sebuah sistem yang siap untuk diuji dan digunakan.</w:t>
      </w:r>
    </w:p>
    <w:p w14:paraId="4BAB7222" w14:textId="592A2EEF" w:rsidR="008834D9" w:rsidRPr="008834D9" w:rsidRDefault="008834D9" w:rsidP="00274349">
      <w:pPr>
        <w:pStyle w:val="52"/>
        <w:ind w:left="567" w:hanging="567"/>
      </w:pPr>
      <w:bookmarkStart w:id="97" w:name="_TOC_250001"/>
      <w:bookmarkStart w:id="98" w:name="_Toc520913997"/>
      <w:r w:rsidRPr="008834D9">
        <w:lastRenderedPageBreak/>
        <w:t>Implementasi</w:t>
      </w:r>
      <w:r>
        <w:t xml:space="preserve"> </w:t>
      </w:r>
      <w:r w:rsidRPr="008834D9">
        <w:t xml:space="preserve">Halaman </w:t>
      </w:r>
      <w:bookmarkEnd w:id="97"/>
      <w:r w:rsidR="00F37B20">
        <w:t>Admin</w:t>
      </w:r>
      <w:bookmarkEnd w:id="98"/>
    </w:p>
    <w:p w14:paraId="75C3B19C" w14:textId="70474136" w:rsidR="00E85144" w:rsidRDefault="00E85144" w:rsidP="00F36F44">
      <w:pPr>
        <w:pStyle w:val="BodyText"/>
        <w:ind w:firstLine="567"/>
      </w:pPr>
      <w:r>
        <w:t xml:space="preserve">Berikut merupakan implementasi halaman </w:t>
      </w:r>
      <w:r w:rsidR="00F37B20">
        <w:t>admin</w:t>
      </w:r>
      <w:r>
        <w:t xml:space="preserve"> berdasarkan rancangan antar muka yang telah dibuat. </w:t>
      </w:r>
    </w:p>
    <w:p w14:paraId="6F81991E" w14:textId="61B8390A" w:rsidR="00E85144" w:rsidRDefault="00E85144" w:rsidP="00CB0E80">
      <w:pPr>
        <w:pStyle w:val="BodyText"/>
        <w:numPr>
          <w:ilvl w:val="0"/>
          <w:numId w:val="14"/>
        </w:numPr>
        <w:ind w:left="1134" w:hanging="567"/>
      </w:pPr>
      <w:r>
        <w:t xml:space="preserve">Halaman </w:t>
      </w:r>
      <w:r w:rsidR="000D240A">
        <w:t>Login</w:t>
      </w:r>
    </w:p>
    <w:p w14:paraId="59DC0005" w14:textId="37EA0EAF" w:rsidR="00E85144" w:rsidRDefault="00E85144" w:rsidP="00F36F44">
      <w:pPr>
        <w:pStyle w:val="BodyText"/>
        <w:ind w:left="567" w:firstLine="567"/>
      </w:pPr>
      <w:r>
        <w:t>Halaman beranda merupakan halaman awal yang akan d</w:t>
      </w:r>
      <w:r w:rsidR="008A253E">
        <w:t>iberikan kepada pengguna untuk masuk kedalam sistem.</w:t>
      </w:r>
    </w:p>
    <w:p w14:paraId="53D3F145" w14:textId="433C3720" w:rsidR="00D777DC" w:rsidRDefault="008A253E" w:rsidP="00F36F44">
      <w:pPr>
        <w:pStyle w:val="BodyText"/>
        <w:ind w:left="567" w:firstLine="0"/>
        <w:jc w:val="center"/>
      </w:pPr>
      <w:r>
        <w:rPr>
          <w:noProof/>
        </w:rPr>
        <w:drawing>
          <wp:inline distT="0" distB="0" distL="0" distR="0" wp14:anchorId="38611250" wp14:editId="0A75159F">
            <wp:extent cx="4191000" cy="235628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18-07-26_21-00-1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99512" cy="2361068"/>
                    </a:xfrm>
                    <a:prstGeom prst="rect">
                      <a:avLst/>
                    </a:prstGeom>
                  </pic:spPr>
                </pic:pic>
              </a:graphicData>
            </a:graphic>
          </wp:inline>
        </w:drawing>
      </w:r>
    </w:p>
    <w:p w14:paraId="3D03FC94" w14:textId="5A35BBA3" w:rsidR="00E85144" w:rsidRDefault="00E85144" w:rsidP="00972199">
      <w:pPr>
        <w:pStyle w:val="Caption"/>
      </w:pPr>
      <w:bookmarkStart w:id="99" w:name="_Toc520403700"/>
      <w:r>
        <w:t>Gambar 5.</w:t>
      </w:r>
      <w:r w:rsidR="00C205D5">
        <w:fldChar w:fldCharType="begin"/>
      </w:r>
      <w:r w:rsidR="00C205D5">
        <w:instrText xml:space="preserve"> SEQ Gambar_5. \* ARABIC </w:instrText>
      </w:r>
      <w:r w:rsidR="00C205D5">
        <w:fldChar w:fldCharType="separate"/>
      </w:r>
      <w:r w:rsidR="00E54869">
        <w:rPr>
          <w:noProof/>
        </w:rPr>
        <w:t>1</w:t>
      </w:r>
      <w:r w:rsidR="00C205D5">
        <w:rPr>
          <w:noProof/>
        </w:rPr>
        <w:fldChar w:fldCharType="end"/>
      </w:r>
      <w:r>
        <w:t xml:space="preserve">. Halaman </w:t>
      </w:r>
      <w:r w:rsidR="006A410F">
        <w:t>Login</w:t>
      </w:r>
      <w:bookmarkEnd w:id="99"/>
    </w:p>
    <w:p w14:paraId="032F779A" w14:textId="77777777" w:rsidR="00800B3A" w:rsidRPr="00E85144" w:rsidRDefault="00800B3A" w:rsidP="00E85144"/>
    <w:p w14:paraId="03074E79" w14:textId="6DCAB7A4" w:rsidR="00E85144" w:rsidRDefault="00E85144" w:rsidP="00CB0E80">
      <w:pPr>
        <w:pStyle w:val="BodyText"/>
        <w:numPr>
          <w:ilvl w:val="0"/>
          <w:numId w:val="14"/>
        </w:numPr>
        <w:ind w:left="1134" w:hanging="567"/>
      </w:pPr>
      <w:r>
        <w:t xml:space="preserve">Halaman </w:t>
      </w:r>
      <w:r w:rsidR="00A02763">
        <w:t>Dashboard</w:t>
      </w:r>
    </w:p>
    <w:p w14:paraId="4A5A1867" w14:textId="6D9B9E1E" w:rsidR="00E85144" w:rsidRPr="00895390" w:rsidRDefault="00992A30" w:rsidP="00F36F44">
      <w:pPr>
        <w:pStyle w:val="BodyText"/>
        <w:ind w:left="567" w:firstLine="567"/>
        <w:rPr>
          <w:lang w:val="id-ID"/>
        </w:rPr>
      </w:pPr>
      <w:r>
        <w:t>Pada halaman ini tersedia menu-menu utama untuk mengolah data supplier, data barang, data jenis barang, data satuan barang, dan data admin</w:t>
      </w:r>
      <w:r w:rsidR="00E85144">
        <w:rPr>
          <w:lang w:val="id-ID"/>
        </w:rPr>
        <w:t>.</w:t>
      </w:r>
    </w:p>
    <w:p w14:paraId="7D670AD7" w14:textId="072F1CEA" w:rsidR="00E85144" w:rsidRDefault="005E2E10" w:rsidP="00F36F44">
      <w:pPr>
        <w:pStyle w:val="BodyText"/>
        <w:ind w:left="567" w:firstLine="0"/>
        <w:jc w:val="center"/>
      </w:pPr>
      <w:r>
        <w:rPr>
          <w:noProof/>
        </w:rPr>
        <w:drawing>
          <wp:inline distT="0" distB="0" distL="0" distR="0" wp14:anchorId="6C409CFB" wp14:editId="5460E8C5">
            <wp:extent cx="4295775" cy="2415189"/>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18-07-26_20-46-28.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99900" cy="2417508"/>
                    </a:xfrm>
                    <a:prstGeom prst="rect">
                      <a:avLst/>
                    </a:prstGeom>
                  </pic:spPr>
                </pic:pic>
              </a:graphicData>
            </a:graphic>
          </wp:inline>
        </w:drawing>
      </w:r>
    </w:p>
    <w:p w14:paraId="7517D416" w14:textId="14CB262E" w:rsidR="00E85144" w:rsidRPr="005E2E10" w:rsidRDefault="00E85144" w:rsidP="00972199">
      <w:pPr>
        <w:pStyle w:val="Caption"/>
      </w:pPr>
      <w:bookmarkStart w:id="100" w:name="_Toc520403701"/>
      <w:r>
        <w:t>Gambar 5.</w:t>
      </w:r>
      <w:r w:rsidR="00C205D5">
        <w:fldChar w:fldCharType="begin"/>
      </w:r>
      <w:r w:rsidR="00C205D5">
        <w:instrText xml:space="preserve"> SEQ Gambar_5. \* ARABIC </w:instrText>
      </w:r>
      <w:r w:rsidR="00C205D5">
        <w:fldChar w:fldCharType="separate"/>
      </w:r>
      <w:r w:rsidR="00E54869">
        <w:rPr>
          <w:noProof/>
        </w:rPr>
        <w:t>2</w:t>
      </w:r>
      <w:r w:rsidR="00C205D5">
        <w:rPr>
          <w:noProof/>
        </w:rPr>
        <w:fldChar w:fldCharType="end"/>
      </w:r>
      <w:r>
        <w:t>.</w:t>
      </w:r>
      <w:r>
        <w:rPr>
          <w:lang w:val="id-ID"/>
        </w:rPr>
        <w:t xml:space="preserve"> Halaman </w:t>
      </w:r>
      <w:r w:rsidR="005E2E10">
        <w:t>Dashboard</w:t>
      </w:r>
      <w:bookmarkEnd w:id="100"/>
    </w:p>
    <w:p w14:paraId="2E30451B" w14:textId="40793086" w:rsidR="00E85144" w:rsidRDefault="00E85144" w:rsidP="00CB0E80">
      <w:pPr>
        <w:pStyle w:val="BodyText"/>
        <w:numPr>
          <w:ilvl w:val="0"/>
          <w:numId w:val="14"/>
        </w:numPr>
        <w:ind w:left="1134" w:hanging="567"/>
      </w:pPr>
      <w:r>
        <w:lastRenderedPageBreak/>
        <w:t xml:space="preserve">Halaman </w:t>
      </w:r>
      <w:r w:rsidR="00C65CFB">
        <w:t>Pendataan Supplier</w:t>
      </w:r>
    </w:p>
    <w:p w14:paraId="5394162F" w14:textId="5343B104" w:rsidR="00E85144" w:rsidRPr="00D952B5" w:rsidRDefault="00E65FE6" w:rsidP="00E65FE6">
      <w:pPr>
        <w:pStyle w:val="BodyText"/>
        <w:ind w:left="414"/>
        <w:rPr>
          <w:lang w:val="id-ID"/>
        </w:rPr>
      </w:pPr>
      <w:r>
        <w:t xml:space="preserve">Pada halaman ini disediakan berbagai menu untuk mengolah data supplier, yaitu tambah </w:t>
      </w:r>
      <w:r w:rsidR="00EE3681">
        <w:t>supplier</w:t>
      </w:r>
      <w:r>
        <w:t xml:space="preserve">, edit </w:t>
      </w:r>
      <w:r w:rsidR="00EE3681">
        <w:t>supplier</w:t>
      </w:r>
      <w:r>
        <w:t xml:space="preserve">, hapus </w:t>
      </w:r>
      <w:r w:rsidR="00EE3681">
        <w:t>supplier</w:t>
      </w:r>
      <w:r>
        <w:t xml:space="preserve">, dan menu untuk menampilkan detail </w:t>
      </w:r>
      <w:r w:rsidR="00EE3681">
        <w:t>supplier</w:t>
      </w:r>
      <w:r>
        <w:t>.</w:t>
      </w:r>
    </w:p>
    <w:p w14:paraId="7323E875" w14:textId="1DC5F6CA" w:rsidR="00E85144" w:rsidRDefault="00E17EB2" w:rsidP="00F36F44">
      <w:pPr>
        <w:pStyle w:val="BodyText"/>
        <w:ind w:left="567" w:firstLine="0"/>
        <w:jc w:val="center"/>
      </w:pPr>
      <w:r>
        <w:rPr>
          <w:noProof/>
        </w:rPr>
        <w:drawing>
          <wp:inline distT="0" distB="0" distL="0" distR="0" wp14:anchorId="51EBC1E6" wp14:editId="37E906A6">
            <wp:extent cx="4282847" cy="240792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18-07-26_20-46-59.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84526" cy="2408864"/>
                    </a:xfrm>
                    <a:prstGeom prst="rect">
                      <a:avLst/>
                    </a:prstGeom>
                  </pic:spPr>
                </pic:pic>
              </a:graphicData>
            </a:graphic>
          </wp:inline>
        </w:drawing>
      </w:r>
    </w:p>
    <w:p w14:paraId="4399B31C" w14:textId="0E4EC5C3" w:rsidR="00E85144" w:rsidRDefault="00E85144" w:rsidP="00972199">
      <w:pPr>
        <w:pStyle w:val="Caption"/>
      </w:pPr>
      <w:bookmarkStart w:id="101" w:name="_Toc520403702"/>
      <w:r>
        <w:t>Gambar 5.</w:t>
      </w:r>
      <w:r w:rsidR="00C205D5">
        <w:fldChar w:fldCharType="begin"/>
      </w:r>
      <w:r w:rsidR="00C205D5">
        <w:instrText xml:space="preserve"> SEQ Gambar_5. \* ARABIC </w:instrText>
      </w:r>
      <w:r w:rsidR="00C205D5">
        <w:fldChar w:fldCharType="separate"/>
      </w:r>
      <w:r w:rsidR="00E54869">
        <w:rPr>
          <w:noProof/>
        </w:rPr>
        <w:t>3</w:t>
      </w:r>
      <w:r w:rsidR="00C205D5">
        <w:rPr>
          <w:noProof/>
        </w:rPr>
        <w:fldChar w:fldCharType="end"/>
      </w:r>
      <w:r>
        <w:t>.</w:t>
      </w:r>
      <w:r>
        <w:rPr>
          <w:lang w:val="id-ID"/>
        </w:rPr>
        <w:t xml:space="preserve"> Halaman </w:t>
      </w:r>
      <w:r w:rsidR="00DC7847">
        <w:t>Pendataan Supplier</w:t>
      </w:r>
      <w:bookmarkEnd w:id="101"/>
    </w:p>
    <w:p w14:paraId="540A807B" w14:textId="0FEF5AD4" w:rsidR="00A258F9" w:rsidRPr="00A258F9" w:rsidRDefault="00A258F9" w:rsidP="00CB0E80">
      <w:pPr>
        <w:pStyle w:val="ListParagraph"/>
        <w:numPr>
          <w:ilvl w:val="0"/>
          <w:numId w:val="33"/>
        </w:numPr>
      </w:pPr>
      <w:r>
        <w:t>Tambah Data Supplier</w:t>
      </w:r>
    </w:p>
    <w:p w14:paraId="17DD2804" w14:textId="1B077E58" w:rsidR="00B65432" w:rsidRPr="00A258F9" w:rsidRDefault="00A258F9" w:rsidP="00A258F9">
      <w:pPr>
        <w:ind w:left="360"/>
      </w:pPr>
      <w:r>
        <w:t>Menambah data supplier</w:t>
      </w:r>
    </w:p>
    <w:p w14:paraId="021DD80D" w14:textId="77777777" w:rsidR="00A258F9" w:rsidRDefault="00A258F9" w:rsidP="00A258F9">
      <w:pPr>
        <w:keepNext/>
        <w:ind w:left="360"/>
        <w:jc w:val="center"/>
      </w:pPr>
      <w:r>
        <w:rPr>
          <w:noProof/>
        </w:rPr>
        <w:drawing>
          <wp:inline distT="0" distB="0" distL="0" distR="0" wp14:anchorId="74962D1F" wp14:editId="47DB0585">
            <wp:extent cx="4150701" cy="233362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18-07-26_20-47-08.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166909" cy="2342738"/>
                    </a:xfrm>
                    <a:prstGeom prst="rect">
                      <a:avLst/>
                    </a:prstGeom>
                  </pic:spPr>
                </pic:pic>
              </a:graphicData>
            </a:graphic>
          </wp:inline>
        </w:drawing>
      </w:r>
    </w:p>
    <w:p w14:paraId="5DA76136" w14:textId="41D8C836" w:rsidR="00A258F9" w:rsidRDefault="00A258F9" w:rsidP="00972199">
      <w:pPr>
        <w:pStyle w:val="Caption"/>
        <w:rPr>
          <w:lang w:val="id-ID"/>
        </w:rPr>
      </w:pPr>
      <w:bookmarkStart w:id="102" w:name="_Toc520403703"/>
      <w:r>
        <w:t>Gambar 5.</w:t>
      </w:r>
      <w:r w:rsidR="00C205D5">
        <w:fldChar w:fldCharType="begin"/>
      </w:r>
      <w:r w:rsidR="00C205D5">
        <w:instrText xml:space="preserve"> SEQ Gambar_5. \* ARABIC </w:instrText>
      </w:r>
      <w:r w:rsidR="00C205D5">
        <w:fldChar w:fldCharType="separate"/>
      </w:r>
      <w:r w:rsidR="00E54869">
        <w:rPr>
          <w:noProof/>
        </w:rPr>
        <w:t>4</w:t>
      </w:r>
      <w:r w:rsidR="00C205D5">
        <w:rPr>
          <w:noProof/>
        </w:rPr>
        <w:fldChar w:fldCharType="end"/>
      </w:r>
      <w:r>
        <w:t xml:space="preserve">. Modal Input </w:t>
      </w:r>
      <w:r w:rsidR="004A528E">
        <w:t>Supplier</w:t>
      </w:r>
      <w:bookmarkEnd w:id="102"/>
    </w:p>
    <w:p w14:paraId="626016B3" w14:textId="26FAFDAB" w:rsidR="00A258F9" w:rsidRDefault="00A258F9" w:rsidP="00A258F9">
      <w:pPr>
        <w:ind w:left="360"/>
        <w:jc w:val="center"/>
        <w:rPr>
          <w:lang w:val="id-ID"/>
        </w:rPr>
      </w:pPr>
    </w:p>
    <w:p w14:paraId="05E24C8F" w14:textId="725BF5B8" w:rsidR="00D3043F" w:rsidRDefault="00D3043F" w:rsidP="00A258F9">
      <w:pPr>
        <w:ind w:left="360"/>
        <w:jc w:val="center"/>
        <w:rPr>
          <w:lang w:val="id-ID"/>
        </w:rPr>
      </w:pPr>
    </w:p>
    <w:p w14:paraId="4CEE850F" w14:textId="489A8137" w:rsidR="00D3043F" w:rsidRDefault="00D3043F" w:rsidP="00A258F9">
      <w:pPr>
        <w:ind w:left="360"/>
        <w:jc w:val="center"/>
        <w:rPr>
          <w:lang w:val="id-ID"/>
        </w:rPr>
      </w:pPr>
    </w:p>
    <w:p w14:paraId="6A5C02E7" w14:textId="77777777" w:rsidR="00D3043F" w:rsidRDefault="00D3043F" w:rsidP="00A258F9">
      <w:pPr>
        <w:ind w:left="360"/>
        <w:jc w:val="center"/>
        <w:rPr>
          <w:lang w:val="id-ID"/>
        </w:rPr>
      </w:pPr>
    </w:p>
    <w:p w14:paraId="27E7BD12" w14:textId="739DDC5D" w:rsidR="00A258F9" w:rsidRDefault="00A258F9" w:rsidP="00CB0E80">
      <w:pPr>
        <w:pStyle w:val="ListParagraph"/>
        <w:numPr>
          <w:ilvl w:val="0"/>
          <w:numId w:val="33"/>
        </w:numPr>
      </w:pPr>
      <w:r>
        <w:lastRenderedPageBreak/>
        <w:t>Edit Data Supplier</w:t>
      </w:r>
    </w:p>
    <w:p w14:paraId="7BF1AEFF" w14:textId="5FAB38EC" w:rsidR="00A258F9" w:rsidRDefault="00A258F9" w:rsidP="00A258F9">
      <w:pPr>
        <w:pStyle w:val="ListParagraph"/>
        <w:ind w:left="1080" w:firstLine="0"/>
      </w:pPr>
      <w:r>
        <w:t>Mengedit Data Supplier</w:t>
      </w:r>
    </w:p>
    <w:p w14:paraId="43DFF63E" w14:textId="77777777" w:rsidR="001F2C4F" w:rsidRDefault="00D3043F" w:rsidP="001F2C4F">
      <w:pPr>
        <w:pStyle w:val="ListParagraph"/>
        <w:keepNext/>
        <w:ind w:left="1080" w:firstLine="0"/>
        <w:jc w:val="center"/>
      </w:pPr>
      <w:r>
        <w:rPr>
          <w:noProof/>
        </w:rPr>
        <w:drawing>
          <wp:inline distT="0" distB="0" distL="0" distR="0" wp14:anchorId="6914A40D" wp14:editId="6E3E72A9">
            <wp:extent cx="4095750" cy="230273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2018-07-26_20-47-35.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00734" cy="2305532"/>
                    </a:xfrm>
                    <a:prstGeom prst="rect">
                      <a:avLst/>
                    </a:prstGeom>
                  </pic:spPr>
                </pic:pic>
              </a:graphicData>
            </a:graphic>
          </wp:inline>
        </w:drawing>
      </w:r>
    </w:p>
    <w:p w14:paraId="46B39591" w14:textId="26CE18A2" w:rsidR="00A258F9" w:rsidRDefault="001F2C4F" w:rsidP="00972199">
      <w:pPr>
        <w:pStyle w:val="Caption"/>
      </w:pPr>
      <w:bookmarkStart w:id="103" w:name="_Toc520403704"/>
      <w:r>
        <w:t>Gambar 5.</w:t>
      </w:r>
      <w:r w:rsidR="00C205D5">
        <w:fldChar w:fldCharType="begin"/>
      </w:r>
      <w:r w:rsidR="00C205D5">
        <w:instrText xml:space="preserve"> SEQ Gambar_5. \* ARABIC </w:instrText>
      </w:r>
      <w:r w:rsidR="00C205D5">
        <w:fldChar w:fldCharType="separate"/>
      </w:r>
      <w:r w:rsidR="00E54869">
        <w:rPr>
          <w:noProof/>
        </w:rPr>
        <w:t>5</w:t>
      </w:r>
      <w:r w:rsidR="00C205D5">
        <w:rPr>
          <w:noProof/>
        </w:rPr>
        <w:fldChar w:fldCharType="end"/>
      </w:r>
      <w:r>
        <w:t xml:space="preserve">. Modal Edit </w:t>
      </w:r>
      <w:r w:rsidR="004A528E">
        <w:t>Supplier</w:t>
      </w:r>
      <w:bookmarkEnd w:id="103"/>
    </w:p>
    <w:p w14:paraId="5E153148" w14:textId="77777777" w:rsidR="001F2C4F" w:rsidRDefault="001F2C4F" w:rsidP="00A258F9">
      <w:pPr>
        <w:pStyle w:val="ListParagraph"/>
        <w:ind w:left="1080" w:firstLine="0"/>
        <w:jc w:val="center"/>
      </w:pPr>
    </w:p>
    <w:p w14:paraId="245B4605" w14:textId="135F0883" w:rsidR="00A258F9" w:rsidRDefault="004A528E" w:rsidP="00CB0E80">
      <w:pPr>
        <w:pStyle w:val="ListParagraph"/>
        <w:numPr>
          <w:ilvl w:val="0"/>
          <w:numId w:val="33"/>
        </w:numPr>
      </w:pPr>
      <w:r>
        <w:t>Hapus Data Supplier</w:t>
      </w:r>
    </w:p>
    <w:p w14:paraId="791F1D12" w14:textId="6A4BD0A3" w:rsidR="001F2C4F" w:rsidRDefault="004A528E" w:rsidP="00A258F9">
      <w:pPr>
        <w:pStyle w:val="ListParagraph"/>
        <w:ind w:left="1080" w:firstLine="0"/>
      </w:pPr>
      <w:r>
        <w:t>Menghapus Data Supplier</w:t>
      </w:r>
    </w:p>
    <w:p w14:paraId="798FEE21" w14:textId="44843347" w:rsidR="004A528E" w:rsidRDefault="004A528E" w:rsidP="004A528E">
      <w:pPr>
        <w:pStyle w:val="ListParagraph"/>
        <w:ind w:left="1080" w:firstLine="0"/>
        <w:jc w:val="center"/>
      </w:pPr>
      <w:r>
        <w:rPr>
          <w:noProof/>
        </w:rPr>
        <w:drawing>
          <wp:inline distT="0" distB="0" distL="0" distR="0" wp14:anchorId="46CD72AF" wp14:editId="5618B40A">
            <wp:extent cx="4152900" cy="2334861"/>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18-07-26_20-47-43.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59758" cy="2338717"/>
                    </a:xfrm>
                    <a:prstGeom prst="rect">
                      <a:avLst/>
                    </a:prstGeom>
                  </pic:spPr>
                </pic:pic>
              </a:graphicData>
            </a:graphic>
          </wp:inline>
        </w:drawing>
      </w:r>
    </w:p>
    <w:p w14:paraId="1EB004DC" w14:textId="6481AC25" w:rsidR="004A528E" w:rsidRDefault="004A528E" w:rsidP="00972199">
      <w:pPr>
        <w:pStyle w:val="Caption"/>
      </w:pPr>
      <w:bookmarkStart w:id="104" w:name="_Toc520403705"/>
      <w:r>
        <w:t>Gambar 5.</w:t>
      </w:r>
      <w:r w:rsidR="00C205D5">
        <w:fldChar w:fldCharType="begin"/>
      </w:r>
      <w:r w:rsidR="00C205D5">
        <w:instrText xml:space="preserve"> SEQ Gambar_5. \* ARABIC </w:instrText>
      </w:r>
      <w:r w:rsidR="00C205D5">
        <w:fldChar w:fldCharType="separate"/>
      </w:r>
      <w:r w:rsidR="00E54869">
        <w:rPr>
          <w:noProof/>
        </w:rPr>
        <w:t>6</w:t>
      </w:r>
      <w:r w:rsidR="00C205D5">
        <w:rPr>
          <w:noProof/>
        </w:rPr>
        <w:fldChar w:fldCharType="end"/>
      </w:r>
      <w:r>
        <w:t>. Modal Hapus Supplier</w:t>
      </w:r>
      <w:bookmarkEnd w:id="104"/>
    </w:p>
    <w:p w14:paraId="222A24AB" w14:textId="502637BF" w:rsidR="0054631B" w:rsidRDefault="0054631B" w:rsidP="0054631B"/>
    <w:p w14:paraId="65357439" w14:textId="11C5237E" w:rsidR="0054631B" w:rsidRDefault="0054631B" w:rsidP="0054631B"/>
    <w:p w14:paraId="52EF58D6" w14:textId="35981E1D" w:rsidR="0054631B" w:rsidRDefault="0054631B" w:rsidP="0054631B"/>
    <w:p w14:paraId="27C8026C" w14:textId="5FD32287" w:rsidR="0054631B" w:rsidRDefault="0054631B" w:rsidP="0054631B"/>
    <w:p w14:paraId="41E0862F" w14:textId="53739CB7" w:rsidR="0054631B" w:rsidRDefault="0054631B" w:rsidP="0054631B"/>
    <w:p w14:paraId="154FF59F" w14:textId="77777777" w:rsidR="0054631B" w:rsidRPr="0054631B" w:rsidRDefault="0054631B" w:rsidP="0054631B"/>
    <w:p w14:paraId="7E0D1E8B" w14:textId="72F5B8EB" w:rsidR="004A528E" w:rsidRDefault="004A2DB9" w:rsidP="00CB0E80">
      <w:pPr>
        <w:pStyle w:val="ListParagraph"/>
        <w:numPr>
          <w:ilvl w:val="0"/>
          <w:numId w:val="33"/>
        </w:numPr>
      </w:pPr>
      <w:r>
        <w:lastRenderedPageBreak/>
        <w:t>Detail Data Supplier</w:t>
      </w:r>
    </w:p>
    <w:p w14:paraId="57C4083B" w14:textId="76CCC1C7" w:rsidR="004A2DB9" w:rsidRDefault="004A2DB9" w:rsidP="004A2DB9">
      <w:pPr>
        <w:pStyle w:val="ListParagraph"/>
        <w:ind w:left="1080" w:firstLine="0"/>
      </w:pPr>
      <w:r>
        <w:t>Melihat Detail Supplier</w:t>
      </w:r>
    </w:p>
    <w:p w14:paraId="2832E1A3" w14:textId="0A1FC8C0" w:rsidR="003B0D65" w:rsidRDefault="003B0D65" w:rsidP="003B0D65">
      <w:pPr>
        <w:pStyle w:val="ListParagraph"/>
        <w:ind w:left="1080" w:firstLine="0"/>
        <w:jc w:val="center"/>
      </w:pPr>
      <w:r>
        <w:rPr>
          <w:noProof/>
        </w:rPr>
        <w:drawing>
          <wp:inline distT="0" distB="0" distL="0" distR="0" wp14:anchorId="7B1BEA36" wp14:editId="5C957B68">
            <wp:extent cx="4048125" cy="22759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_2018-07-26_20-47-2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51935" cy="2278096"/>
                    </a:xfrm>
                    <a:prstGeom prst="rect">
                      <a:avLst/>
                    </a:prstGeom>
                  </pic:spPr>
                </pic:pic>
              </a:graphicData>
            </a:graphic>
          </wp:inline>
        </w:drawing>
      </w:r>
    </w:p>
    <w:p w14:paraId="00651E75" w14:textId="5EA0718C" w:rsidR="003B0D65" w:rsidRDefault="003B0D65" w:rsidP="00972199">
      <w:pPr>
        <w:pStyle w:val="Caption"/>
      </w:pPr>
      <w:bookmarkStart w:id="105" w:name="_Toc520403706"/>
      <w:r>
        <w:t>Gambar 5.</w:t>
      </w:r>
      <w:r w:rsidR="00C205D5">
        <w:fldChar w:fldCharType="begin"/>
      </w:r>
      <w:r w:rsidR="00C205D5">
        <w:instrText xml:space="preserve"> SEQ Gambar_5. \* ARABIC </w:instrText>
      </w:r>
      <w:r w:rsidR="00C205D5">
        <w:fldChar w:fldCharType="separate"/>
      </w:r>
      <w:r w:rsidR="00E54869">
        <w:rPr>
          <w:noProof/>
        </w:rPr>
        <w:t>7</w:t>
      </w:r>
      <w:r w:rsidR="00C205D5">
        <w:rPr>
          <w:noProof/>
        </w:rPr>
        <w:fldChar w:fldCharType="end"/>
      </w:r>
      <w:r>
        <w:t>. Modal Detail Supplier</w:t>
      </w:r>
      <w:bookmarkEnd w:id="105"/>
    </w:p>
    <w:p w14:paraId="3C700CC1" w14:textId="77777777" w:rsidR="004A528E" w:rsidRPr="00A258F9" w:rsidRDefault="004A528E" w:rsidP="00A258F9">
      <w:pPr>
        <w:pStyle w:val="ListParagraph"/>
        <w:ind w:left="1080" w:firstLine="0"/>
      </w:pPr>
    </w:p>
    <w:p w14:paraId="22D7027C" w14:textId="54A67CF7" w:rsidR="00E85144" w:rsidRDefault="00E85144" w:rsidP="00CB0E80">
      <w:pPr>
        <w:pStyle w:val="BodyText"/>
        <w:numPr>
          <w:ilvl w:val="0"/>
          <w:numId w:val="14"/>
        </w:numPr>
        <w:ind w:left="1134" w:hanging="567"/>
      </w:pPr>
      <w:r>
        <w:t xml:space="preserve">Halaman </w:t>
      </w:r>
      <w:r w:rsidR="00761B64">
        <w:t>Pendataan Barang</w:t>
      </w:r>
    </w:p>
    <w:p w14:paraId="2D8708AB" w14:textId="547147D3" w:rsidR="00E85144" w:rsidRPr="00386B1F" w:rsidRDefault="00761B64" w:rsidP="00B65432">
      <w:pPr>
        <w:pStyle w:val="BodyText"/>
        <w:ind w:left="567" w:firstLine="567"/>
        <w:rPr>
          <w:lang w:val="id-ID"/>
        </w:rPr>
      </w:pPr>
      <w:r>
        <w:t xml:space="preserve">Pada halaman ini disediakan berbagai menu untuk mengolah data barang, yaitu tambah </w:t>
      </w:r>
      <w:r w:rsidR="00EE3681">
        <w:t>barang</w:t>
      </w:r>
      <w:r>
        <w:t xml:space="preserve">, edit </w:t>
      </w:r>
      <w:r w:rsidR="00EE3681">
        <w:t>barang</w:t>
      </w:r>
      <w:r>
        <w:t xml:space="preserve">, hapus </w:t>
      </w:r>
      <w:r w:rsidR="00EE3681">
        <w:t>barang</w:t>
      </w:r>
      <w:r>
        <w:t xml:space="preserve">, dan menu untuk menampilkan detail </w:t>
      </w:r>
      <w:r w:rsidR="00EE3681">
        <w:t>barang</w:t>
      </w:r>
      <w:r w:rsidR="00E85144">
        <w:rPr>
          <w:lang w:val="id-ID"/>
        </w:rPr>
        <w:t>.</w:t>
      </w:r>
    </w:p>
    <w:p w14:paraId="3E4EE39E" w14:textId="77777777" w:rsidR="00D448E4" w:rsidRDefault="00240C9F" w:rsidP="00D448E4">
      <w:pPr>
        <w:pStyle w:val="BodyText"/>
        <w:keepNext/>
        <w:ind w:left="567" w:firstLine="0"/>
        <w:jc w:val="center"/>
      </w:pPr>
      <w:r>
        <w:rPr>
          <w:noProof/>
        </w:rPr>
        <w:drawing>
          <wp:inline distT="0" distB="0" distL="0" distR="0" wp14:anchorId="643756AC" wp14:editId="40BF0D66">
            <wp:extent cx="4648200" cy="26133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_2018-07-26_20-48-0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55511" cy="2617440"/>
                    </a:xfrm>
                    <a:prstGeom prst="rect">
                      <a:avLst/>
                    </a:prstGeom>
                  </pic:spPr>
                </pic:pic>
              </a:graphicData>
            </a:graphic>
          </wp:inline>
        </w:drawing>
      </w:r>
    </w:p>
    <w:p w14:paraId="737F02BB" w14:textId="6A4EAFB6" w:rsidR="00D448E4" w:rsidRDefault="00D448E4" w:rsidP="00972199">
      <w:pPr>
        <w:pStyle w:val="Caption"/>
      </w:pPr>
      <w:bookmarkStart w:id="106" w:name="_Toc520403707"/>
      <w:r>
        <w:t>Gambar 5.</w:t>
      </w:r>
      <w:r w:rsidR="00C205D5">
        <w:fldChar w:fldCharType="begin"/>
      </w:r>
      <w:r w:rsidR="00C205D5">
        <w:instrText xml:space="preserve"> SEQ Gambar_5. \* ARABIC </w:instrText>
      </w:r>
      <w:r w:rsidR="00C205D5">
        <w:fldChar w:fldCharType="separate"/>
      </w:r>
      <w:r w:rsidR="00E54869">
        <w:rPr>
          <w:noProof/>
        </w:rPr>
        <w:t>8</w:t>
      </w:r>
      <w:r w:rsidR="00C205D5">
        <w:rPr>
          <w:noProof/>
        </w:rPr>
        <w:fldChar w:fldCharType="end"/>
      </w:r>
      <w:r>
        <w:t>. Halaman Pendataan Barang</w:t>
      </w:r>
      <w:bookmarkEnd w:id="106"/>
    </w:p>
    <w:p w14:paraId="3177485A" w14:textId="45D845A2" w:rsidR="0054631B" w:rsidRDefault="0054631B" w:rsidP="0054631B"/>
    <w:p w14:paraId="14F4331E" w14:textId="0E9972BD" w:rsidR="0054631B" w:rsidRDefault="0054631B" w:rsidP="0054631B"/>
    <w:p w14:paraId="2FD3680C" w14:textId="0F406BF7" w:rsidR="0054631B" w:rsidRDefault="0054631B" w:rsidP="0054631B"/>
    <w:p w14:paraId="14BF51D9" w14:textId="37F24BA9" w:rsidR="00786ADA" w:rsidRDefault="00AE111A" w:rsidP="00CB0E80">
      <w:pPr>
        <w:pStyle w:val="ListParagraph"/>
        <w:numPr>
          <w:ilvl w:val="0"/>
          <w:numId w:val="34"/>
        </w:numPr>
      </w:pPr>
      <w:r>
        <w:lastRenderedPageBreak/>
        <w:t>Tambah Data Barang</w:t>
      </w:r>
    </w:p>
    <w:p w14:paraId="654D65B6" w14:textId="46F0018C" w:rsidR="00AE111A" w:rsidRDefault="00AE111A" w:rsidP="00AE111A">
      <w:pPr>
        <w:pStyle w:val="ListParagraph"/>
        <w:ind w:left="1080" w:firstLine="0"/>
      </w:pPr>
      <w:r>
        <w:t>Menambah data barang</w:t>
      </w:r>
    </w:p>
    <w:p w14:paraId="70E6910A" w14:textId="77777777" w:rsidR="003325B3" w:rsidRDefault="003325B3" w:rsidP="003325B3">
      <w:pPr>
        <w:pStyle w:val="ListParagraph"/>
        <w:keepNext/>
        <w:ind w:left="1080" w:firstLine="0"/>
        <w:jc w:val="center"/>
      </w:pPr>
      <w:r>
        <w:rPr>
          <w:noProof/>
        </w:rPr>
        <w:drawing>
          <wp:inline distT="0" distB="0" distL="0" distR="0" wp14:anchorId="1C212B86" wp14:editId="19C1B9AC">
            <wp:extent cx="4295775" cy="2415188"/>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_2018-07-26_20-49-49.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05943" cy="2420905"/>
                    </a:xfrm>
                    <a:prstGeom prst="rect">
                      <a:avLst/>
                    </a:prstGeom>
                  </pic:spPr>
                </pic:pic>
              </a:graphicData>
            </a:graphic>
          </wp:inline>
        </w:drawing>
      </w:r>
    </w:p>
    <w:p w14:paraId="00782377" w14:textId="5D5FE0A4" w:rsidR="00AE111A" w:rsidRDefault="003325B3" w:rsidP="00972199">
      <w:pPr>
        <w:pStyle w:val="Caption"/>
      </w:pPr>
      <w:bookmarkStart w:id="107" w:name="_Toc520403708"/>
      <w:r>
        <w:t>Gambar 5.</w:t>
      </w:r>
      <w:r w:rsidR="00C205D5">
        <w:fldChar w:fldCharType="begin"/>
      </w:r>
      <w:r w:rsidR="00C205D5">
        <w:instrText xml:space="preserve"> SEQ Gambar_5. \* ARABIC </w:instrText>
      </w:r>
      <w:r w:rsidR="00C205D5">
        <w:fldChar w:fldCharType="separate"/>
      </w:r>
      <w:r w:rsidR="00E54869">
        <w:rPr>
          <w:noProof/>
        </w:rPr>
        <w:t>9</w:t>
      </w:r>
      <w:r w:rsidR="00C205D5">
        <w:rPr>
          <w:noProof/>
        </w:rPr>
        <w:fldChar w:fldCharType="end"/>
      </w:r>
      <w:r>
        <w:t>. Modal Tambah Barang</w:t>
      </w:r>
      <w:bookmarkEnd w:id="107"/>
    </w:p>
    <w:p w14:paraId="72CC12A8" w14:textId="77777777" w:rsidR="0053093A" w:rsidRPr="0053093A" w:rsidRDefault="0053093A" w:rsidP="0053093A"/>
    <w:p w14:paraId="306455C0" w14:textId="0FA3D014" w:rsidR="00E85144" w:rsidRDefault="0053093A" w:rsidP="00CB0E80">
      <w:pPr>
        <w:pStyle w:val="BodyText"/>
        <w:numPr>
          <w:ilvl w:val="0"/>
          <w:numId w:val="34"/>
        </w:numPr>
      </w:pPr>
      <w:r>
        <w:t>Edit Data Barang</w:t>
      </w:r>
    </w:p>
    <w:p w14:paraId="1A724DAF" w14:textId="7F28AE9E" w:rsidR="0053093A" w:rsidRDefault="0053093A" w:rsidP="0053093A">
      <w:pPr>
        <w:pStyle w:val="BodyText"/>
        <w:ind w:left="1080" w:firstLine="0"/>
      </w:pPr>
      <w:r>
        <w:t>Mengedit data barang</w:t>
      </w:r>
    </w:p>
    <w:p w14:paraId="1292CEE6" w14:textId="77777777" w:rsidR="0013211C" w:rsidRDefault="0053093A" w:rsidP="0013211C">
      <w:pPr>
        <w:pStyle w:val="BodyText"/>
        <w:keepNext/>
        <w:ind w:left="1080" w:firstLine="0"/>
        <w:jc w:val="center"/>
      </w:pPr>
      <w:r>
        <w:rPr>
          <w:noProof/>
        </w:rPr>
        <w:drawing>
          <wp:inline distT="0" distB="0" distL="0" distR="0" wp14:anchorId="45081AA7" wp14:editId="00335903">
            <wp:extent cx="4343400" cy="24419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_2018-07-26_20-51-24.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347127" cy="2444060"/>
                    </a:xfrm>
                    <a:prstGeom prst="rect">
                      <a:avLst/>
                    </a:prstGeom>
                  </pic:spPr>
                </pic:pic>
              </a:graphicData>
            </a:graphic>
          </wp:inline>
        </w:drawing>
      </w:r>
    </w:p>
    <w:p w14:paraId="56BFCCE5" w14:textId="0087279C" w:rsidR="0053093A" w:rsidRDefault="0013211C" w:rsidP="00972199">
      <w:pPr>
        <w:pStyle w:val="Caption"/>
      </w:pPr>
      <w:bookmarkStart w:id="108" w:name="_Toc520403709"/>
      <w:r>
        <w:t>Gambar 5.</w:t>
      </w:r>
      <w:r w:rsidR="00C205D5">
        <w:fldChar w:fldCharType="begin"/>
      </w:r>
      <w:r w:rsidR="00C205D5">
        <w:instrText xml:space="preserve"> SEQ Gambar_5. \* ARABIC </w:instrText>
      </w:r>
      <w:r w:rsidR="00C205D5">
        <w:fldChar w:fldCharType="separate"/>
      </w:r>
      <w:r w:rsidR="00E54869">
        <w:rPr>
          <w:noProof/>
        </w:rPr>
        <w:t>10</w:t>
      </w:r>
      <w:r w:rsidR="00C205D5">
        <w:rPr>
          <w:noProof/>
        </w:rPr>
        <w:fldChar w:fldCharType="end"/>
      </w:r>
      <w:r>
        <w:t>. Modal Edit Barang</w:t>
      </w:r>
      <w:bookmarkEnd w:id="108"/>
    </w:p>
    <w:p w14:paraId="7FDED28E" w14:textId="3CBB36FD" w:rsidR="003B51DC" w:rsidRDefault="003B51DC" w:rsidP="003B51DC"/>
    <w:p w14:paraId="75395635" w14:textId="646FCF3C" w:rsidR="003B51DC" w:rsidRDefault="003B51DC" w:rsidP="003B51DC"/>
    <w:p w14:paraId="306E138E" w14:textId="5E963E26" w:rsidR="003B51DC" w:rsidRDefault="003B51DC" w:rsidP="003B51DC"/>
    <w:p w14:paraId="44DB2F51" w14:textId="30D488AA" w:rsidR="003B51DC" w:rsidRDefault="003B51DC" w:rsidP="003B51DC"/>
    <w:p w14:paraId="648BA2B8" w14:textId="77777777" w:rsidR="003B51DC" w:rsidRPr="003B51DC" w:rsidRDefault="003B51DC" w:rsidP="003B51DC"/>
    <w:p w14:paraId="50CCA896" w14:textId="699C9177" w:rsidR="00C7767D" w:rsidRDefault="00C7767D" w:rsidP="00CB0E80">
      <w:pPr>
        <w:pStyle w:val="ListParagraph"/>
        <w:numPr>
          <w:ilvl w:val="0"/>
          <w:numId w:val="34"/>
        </w:numPr>
      </w:pPr>
      <w:r>
        <w:lastRenderedPageBreak/>
        <w:t>Hapus Data Barang</w:t>
      </w:r>
    </w:p>
    <w:p w14:paraId="36857DA3" w14:textId="7FCF19D6" w:rsidR="00C7767D" w:rsidRDefault="00C7767D" w:rsidP="00C7767D">
      <w:pPr>
        <w:pStyle w:val="ListParagraph"/>
        <w:ind w:left="1080" w:firstLine="0"/>
      </w:pPr>
      <w:r>
        <w:t>Menghapus data barang</w:t>
      </w:r>
    </w:p>
    <w:p w14:paraId="340F098D" w14:textId="77777777" w:rsidR="00F141FB" w:rsidRDefault="003B51DC" w:rsidP="00F141FB">
      <w:pPr>
        <w:pStyle w:val="ListParagraph"/>
        <w:keepNext/>
        <w:ind w:left="1080" w:firstLine="0"/>
        <w:jc w:val="center"/>
      </w:pPr>
      <w:r>
        <w:rPr>
          <w:noProof/>
        </w:rPr>
        <w:drawing>
          <wp:inline distT="0" distB="0" distL="0" distR="0" wp14:anchorId="27119EF2" wp14:editId="092B8186">
            <wp:extent cx="4267200" cy="2399123"/>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_2018-07-26_20-51-3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71882" cy="2401755"/>
                    </a:xfrm>
                    <a:prstGeom prst="rect">
                      <a:avLst/>
                    </a:prstGeom>
                  </pic:spPr>
                </pic:pic>
              </a:graphicData>
            </a:graphic>
          </wp:inline>
        </w:drawing>
      </w:r>
    </w:p>
    <w:p w14:paraId="471F3435" w14:textId="25A33225" w:rsidR="003B51DC" w:rsidRDefault="00F141FB" w:rsidP="00972199">
      <w:pPr>
        <w:pStyle w:val="Caption"/>
      </w:pPr>
      <w:bookmarkStart w:id="109" w:name="_Toc520403710"/>
      <w:r>
        <w:t>Gambar 5.</w:t>
      </w:r>
      <w:r w:rsidR="00C205D5">
        <w:fldChar w:fldCharType="begin"/>
      </w:r>
      <w:r w:rsidR="00C205D5">
        <w:instrText xml:space="preserve"> SEQ Gambar_5. \* ARABIC </w:instrText>
      </w:r>
      <w:r w:rsidR="00C205D5">
        <w:fldChar w:fldCharType="separate"/>
      </w:r>
      <w:r w:rsidR="00E54869">
        <w:rPr>
          <w:noProof/>
        </w:rPr>
        <w:t>11</w:t>
      </w:r>
      <w:r w:rsidR="00C205D5">
        <w:rPr>
          <w:noProof/>
        </w:rPr>
        <w:fldChar w:fldCharType="end"/>
      </w:r>
      <w:r>
        <w:t>. Modal Hapus Barang</w:t>
      </w:r>
      <w:bookmarkEnd w:id="109"/>
    </w:p>
    <w:p w14:paraId="3C5724CF" w14:textId="77777777" w:rsidR="00245601" w:rsidRPr="00245601" w:rsidRDefault="00245601" w:rsidP="00245601"/>
    <w:p w14:paraId="62F56637" w14:textId="03086AAB" w:rsidR="00DF6730" w:rsidRDefault="00DF6730" w:rsidP="00972199">
      <w:pPr>
        <w:pStyle w:val="Caption"/>
        <w:numPr>
          <w:ilvl w:val="0"/>
          <w:numId w:val="34"/>
        </w:numPr>
      </w:pPr>
      <w:r>
        <w:t>Detail Data Barang</w:t>
      </w:r>
    </w:p>
    <w:p w14:paraId="74F0D8E4" w14:textId="772822AC" w:rsidR="00DF6730" w:rsidRDefault="00DF6730" w:rsidP="00DF6730">
      <w:pPr>
        <w:ind w:left="360"/>
      </w:pPr>
      <w:r>
        <w:t>Menampilkan detail barang</w:t>
      </w:r>
    </w:p>
    <w:p w14:paraId="26371900" w14:textId="77777777" w:rsidR="007F73BF" w:rsidRDefault="007F73BF" w:rsidP="007F73BF">
      <w:pPr>
        <w:keepNext/>
        <w:ind w:left="360"/>
        <w:jc w:val="center"/>
      </w:pPr>
      <w:r>
        <w:rPr>
          <w:noProof/>
        </w:rPr>
        <w:drawing>
          <wp:inline distT="0" distB="0" distL="0" distR="0" wp14:anchorId="3B21E8AE" wp14:editId="4CB424F4">
            <wp:extent cx="4362450" cy="2452675"/>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_2018-07-26_20-50-04.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68961" cy="2456335"/>
                    </a:xfrm>
                    <a:prstGeom prst="rect">
                      <a:avLst/>
                    </a:prstGeom>
                  </pic:spPr>
                </pic:pic>
              </a:graphicData>
            </a:graphic>
          </wp:inline>
        </w:drawing>
      </w:r>
    </w:p>
    <w:p w14:paraId="59C7070F" w14:textId="0BBEC421" w:rsidR="00DF6730" w:rsidRDefault="007F73BF" w:rsidP="00972199">
      <w:pPr>
        <w:pStyle w:val="Caption"/>
      </w:pPr>
      <w:bookmarkStart w:id="110" w:name="_Toc520403711"/>
      <w:r>
        <w:t>Gambar 5.</w:t>
      </w:r>
      <w:r w:rsidR="00C205D5">
        <w:fldChar w:fldCharType="begin"/>
      </w:r>
      <w:r w:rsidR="00C205D5">
        <w:instrText xml:space="preserve"> SEQ Gambar_5. \* ARABIC </w:instrText>
      </w:r>
      <w:r w:rsidR="00C205D5">
        <w:fldChar w:fldCharType="separate"/>
      </w:r>
      <w:r w:rsidR="00E54869">
        <w:rPr>
          <w:noProof/>
        </w:rPr>
        <w:t>12</w:t>
      </w:r>
      <w:r w:rsidR="00C205D5">
        <w:rPr>
          <w:noProof/>
        </w:rPr>
        <w:fldChar w:fldCharType="end"/>
      </w:r>
      <w:r>
        <w:t>. Modal Detail Barang</w:t>
      </w:r>
      <w:bookmarkEnd w:id="110"/>
    </w:p>
    <w:p w14:paraId="60D6445A" w14:textId="329BB6EA" w:rsidR="00E85144" w:rsidRDefault="00E85144" w:rsidP="00E85144"/>
    <w:p w14:paraId="1AC4F478" w14:textId="55E0EC43" w:rsidR="00CE38A0" w:rsidRDefault="00CE38A0" w:rsidP="00E85144"/>
    <w:p w14:paraId="30D4A2BA" w14:textId="1C187132" w:rsidR="00CE38A0" w:rsidRDefault="00CE38A0" w:rsidP="00E85144"/>
    <w:p w14:paraId="70BB423C" w14:textId="65025A7C" w:rsidR="00CE38A0" w:rsidRDefault="00CE38A0" w:rsidP="00E85144"/>
    <w:p w14:paraId="2656381E" w14:textId="77777777" w:rsidR="00CE38A0" w:rsidRDefault="00CE38A0" w:rsidP="00E85144"/>
    <w:p w14:paraId="17092164" w14:textId="08C8DBE3" w:rsidR="00E85144" w:rsidRDefault="00E85144" w:rsidP="00CB0E80">
      <w:pPr>
        <w:pStyle w:val="BodyText"/>
        <w:numPr>
          <w:ilvl w:val="0"/>
          <w:numId w:val="14"/>
        </w:numPr>
        <w:ind w:left="1134" w:hanging="567"/>
      </w:pPr>
      <w:r>
        <w:lastRenderedPageBreak/>
        <w:t xml:space="preserve">Halaman </w:t>
      </w:r>
      <w:r w:rsidR="00B94DDF">
        <w:t>Pendataan Satuan Barang</w:t>
      </w:r>
    </w:p>
    <w:p w14:paraId="015F07A8" w14:textId="77189F49" w:rsidR="00E85144" w:rsidRDefault="000B3B38" w:rsidP="00B65432">
      <w:pPr>
        <w:pStyle w:val="BodyText"/>
        <w:ind w:left="567" w:firstLine="567"/>
        <w:rPr>
          <w:lang w:val="id-ID"/>
        </w:rPr>
      </w:pPr>
      <w:r>
        <w:t xml:space="preserve">Pada halaman ini disediakan berbagai menu untuk mengolah data </w:t>
      </w:r>
      <w:r w:rsidR="00146129">
        <w:t>satuan barang</w:t>
      </w:r>
      <w:r>
        <w:t xml:space="preserve">, yaitu tambah </w:t>
      </w:r>
      <w:r w:rsidR="00146129">
        <w:t>satuan</w:t>
      </w:r>
      <w:r>
        <w:t xml:space="preserve">, edit </w:t>
      </w:r>
      <w:r w:rsidR="00146129">
        <w:t>satuan</w:t>
      </w:r>
      <w:r>
        <w:t>,</w:t>
      </w:r>
      <w:r w:rsidR="00146129">
        <w:t xml:space="preserve"> dan</w:t>
      </w:r>
      <w:r>
        <w:t xml:space="preserve"> hapus </w:t>
      </w:r>
      <w:r w:rsidR="00146129">
        <w:t>satuan.</w:t>
      </w:r>
    </w:p>
    <w:p w14:paraId="03D02019" w14:textId="39EC6075" w:rsidR="00E85144" w:rsidRDefault="00FE7453" w:rsidP="00B65432">
      <w:pPr>
        <w:pStyle w:val="BodyText"/>
        <w:ind w:left="567" w:firstLine="0"/>
        <w:jc w:val="left"/>
      </w:pPr>
      <w:r>
        <w:rPr>
          <w:noProof/>
        </w:rPr>
        <w:drawing>
          <wp:inline distT="0" distB="0" distL="0" distR="0" wp14:anchorId="4AE7F3DA" wp14:editId="10F86D90">
            <wp:extent cx="4591050" cy="258119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2018-07-26_20-51-5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95850" cy="2583898"/>
                    </a:xfrm>
                    <a:prstGeom prst="rect">
                      <a:avLst/>
                    </a:prstGeom>
                  </pic:spPr>
                </pic:pic>
              </a:graphicData>
            </a:graphic>
          </wp:inline>
        </w:drawing>
      </w:r>
    </w:p>
    <w:p w14:paraId="626C061E" w14:textId="671B6EF1" w:rsidR="00E85144" w:rsidRDefault="00E85144" w:rsidP="00972199">
      <w:pPr>
        <w:pStyle w:val="Caption"/>
      </w:pPr>
      <w:bookmarkStart w:id="111" w:name="_Toc520403712"/>
      <w:r>
        <w:t>Gambar 5.</w:t>
      </w:r>
      <w:r w:rsidR="00C205D5">
        <w:fldChar w:fldCharType="begin"/>
      </w:r>
      <w:r w:rsidR="00C205D5">
        <w:instrText xml:space="preserve"> SEQ Gambar_5. \* ARABIC </w:instrText>
      </w:r>
      <w:r w:rsidR="00C205D5">
        <w:fldChar w:fldCharType="separate"/>
      </w:r>
      <w:r w:rsidR="00E54869">
        <w:rPr>
          <w:noProof/>
        </w:rPr>
        <w:t>13</w:t>
      </w:r>
      <w:r w:rsidR="00C205D5">
        <w:rPr>
          <w:noProof/>
        </w:rPr>
        <w:fldChar w:fldCharType="end"/>
      </w:r>
      <w:r>
        <w:t xml:space="preserve">. Halaman </w:t>
      </w:r>
      <w:r w:rsidR="00FE7453">
        <w:t>Pendataan Satuan Barang</w:t>
      </w:r>
      <w:bookmarkEnd w:id="111"/>
    </w:p>
    <w:p w14:paraId="592E792F" w14:textId="2B97B784" w:rsidR="00F14C87" w:rsidRDefault="00F14C87" w:rsidP="00F14C87"/>
    <w:p w14:paraId="766817B2" w14:textId="4F65CC62" w:rsidR="00F14C87" w:rsidRDefault="00F14C87" w:rsidP="00CB0E80">
      <w:pPr>
        <w:pStyle w:val="ListParagraph"/>
        <w:numPr>
          <w:ilvl w:val="0"/>
          <w:numId w:val="35"/>
        </w:numPr>
      </w:pPr>
      <w:r>
        <w:t>Tambah Data Satuan</w:t>
      </w:r>
    </w:p>
    <w:p w14:paraId="0F5EAFB6" w14:textId="29C911C4" w:rsidR="00F14C87" w:rsidRDefault="00F14C87" w:rsidP="00F14C87">
      <w:pPr>
        <w:pStyle w:val="ListParagraph"/>
        <w:ind w:left="1080" w:firstLine="0"/>
      </w:pPr>
      <w:r>
        <w:t>Menambah satuan barang</w:t>
      </w:r>
    </w:p>
    <w:p w14:paraId="34E0A372" w14:textId="77777777" w:rsidR="00F14C87" w:rsidRDefault="00F14C87" w:rsidP="00F14C87">
      <w:pPr>
        <w:pStyle w:val="ListParagraph"/>
        <w:keepNext/>
        <w:ind w:left="1080" w:firstLine="0"/>
        <w:jc w:val="center"/>
      </w:pPr>
      <w:r>
        <w:rPr>
          <w:noProof/>
        </w:rPr>
        <w:drawing>
          <wp:inline distT="0" distB="0" distL="0" distR="0" wp14:anchorId="395E7CC8" wp14:editId="2A0B0D8B">
            <wp:extent cx="4296401" cy="2415540"/>
            <wp:effectExtent l="0" t="0" r="952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_2018-07-26_20-52-0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04693" cy="2420202"/>
                    </a:xfrm>
                    <a:prstGeom prst="rect">
                      <a:avLst/>
                    </a:prstGeom>
                  </pic:spPr>
                </pic:pic>
              </a:graphicData>
            </a:graphic>
          </wp:inline>
        </w:drawing>
      </w:r>
    </w:p>
    <w:p w14:paraId="21BB4646" w14:textId="43C5510A" w:rsidR="00F14C87" w:rsidRDefault="00F14C87" w:rsidP="00972199">
      <w:pPr>
        <w:pStyle w:val="Caption"/>
      </w:pPr>
      <w:bookmarkStart w:id="112" w:name="_Toc520403713"/>
      <w:r>
        <w:t>Gambar 5.</w:t>
      </w:r>
      <w:r w:rsidR="00C205D5">
        <w:fldChar w:fldCharType="begin"/>
      </w:r>
      <w:r w:rsidR="00C205D5">
        <w:instrText xml:space="preserve"> SEQ Gambar_5. \* ARABIC </w:instrText>
      </w:r>
      <w:r w:rsidR="00C205D5">
        <w:fldChar w:fldCharType="separate"/>
      </w:r>
      <w:r w:rsidR="00E54869">
        <w:rPr>
          <w:noProof/>
        </w:rPr>
        <w:t>14</w:t>
      </w:r>
      <w:r w:rsidR="00C205D5">
        <w:rPr>
          <w:noProof/>
        </w:rPr>
        <w:fldChar w:fldCharType="end"/>
      </w:r>
      <w:r>
        <w:t>. Modal Tambah Satuan</w:t>
      </w:r>
      <w:bookmarkEnd w:id="112"/>
    </w:p>
    <w:p w14:paraId="6A1F4C78" w14:textId="53D728DF" w:rsidR="00045D36" w:rsidRDefault="00045D36" w:rsidP="00045D36"/>
    <w:p w14:paraId="0047C836" w14:textId="5E728C1F" w:rsidR="00CE38A0" w:rsidRDefault="00CE38A0" w:rsidP="00045D36"/>
    <w:p w14:paraId="6B766A4F" w14:textId="36E4D94A" w:rsidR="00CE38A0" w:rsidRDefault="00CE38A0" w:rsidP="00045D36"/>
    <w:p w14:paraId="3AD6ED35" w14:textId="7CF7B0D0" w:rsidR="00E85144" w:rsidRDefault="00045D36" w:rsidP="00CB0E80">
      <w:pPr>
        <w:pStyle w:val="ListParagraph"/>
        <w:numPr>
          <w:ilvl w:val="0"/>
          <w:numId w:val="35"/>
        </w:numPr>
      </w:pPr>
      <w:r>
        <w:lastRenderedPageBreak/>
        <w:t>Edit Data Satuan</w:t>
      </w:r>
    </w:p>
    <w:p w14:paraId="45472761" w14:textId="5D336DD4" w:rsidR="00045D36" w:rsidRDefault="00045D36" w:rsidP="00045D36">
      <w:pPr>
        <w:pStyle w:val="ListParagraph"/>
        <w:ind w:left="1080" w:firstLine="0"/>
      </w:pPr>
      <w:r>
        <w:t>Mengedit satuan barang</w:t>
      </w:r>
    </w:p>
    <w:p w14:paraId="51184534" w14:textId="77777777" w:rsidR="00045D36" w:rsidRDefault="00045D36" w:rsidP="00045D36">
      <w:pPr>
        <w:pStyle w:val="ListParagraph"/>
        <w:keepNext/>
        <w:ind w:left="1080" w:firstLine="0"/>
        <w:jc w:val="center"/>
      </w:pPr>
      <w:r>
        <w:rPr>
          <w:noProof/>
        </w:rPr>
        <w:drawing>
          <wp:inline distT="0" distB="0" distL="0" distR="0" wp14:anchorId="0A12E978" wp14:editId="5A286F7B">
            <wp:extent cx="4229100" cy="2377702"/>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18-07-26_20-52-1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239921" cy="2383786"/>
                    </a:xfrm>
                    <a:prstGeom prst="rect">
                      <a:avLst/>
                    </a:prstGeom>
                  </pic:spPr>
                </pic:pic>
              </a:graphicData>
            </a:graphic>
          </wp:inline>
        </w:drawing>
      </w:r>
    </w:p>
    <w:p w14:paraId="190950A9" w14:textId="6333D8E0" w:rsidR="00045D36" w:rsidRDefault="00045D36" w:rsidP="00972199">
      <w:pPr>
        <w:pStyle w:val="Caption"/>
      </w:pPr>
      <w:bookmarkStart w:id="113" w:name="_Toc520403714"/>
      <w:r>
        <w:t>Gambar 5.</w:t>
      </w:r>
      <w:r w:rsidR="00C205D5">
        <w:fldChar w:fldCharType="begin"/>
      </w:r>
      <w:r w:rsidR="00C205D5">
        <w:instrText xml:space="preserve"> SEQ Gambar_5. \* ARABIC </w:instrText>
      </w:r>
      <w:r w:rsidR="00C205D5">
        <w:fldChar w:fldCharType="separate"/>
      </w:r>
      <w:r w:rsidR="00E54869">
        <w:rPr>
          <w:noProof/>
        </w:rPr>
        <w:t>15</w:t>
      </w:r>
      <w:r w:rsidR="00C205D5">
        <w:rPr>
          <w:noProof/>
        </w:rPr>
        <w:fldChar w:fldCharType="end"/>
      </w:r>
      <w:r>
        <w:t>. Modal Edit Satuan</w:t>
      </w:r>
      <w:bookmarkEnd w:id="113"/>
    </w:p>
    <w:p w14:paraId="2B001403" w14:textId="77777777" w:rsidR="00DD142B" w:rsidRPr="00DD142B" w:rsidRDefault="00DD142B" w:rsidP="00DD142B"/>
    <w:p w14:paraId="548DDF88" w14:textId="4E2C4788" w:rsidR="004E2F51" w:rsidRDefault="004E2F51" w:rsidP="00CB0E80">
      <w:pPr>
        <w:pStyle w:val="ListParagraph"/>
        <w:numPr>
          <w:ilvl w:val="0"/>
          <w:numId w:val="35"/>
        </w:numPr>
      </w:pPr>
      <w:r>
        <w:t>Hapus Data Satuan</w:t>
      </w:r>
    </w:p>
    <w:p w14:paraId="13C1050D" w14:textId="10164DE9" w:rsidR="004E2F51" w:rsidRDefault="004E2F51" w:rsidP="004E2F51">
      <w:pPr>
        <w:pStyle w:val="ListParagraph"/>
        <w:ind w:left="1080" w:firstLine="0"/>
      </w:pPr>
      <w:r>
        <w:t>Menghapus satuan barang</w:t>
      </w:r>
    </w:p>
    <w:p w14:paraId="5120BEB1" w14:textId="77777777" w:rsidR="004E2F51" w:rsidRDefault="004E2F51" w:rsidP="004E2F51">
      <w:pPr>
        <w:pStyle w:val="ListParagraph"/>
        <w:keepNext/>
        <w:ind w:left="1080" w:firstLine="0"/>
        <w:jc w:val="center"/>
      </w:pPr>
      <w:r>
        <w:rPr>
          <w:noProof/>
        </w:rPr>
        <w:drawing>
          <wp:inline distT="0" distB="0" distL="0" distR="0" wp14:anchorId="6B671697" wp14:editId="1286C48A">
            <wp:extent cx="4276725" cy="240447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_2018-07-26_20-52-2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280260" cy="2406465"/>
                    </a:xfrm>
                    <a:prstGeom prst="rect">
                      <a:avLst/>
                    </a:prstGeom>
                  </pic:spPr>
                </pic:pic>
              </a:graphicData>
            </a:graphic>
          </wp:inline>
        </w:drawing>
      </w:r>
    </w:p>
    <w:p w14:paraId="42B7A847" w14:textId="44AF2ED0" w:rsidR="004E2F51" w:rsidRPr="004E2F51" w:rsidRDefault="004E2F51" w:rsidP="00972199">
      <w:pPr>
        <w:pStyle w:val="Caption"/>
      </w:pPr>
      <w:bookmarkStart w:id="114" w:name="_Toc520403715"/>
      <w:r>
        <w:t>Gambar 5.</w:t>
      </w:r>
      <w:r w:rsidR="00C205D5">
        <w:fldChar w:fldCharType="begin"/>
      </w:r>
      <w:r w:rsidR="00C205D5">
        <w:instrText xml:space="preserve"> SEQ Gambar_5. \* ARABIC </w:instrText>
      </w:r>
      <w:r w:rsidR="00C205D5">
        <w:fldChar w:fldCharType="separate"/>
      </w:r>
      <w:r w:rsidR="00E54869">
        <w:rPr>
          <w:noProof/>
        </w:rPr>
        <w:t>16</w:t>
      </w:r>
      <w:r w:rsidR="00C205D5">
        <w:rPr>
          <w:noProof/>
        </w:rPr>
        <w:fldChar w:fldCharType="end"/>
      </w:r>
      <w:r>
        <w:t>. Modal Hapus Satuan</w:t>
      </w:r>
      <w:bookmarkEnd w:id="114"/>
    </w:p>
    <w:p w14:paraId="1327DCAD" w14:textId="421240C6" w:rsidR="00045D36" w:rsidRDefault="00045D36" w:rsidP="00045D36">
      <w:pPr>
        <w:pStyle w:val="ListParagraph"/>
        <w:ind w:left="1080" w:firstLine="0"/>
      </w:pPr>
    </w:p>
    <w:p w14:paraId="514BCACA" w14:textId="29683B1E" w:rsidR="00CE38A0" w:rsidRDefault="00CE38A0" w:rsidP="00045D36">
      <w:pPr>
        <w:pStyle w:val="ListParagraph"/>
        <w:ind w:left="1080" w:firstLine="0"/>
      </w:pPr>
    </w:p>
    <w:p w14:paraId="1EB0B2D6" w14:textId="4643ACBF" w:rsidR="00CE38A0" w:rsidRDefault="00CE38A0" w:rsidP="00045D36">
      <w:pPr>
        <w:pStyle w:val="ListParagraph"/>
        <w:ind w:left="1080" w:firstLine="0"/>
      </w:pPr>
    </w:p>
    <w:p w14:paraId="2D46F6F3" w14:textId="107B3C54" w:rsidR="00CE38A0" w:rsidRDefault="00CE38A0" w:rsidP="00045D36">
      <w:pPr>
        <w:pStyle w:val="ListParagraph"/>
        <w:ind w:left="1080" w:firstLine="0"/>
      </w:pPr>
    </w:p>
    <w:p w14:paraId="62C61072" w14:textId="12605B7B" w:rsidR="00CE38A0" w:rsidRDefault="00CE38A0" w:rsidP="00045D36">
      <w:pPr>
        <w:pStyle w:val="ListParagraph"/>
        <w:ind w:left="1080" w:firstLine="0"/>
      </w:pPr>
    </w:p>
    <w:p w14:paraId="15A23C40" w14:textId="77777777" w:rsidR="00CE38A0" w:rsidRPr="00E85144" w:rsidRDefault="00CE38A0" w:rsidP="00045D36">
      <w:pPr>
        <w:pStyle w:val="ListParagraph"/>
        <w:ind w:left="1080" w:firstLine="0"/>
      </w:pPr>
    </w:p>
    <w:p w14:paraId="65339F16" w14:textId="7AE6086A" w:rsidR="00E85144" w:rsidRDefault="00E85144" w:rsidP="00CB0E80">
      <w:pPr>
        <w:pStyle w:val="BodyText"/>
        <w:numPr>
          <w:ilvl w:val="0"/>
          <w:numId w:val="14"/>
        </w:numPr>
        <w:ind w:left="1134" w:hanging="567"/>
      </w:pPr>
      <w:r>
        <w:t xml:space="preserve">Halaman </w:t>
      </w:r>
      <w:r w:rsidR="00CC4BA6">
        <w:t>Pendataan Jenis Barang</w:t>
      </w:r>
    </w:p>
    <w:p w14:paraId="30E33F86" w14:textId="07F75EDE" w:rsidR="00E85144" w:rsidRDefault="00CC4BA6" w:rsidP="00B65432">
      <w:pPr>
        <w:pStyle w:val="BodyText"/>
        <w:ind w:left="567" w:firstLine="567"/>
        <w:rPr>
          <w:lang w:val="id-ID"/>
        </w:rPr>
      </w:pPr>
      <w:r>
        <w:t>Pada halaman ini disediakan berbagai menu untuk mengolah data jenis barang, yaitu tambah jenis barang, edit jenis barang, dan hapus jenis barang</w:t>
      </w:r>
      <w:r w:rsidR="00E85144">
        <w:rPr>
          <w:lang w:val="id-ID"/>
        </w:rPr>
        <w:t xml:space="preserve">. </w:t>
      </w:r>
    </w:p>
    <w:p w14:paraId="0D2A4EBD" w14:textId="5A77E913" w:rsidR="00E85144" w:rsidRDefault="003D26E8" w:rsidP="00B65432">
      <w:pPr>
        <w:pStyle w:val="BodyText"/>
        <w:ind w:left="567" w:firstLine="0"/>
      </w:pPr>
      <w:r>
        <w:rPr>
          <w:noProof/>
        </w:rPr>
        <w:drawing>
          <wp:inline distT="0" distB="0" distL="0" distR="0" wp14:anchorId="783C463D" wp14:editId="2D89E2D9">
            <wp:extent cx="4661535" cy="2620828"/>
            <wp:effectExtent l="0" t="0" r="571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_2018-07-26_20-52-36.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63629" cy="2622005"/>
                    </a:xfrm>
                    <a:prstGeom prst="rect">
                      <a:avLst/>
                    </a:prstGeom>
                  </pic:spPr>
                </pic:pic>
              </a:graphicData>
            </a:graphic>
          </wp:inline>
        </w:drawing>
      </w:r>
    </w:p>
    <w:p w14:paraId="52ECC4EC" w14:textId="7FEBFFC0" w:rsidR="00E85144" w:rsidRDefault="00E85144" w:rsidP="00972199">
      <w:pPr>
        <w:pStyle w:val="Caption"/>
      </w:pPr>
      <w:bookmarkStart w:id="115" w:name="_Toc520403716"/>
      <w:r>
        <w:t>Gambar 5.</w:t>
      </w:r>
      <w:r w:rsidR="00C205D5">
        <w:fldChar w:fldCharType="begin"/>
      </w:r>
      <w:r w:rsidR="00C205D5">
        <w:instrText xml:space="preserve"> SEQ Gambar_5. \* ARABIC </w:instrText>
      </w:r>
      <w:r w:rsidR="00C205D5">
        <w:fldChar w:fldCharType="separate"/>
      </w:r>
      <w:r w:rsidR="00E54869">
        <w:rPr>
          <w:noProof/>
        </w:rPr>
        <w:t>17</w:t>
      </w:r>
      <w:r w:rsidR="00C205D5">
        <w:rPr>
          <w:noProof/>
        </w:rPr>
        <w:fldChar w:fldCharType="end"/>
      </w:r>
      <w:r>
        <w:t xml:space="preserve">. Halaman </w:t>
      </w:r>
      <w:r w:rsidR="00D21EB1">
        <w:t>Pendataan Jenis Barang</w:t>
      </w:r>
      <w:bookmarkEnd w:id="115"/>
    </w:p>
    <w:p w14:paraId="3F1A391B" w14:textId="77777777" w:rsidR="0062385C" w:rsidRPr="0062385C" w:rsidRDefault="0062385C" w:rsidP="0062385C"/>
    <w:p w14:paraId="6BEE1A04" w14:textId="35E87958" w:rsidR="0062385C" w:rsidRDefault="0062385C" w:rsidP="00CB0E80">
      <w:pPr>
        <w:pStyle w:val="ListParagraph"/>
        <w:numPr>
          <w:ilvl w:val="0"/>
          <w:numId w:val="36"/>
        </w:numPr>
      </w:pPr>
      <w:r>
        <w:t>Tambah Data Jenis</w:t>
      </w:r>
    </w:p>
    <w:p w14:paraId="3283EF73" w14:textId="179AB131" w:rsidR="0062385C" w:rsidRDefault="0062385C" w:rsidP="0062385C">
      <w:pPr>
        <w:pStyle w:val="ListParagraph"/>
        <w:ind w:left="1080" w:firstLine="0"/>
      </w:pPr>
      <w:r>
        <w:t>Menambahkan jenis barang</w:t>
      </w:r>
    </w:p>
    <w:p w14:paraId="11D08901" w14:textId="77777777" w:rsidR="00725A9A" w:rsidRDefault="00725A9A" w:rsidP="00725A9A">
      <w:pPr>
        <w:pStyle w:val="ListParagraph"/>
        <w:keepNext/>
        <w:ind w:left="1080" w:firstLine="0"/>
        <w:jc w:val="center"/>
      </w:pPr>
      <w:r>
        <w:rPr>
          <w:noProof/>
        </w:rPr>
        <w:drawing>
          <wp:inline distT="0" distB="0" distL="0" distR="0" wp14:anchorId="446C957E" wp14:editId="5881C754">
            <wp:extent cx="4238625" cy="238305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_2018-07-26_20-52-4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242530" cy="2385252"/>
                    </a:xfrm>
                    <a:prstGeom prst="rect">
                      <a:avLst/>
                    </a:prstGeom>
                  </pic:spPr>
                </pic:pic>
              </a:graphicData>
            </a:graphic>
          </wp:inline>
        </w:drawing>
      </w:r>
    </w:p>
    <w:p w14:paraId="248C71FB" w14:textId="341DADFB" w:rsidR="0062385C" w:rsidRDefault="00725A9A" w:rsidP="00972199">
      <w:pPr>
        <w:pStyle w:val="Caption"/>
      </w:pPr>
      <w:bookmarkStart w:id="116" w:name="_Toc520403717"/>
      <w:r>
        <w:t>Gambar 5.</w:t>
      </w:r>
      <w:r w:rsidR="00C205D5">
        <w:fldChar w:fldCharType="begin"/>
      </w:r>
      <w:r w:rsidR="00C205D5">
        <w:instrText xml:space="preserve"> SEQ Gambar_5. \* ARABIC </w:instrText>
      </w:r>
      <w:r w:rsidR="00C205D5">
        <w:fldChar w:fldCharType="separate"/>
      </w:r>
      <w:r w:rsidR="00E54869">
        <w:rPr>
          <w:noProof/>
        </w:rPr>
        <w:t>18</w:t>
      </w:r>
      <w:r w:rsidR="00C205D5">
        <w:rPr>
          <w:noProof/>
        </w:rPr>
        <w:fldChar w:fldCharType="end"/>
      </w:r>
      <w:r>
        <w:t>. Modal Tambah Jenis</w:t>
      </w:r>
      <w:bookmarkEnd w:id="116"/>
    </w:p>
    <w:p w14:paraId="01ECCBAF" w14:textId="1B7F535F" w:rsidR="0062385C" w:rsidRDefault="0062385C" w:rsidP="0062385C">
      <w:pPr>
        <w:pStyle w:val="ListParagraph"/>
        <w:ind w:left="1080" w:firstLine="0"/>
      </w:pPr>
    </w:p>
    <w:p w14:paraId="7EAE1A6E" w14:textId="77777777" w:rsidR="00CE38A0" w:rsidRDefault="00CE38A0" w:rsidP="0062385C">
      <w:pPr>
        <w:pStyle w:val="ListParagraph"/>
        <w:ind w:left="1080" w:firstLine="0"/>
      </w:pPr>
    </w:p>
    <w:p w14:paraId="17AE6278" w14:textId="6026C921" w:rsidR="00AA72A2" w:rsidRDefault="00AA72A2" w:rsidP="00CB0E80">
      <w:pPr>
        <w:pStyle w:val="ListParagraph"/>
        <w:numPr>
          <w:ilvl w:val="0"/>
          <w:numId w:val="36"/>
        </w:numPr>
      </w:pPr>
      <w:r>
        <w:t>Edit Data Jenis</w:t>
      </w:r>
    </w:p>
    <w:p w14:paraId="4AFECE6E" w14:textId="793B9845" w:rsidR="00AA72A2" w:rsidRDefault="00AA72A2" w:rsidP="00AA72A2">
      <w:pPr>
        <w:pStyle w:val="ListParagraph"/>
        <w:ind w:left="1080" w:firstLine="0"/>
      </w:pPr>
      <w:r>
        <w:t>Mengedit jenis barang</w:t>
      </w:r>
    </w:p>
    <w:p w14:paraId="665987C0" w14:textId="77777777" w:rsidR="006A3BC3" w:rsidRDefault="006A3BC3" w:rsidP="006A3BC3">
      <w:pPr>
        <w:pStyle w:val="ListParagraph"/>
        <w:keepNext/>
        <w:ind w:left="1080" w:firstLine="0"/>
        <w:jc w:val="center"/>
      </w:pPr>
      <w:r>
        <w:rPr>
          <w:noProof/>
        </w:rPr>
        <w:drawing>
          <wp:inline distT="0" distB="0" distL="0" distR="0" wp14:anchorId="55DC02F0" wp14:editId="491D01B8">
            <wp:extent cx="4333875" cy="2436609"/>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18-07-26_20-52-50.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38633" cy="2439284"/>
                    </a:xfrm>
                    <a:prstGeom prst="rect">
                      <a:avLst/>
                    </a:prstGeom>
                  </pic:spPr>
                </pic:pic>
              </a:graphicData>
            </a:graphic>
          </wp:inline>
        </w:drawing>
      </w:r>
    </w:p>
    <w:p w14:paraId="7E4D76D7" w14:textId="2371E218" w:rsidR="00AA72A2" w:rsidRDefault="006A3BC3" w:rsidP="00972199">
      <w:pPr>
        <w:pStyle w:val="Caption"/>
      </w:pPr>
      <w:bookmarkStart w:id="117" w:name="_Toc520403718"/>
      <w:r>
        <w:t>Gambar 5.</w:t>
      </w:r>
      <w:r w:rsidR="00C205D5">
        <w:fldChar w:fldCharType="begin"/>
      </w:r>
      <w:r w:rsidR="00C205D5">
        <w:instrText xml:space="preserve"> SEQ Gambar_5. \* ARABIC </w:instrText>
      </w:r>
      <w:r w:rsidR="00C205D5">
        <w:fldChar w:fldCharType="separate"/>
      </w:r>
      <w:r w:rsidR="00E54869">
        <w:rPr>
          <w:noProof/>
        </w:rPr>
        <w:t>19</w:t>
      </w:r>
      <w:r w:rsidR="00C205D5">
        <w:rPr>
          <w:noProof/>
        </w:rPr>
        <w:fldChar w:fldCharType="end"/>
      </w:r>
      <w:r>
        <w:t>. Modal Edit Jenis</w:t>
      </w:r>
      <w:bookmarkEnd w:id="117"/>
    </w:p>
    <w:p w14:paraId="5FB388A3" w14:textId="1795B3BA" w:rsidR="006A3BC3" w:rsidRDefault="006A3BC3" w:rsidP="00AA72A2">
      <w:pPr>
        <w:pStyle w:val="ListParagraph"/>
        <w:ind w:left="1080" w:firstLine="0"/>
      </w:pPr>
    </w:p>
    <w:p w14:paraId="651CAF19" w14:textId="32D774DC" w:rsidR="0022171D" w:rsidRDefault="0022171D" w:rsidP="00CB0E80">
      <w:pPr>
        <w:pStyle w:val="ListParagraph"/>
        <w:numPr>
          <w:ilvl w:val="0"/>
          <w:numId w:val="36"/>
        </w:numPr>
      </w:pPr>
      <w:r>
        <w:t>Hapus Data Jenis</w:t>
      </w:r>
    </w:p>
    <w:p w14:paraId="0EAAF491" w14:textId="2422704C" w:rsidR="0022171D" w:rsidRDefault="0022171D" w:rsidP="0022171D">
      <w:pPr>
        <w:pStyle w:val="ListParagraph"/>
        <w:ind w:left="1080" w:firstLine="0"/>
      </w:pPr>
      <w:r>
        <w:t>Menghapus jenis barang</w:t>
      </w:r>
    </w:p>
    <w:p w14:paraId="2C9C0EFA" w14:textId="77777777" w:rsidR="0022171D" w:rsidRDefault="0022171D" w:rsidP="0022171D">
      <w:pPr>
        <w:pStyle w:val="ListParagraph"/>
        <w:keepNext/>
        <w:ind w:left="1080" w:firstLine="0"/>
        <w:jc w:val="center"/>
      </w:pPr>
      <w:r>
        <w:rPr>
          <w:noProof/>
        </w:rPr>
        <w:drawing>
          <wp:inline distT="0" distB="0" distL="0" distR="0" wp14:anchorId="7768FADF" wp14:editId="656F45DE">
            <wp:extent cx="4352925" cy="24473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2018-07-26_20-52-58.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358551" cy="2450483"/>
                    </a:xfrm>
                    <a:prstGeom prst="rect">
                      <a:avLst/>
                    </a:prstGeom>
                  </pic:spPr>
                </pic:pic>
              </a:graphicData>
            </a:graphic>
          </wp:inline>
        </w:drawing>
      </w:r>
    </w:p>
    <w:p w14:paraId="583AE368" w14:textId="37B65733" w:rsidR="0022171D" w:rsidRPr="0062385C" w:rsidRDefault="0022171D" w:rsidP="00972199">
      <w:pPr>
        <w:pStyle w:val="Caption"/>
      </w:pPr>
      <w:bookmarkStart w:id="118" w:name="_Toc520403719"/>
      <w:r>
        <w:t>Gambar 5.</w:t>
      </w:r>
      <w:r w:rsidR="00C205D5">
        <w:fldChar w:fldCharType="begin"/>
      </w:r>
      <w:r w:rsidR="00C205D5">
        <w:instrText xml:space="preserve"> SEQ Gambar_5. \* ARABIC </w:instrText>
      </w:r>
      <w:r w:rsidR="00C205D5">
        <w:fldChar w:fldCharType="separate"/>
      </w:r>
      <w:r w:rsidR="00E54869">
        <w:rPr>
          <w:noProof/>
        </w:rPr>
        <w:t>20</w:t>
      </w:r>
      <w:r w:rsidR="00C205D5">
        <w:rPr>
          <w:noProof/>
        </w:rPr>
        <w:fldChar w:fldCharType="end"/>
      </w:r>
      <w:r>
        <w:t>. Modal Hapus Jenis</w:t>
      </w:r>
      <w:bookmarkEnd w:id="118"/>
    </w:p>
    <w:p w14:paraId="5D5BE749" w14:textId="70135E64" w:rsidR="00623CFA" w:rsidRDefault="00623CFA" w:rsidP="008834D9">
      <w:pPr>
        <w:pStyle w:val="BodyText"/>
      </w:pPr>
    </w:p>
    <w:p w14:paraId="3219162B" w14:textId="07478D7C" w:rsidR="00CE38A0" w:rsidRDefault="00CE38A0" w:rsidP="008834D9">
      <w:pPr>
        <w:pStyle w:val="BodyText"/>
      </w:pPr>
    </w:p>
    <w:p w14:paraId="5F0B7635" w14:textId="3853FEF4" w:rsidR="00CE38A0" w:rsidRDefault="00CE38A0" w:rsidP="008834D9">
      <w:pPr>
        <w:pStyle w:val="BodyText"/>
      </w:pPr>
    </w:p>
    <w:p w14:paraId="09689835" w14:textId="0790048F" w:rsidR="00CE38A0" w:rsidRDefault="00CE38A0" w:rsidP="008834D9">
      <w:pPr>
        <w:pStyle w:val="BodyText"/>
      </w:pPr>
    </w:p>
    <w:p w14:paraId="3B0BA922" w14:textId="77777777" w:rsidR="00CE38A0" w:rsidRDefault="00CE38A0" w:rsidP="008834D9">
      <w:pPr>
        <w:pStyle w:val="BodyText"/>
      </w:pPr>
    </w:p>
    <w:p w14:paraId="77BD93E7" w14:textId="23E03D2F" w:rsidR="00623CFA" w:rsidRDefault="00623CFA" w:rsidP="00CB0E80">
      <w:pPr>
        <w:pStyle w:val="BodyText"/>
        <w:numPr>
          <w:ilvl w:val="0"/>
          <w:numId w:val="14"/>
        </w:numPr>
        <w:ind w:left="1134" w:hanging="567"/>
      </w:pPr>
      <w:r>
        <w:t>Ha</w:t>
      </w:r>
      <w:r w:rsidR="00D921D6">
        <w:t>laman</w:t>
      </w:r>
      <w:r w:rsidR="00B25F70">
        <w:t xml:space="preserve"> Pengelolaan</w:t>
      </w:r>
      <w:r w:rsidR="00D921D6">
        <w:t xml:space="preserve"> Data Admin</w:t>
      </w:r>
    </w:p>
    <w:p w14:paraId="766396AC" w14:textId="7F094F1B" w:rsidR="00D921D6" w:rsidRDefault="00D921D6" w:rsidP="00D921D6">
      <w:pPr>
        <w:pStyle w:val="BodyText"/>
        <w:ind w:left="567" w:firstLine="567"/>
      </w:pPr>
      <w:r>
        <w:t xml:space="preserve">Pada </w:t>
      </w:r>
      <w:r w:rsidRPr="00D921D6">
        <w:t xml:space="preserve">halaman ini disediakan berbagai menu untuk mengolah data </w:t>
      </w:r>
      <w:r>
        <w:t>admin</w:t>
      </w:r>
      <w:r w:rsidRPr="00D921D6">
        <w:t xml:space="preserve">, yaitu tambah </w:t>
      </w:r>
      <w:r>
        <w:t>user</w:t>
      </w:r>
      <w:r w:rsidRPr="00D921D6">
        <w:t xml:space="preserve">, edit </w:t>
      </w:r>
      <w:r>
        <w:t>user</w:t>
      </w:r>
      <w:r w:rsidRPr="00D921D6">
        <w:t xml:space="preserve">, </w:t>
      </w:r>
      <w:r>
        <w:t xml:space="preserve">dan </w:t>
      </w:r>
      <w:r w:rsidRPr="00D921D6">
        <w:t xml:space="preserve">hapus </w:t>
      </w:r>
      <w:r>
        <w:t>user.</w:t>
      </w:r>
    </w:p>
    <w:p w14:paraId="3E8E0E14" w14:textId="77777777" w:rsidR="00EF2BBB" w:rsidRDefault="00EF2BBB" w:rsidP="00EF2BBB">
      <w:pPr>
        <w:pStyle w:val="BodyText"/>
        <w:keepNext/>
        <w:ind w:left="567" w:firstLine="567"/>
        <w:jc w:val="center"/>
      </w:pPr>
      <w:r>
        <w:rPr>
          <w:noProof/>
        </w:rPr>
        <w:drawing>
          <wp:inline distT="0" distB="0" distL="0" distR="0" wp14:anchorId="18D0ABE7" wp14:editId="3A544C8F">
            <wp:extent cx="4162425" cy="2340216"/>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_2018-07-26_20-53-10.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67100" cy="2342844"/>
                    </a:xfrm>
                    <a:prstGeom prst="rect">
                      <a:avLst/>
                    </a:prstGeom>
                  </pic:spPr>
                </pic:pic>
              </a:graphicData>
            </a:graphic>
          </wp:inline>
        </w:drawing>
      </w:r>
    </w:p>
    <w:p w14:paraId="232CCB27" w14:textId="3C411F31" w:rsidR="00EF2BBB" w:rsidRDefault="00EF2BBB" w:rsidP="00972199">
      <w:pPr>
        <w:pStyle w:val="Caption"/>
      </w:pPr>
      <w:bookmarkStart w:id="119" w:name="_Toc520403720"/>
      <w:r>
        <w:t>Gambar 5.</w:t>
      </w:r>
      <w:r w:rsidR="00C205D5">
        <w:fldChar w:fldCharType="begin"/>
      </w:r>
      <w:r w:rsidR="00C205D5">
        <w:instrText xml:space="preserve"> SEQ Gambar_5. \* ARABIC </w:instrText>
      </w:r>
      <w:r w:rsidR="00C205D5">
        <w:fldChar w:fldCharType="separate"/>
      </w:r>
      <w:r w:rsidR="00E54869">
        <w:rPr>
          <w:noProof/>
        </w:rPr>
        <w:t>21</w:t>
      </w:r>
      <w:r w:rsidR="00C205D5">
        <w:rPr>
          <w:noProof/>
        </w:rPr>
        <w:fldChar w:fldCharType="end"/>
      </w:r>
      <w:r>
        <w:t xml:space="preserve">. </w:t>
      </w:r>
      <w:r w:rsidR="00B25F70">
        <w:t>Halaman Pengelolaan Data Admin</w:t>
      </w:r>
      <w:bookmarkEnd w:id="119"/>
    </w:p>
    <w:p w14:paraId="01AD9470" w14:textId="77777777" w:rsidR="00CE38A0" w:rsidRPr="00CE38A0" w:rsidRDefault="00CE38A0" w:rsidP="00CE38A0"/>
    <w:p w14:paraId="5011B17B" w14:textId="01A9D02E" w:rsidR="003A0F5F" w:rsidRDefault="003A0F5F" w:rsidP="00CB0E80">
      <w:pPr>
        <w:pStyle w:val="ListParagraph"/>
        <w:numPr>
          <w:ilvl w:val="0"/>
          <w:numId w:val="37"/>
        </w:numPr>
      </w:pPr>
      <w:r>
        <w:t>Tambah Data User</w:t>
      </w:r>
    </w:p>
    <w:p w14:paraId="1A945D90" w14:textId="38BDBF06" w:rsidR="003A0F5F" w:rsidRDefault="003A0F5F" w:rsidP="003A0F5F">
      <w:pPr>
        <w:pStyle w:val="ListParagraph"/>
        <w:ind w:left="1080" w:firstLine="0"/>
      </w:pPr>
      <w:r>
        <w:t>Menambah user</w:t>
      </w:r>
    </w:p>
    <w:p w14:paraId="6FAE51EC" w14:textId="77777777" w:rsidR="00CD124E" w:rsidRDefault="006B4BA2" w:rsidP="00CD124E">
      <w:pPr>
        <w:pStyle w:val="ListParagraph"/>
        <w:keepNext/>
        <w:ind w:left="1080" w:firstLine="0"/>
        <w:jc w:val="center"/>
      </w:pPr>
      <w:r>
        <w:rPr>
          <w:noProof/>
        </w:rPr>
        <w:drawing>
          <wp:inline distT="0" distB="0" distL="0" distR="0" wp14:anchorId="1A7B3A4D" wp14:editId="11176958">
            <wp:extent cx="4248150" cy="238841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creenshot_2018-07-26_20-53-18.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260066" cy="2395111"/>
                    </a:xfrm>
                    <a:prstGeom prst="rect">
                      <a:avLst/>
                    </a:prstGeom>
                  </pic:spPr>
                </pic:pic>
              </a:graphicData>
            </a:graphic>
          </wp:inline>
        </w:drawing>
      </w:r>
    </w:p>
    <w:p w14:paraId="62560D36" w14:textId="1CA31A49" w:rsidR="006B4BA2" w:rsidRDefault="00CD124E" w:rsidP="00972199">
      <w:pPr>
        <w:pStyle w:val="Caption"/>
      </w:pPr>
      <w:bookmarkStart w:id="120" w:name="_Toc520403721"/>
      <w:r>
        <w:t>Gambar 5.</w:t>
      </w:r>
      <w:r w:rsidR="00C205D5">
        <w:fldChar w:fldCharType="begin"/>
      </w:r>
      <w:r w:rsidR="00C205D5">
        <w:instrText xml:space="preserve"> SEQ Gambar_5. \* ARABIC </w:instrText>
      </w:r>
      <w:r w:rsidR="00C205D5">
        <w:fldChar w:fldCharType="separate"/>
      </w:r>
      <w:r w:rsidR="00E54869">
        <w:rPr>
          <w:noProof/>
        </w:rPr>
        <w:t>22</w:t>
      </w:r>
      <w:r w:rsidR="00C205D5">
        <w:rPr>
          <w:noProof/>
        </w:rPr>
        <w:fldChar w:fldCharType="end"/>
      </w:r>
      <w:r>
        <w:t>. Modal Tambah User</w:t>
      </w:r>
      <w:bookmarkEnd w:id="120"/>
    </w:p>
    <w:p w14:paraId="21CD71CC" w14:textId="1414C805" w:rsidR="0006458B" w:rsidRDefault="0006458B" w:rsidP="0006458B"/>
    <w:p w14:paraId="7C4A2DF2" w14:textId="11DE721A" w:rsidR="00CE38A0" w:rsidRDefault="00CE38A0" w:rsidP="0006458B"/>
    <w:p w14:paraId="1DCC174E" w14:textId="3BF2B892" w:rsidR="00CE38A0" w:rsidRDefault="00CE38A0" w:rsidP="0006458B"/>
    <w:p w14:paraId="699F8384" w14:textId="13F5C530" w:rsidR="00CE38A0" w:rsidRDefault="00CE38A0" w:rsidP="0006458B"/>
    <w:p w14:paraId="41670D65" w14:textId="0FABBE57" w:rsidR="0006458B" w:rsidRDefault="0006458B" w:rsidP="00CB0E80">
      <w:pPr>
        <w:pStyle w:val="ListParagraph"/>
        <w:numPr>
          <w:ilvl w:val="0"/>
          <w:numId w:val="37"/>
        </w:numPr>
      </w:pPr>
      <w:r>
        <w:t>Edit Data User</w:t>
      </w:r>
    </w:p>
    <w:p w14:paraId="4AB1CBD9" w14:textId="449DC4C2" w:rsidR="0006458B" w:rsidRDefault="0006458B" w:rsidP="0006458B">
      <w:pPr>
        <w:pStyle w:val="ListParagraph"/>
        <w:ind w:left="1080" w:firstLine="0"/>
      </w:pPr>
      <w:r>
        <w:t>Mengedit data user</w:t>
      </w:r>
    </w:p>
    <w:p w14:paraId="09A6FC8D" w14:textId="77777777" w:rsidR="0006458B" w:rsidRDefault="0006458B" w:rsidP="0006458B">
      <w:pPr>
        <w:pStyle w:val="ListParagraph"/>
        <w:keepNext/>
        <w:ind w:left="1080" w:firstLine="0"/>
        <w:jc w:val="center"/>
      </w:pPr>
      <w:r>
        <w:rPr>
          <w:noProof/>
        </w:rPr>
        <w:drawing>
          <wp:inline distT="0" distB="0" distL="0" distR="0" wp14:anchorId="357E8D46" wp14:editId="12D28BF2">
            <wp:extent cx="4152900" cy="2334861"/>
            <wp:effectExtent l="0" t="0" r="0" b="889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Screenshot_2018-07-26_20-53-2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57223" cy="2337292"/>
                    </a:xfrm>
                    <a:prstGeom prst="rect">
                      <a:avLst/>
                    </a:prstGeom>
                  </pic:spPr>
                </pic:pic>
              </a:graphicData>
            </a:graphic>
          </wp:inline>
        </w:drawing>
      </w:r>
    </w:p>
    <w:p w14:paraId="739218BF" w14:textId="2B772555" w:rsidR="0006458B" w:rsidRPr="0006458B" w:rsidRDefault="0006458B" w:rsidP="00972199">
      <w:pPr>
        <w:pStyle w:val="Caption"/>
      </w:pPr>
      <w:bookmarkStart w:id="121" w:name="_Toc520403722"/>
      <w:r>
        <w:t>Gambar 5.</w:t>
      </w:r>
      <w:r w:rsidR="00C205D5">
        <w:fldChar w:fldCharType="begin"/>
      </w:r>
      <w:r w:rsidR="00C205D5">
        <w:instrText xml:space="preserve"> SEQ Gambar_5. \* ARABIC </w:instrText>
      </w:r>
      <w:r w:rsidR="00C205D5">
        <w:fldChar w:fldCharType="separate"/>
      </w:r>
      <w:r w:rsidR="00E54869">
        <w:rPr>
          <w:noProof/>
        </w:rPr>
        <w:t>23</w:t>
      </w:r>
      <w:r w:rsidR="00C205D5">
        <w:rPr>
          <w:noProof/>
        </w:rPr>
        <w:fldChar w:fldCharType="end"/>
      </w:r>
      <w:r>
        <w:t>. Modal</w:t>
      </w:r>
      <w:r w:rsidR="00492C88">
        <w:t xml:space="preserve"> Edit Us</w:t>
      </w:r>
      <w:r>
        <w:t>er</w:t>
      </w:r>
      <w:bookmarkEnd w:id="121"/>
    </w:p>
    <w:p w14:paraId="446FB28A" w14:textId="2B51E9A5" w:rsidR="00EF2BBB" w:rsidRDefault="00EF2BBB" w:rsidP="00D921D6">
      <w:pPr>
        <w:pStyle w:val="BodyText"/>
        <w:ind w:left="567" w:firstLine="567"/>
      </w:pPr>
    </w:p>
    <w:p w14:paraId="007D2933" w14:textId="005AF840" w:rsidR="00E80739" w:rsidRDefault="00E80739" w:rsidP="00CB0E80">
      <w:pPr>
        <w:pStyle w:val="BodyText"/>
        <w:numPr>
          <w:ilvl w:val="0"/>
          <w:numId w:val="37"/>
        </w:numPr>
      </w:pPr>
      <w:r>
        <w:t>Hapus Data User</w:t>
      </w:r>
    </w:p>
    <w:p w14:paraId="3CF27229" w14:textId="4944161F" w:rsidR="00E80739" w:rsidRDefault="00E80739" w:rsidP="00E80739">
      <w:pPr>
        <w:pStyle w:val="BodyText"/>
        <w:ind w:left="1080" w:firstLine="0"/>
      </w:pPr>
      <w:r>
        <w:t>Menghapus data user</w:t>
      </w:r>
    </w:p>
    <w:p w14:paraId="6E208246" w14:textId="77777777" w:rsidR="008C109E" w:rsidRDefault="00E80739" w:rsidP="008C109E">
      <w:pPr>
        <w:pStyle w:val="BodyText"/>
        <w:keepNext/>
        <w:ind w:left="1080" w:firstLine="0"/>
        <w:jc w:val="center"/>
      </w:pPr>
      <w:r>
        <w:rPr>
          <w:noProof/>
        </w:rPr>
        <w:drawing>
          <wp:inline distT="0" distB="0" distL="0" distR="0" wp14:anchorId="5ECF6AB2" wp14:editId="57FB1E10">
            <wp:extent cx="4162425" cy="2340216"/>
            <wp:effectExtent l="0" t="0" r="0" b="317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Screenshot_2018-07-26_20-53-34.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74226" cy="2346851"/>
                    </a:xfrm>
                    <a:prstGeom prst="rect">
                      <a:avLst/>
                    </a:prstGeom>
                  </pic:spPr>
                </pic:pic>
              </a:graphicData>
            </a:graphic>
          </wp:inline>
        </w:drawing>
      </w:r>
    </w:p>
    <w:p w14:paraId="541172AF" w14:textId="26CC5645" w:rsidR="00E80739" w:rsidRDefault="008C109E" w:rsidP="00972199">
      <w:pPr>
        <w:pStyle w:val="Caption"/>
      </w:pPr>
      <w:bookmarkStart w:id="122" w:name="_Toc520403723"/>
      <w:r>
        <w:t>Gambar 5.</w:t>
      </w:r>
      <w:r w:rsidR="00C205D5">
        <w:fldChar w:fldCharType="begin"/>
      </w:r>
      <w:r w:rsidR="00C205D5">
        <w:instrText xml:space="preserve"> SEQ Gambar_5. \* ARABIC </w:instrText>
      </w:r>
      <w:r w:rsidR="00C205D5">
        <w:fldChar w:fldCharType="separate"/>
      </w:r>
      <w:r w:rsidR="00E54869">
        <w:rPr>
          <w:noProof/>
        </w:rPr>
        <w:t>24</w:t>
      </w:r>
      <w:r w:rsidR="00C205D5">
        <w:rPr>
          <w:noProof/>
        </w:rPr>
        <w:fldChar w:fldCharType="end"/>
      </w:r>
      <w:r>
        <w:t>. Modal Hapus User</w:t>
      </w:r>
      <w:bookmarkEnd w:id="122"/>
    </w:p>
    <w:p w14:paraId="39A9CD64" w14:textId="345D0752" w:rsidR="00623CFA" w:rsidRDefault="00D921D6" w:rsidP="008834D9">
      <w:pPr>
        <w:pStyle w:val="BodyText"/>
      </w:pPr>
      <w:r>
        <w:tab/>
        <w:t xml:space="preserve"> </w:t>
      </w:r>
    </w:p>
    <w:p w14:paraId="6FEEA9D4" w14:textId="399C5ED2" w:rsidR="00595A00" w:rsidRDefault="00595A00" w:rsidP="008834D9">
      <w:pPr>
        <w:pStyle w:val="BodyText"/>
      </w:pPr>
    </w:p>
    <w:p w14:paraId="3EEE69AB" w14:textId="5E5AFB1B" w:rsidR="00595A00" w:rsidRDefault="00595A00" w:rsidP="008834D9">
      <w:pPr>
        <w:pStyle w:val="BodyText"/>
      </w:pPr>
    </w:p>
    <w:p w14:paraId="63601DA3" w14:textId="77777777" w:rsidR="00595A00" w:rsidRDefault="00595A00" w:rsidP="008834D9">
      <w:pPr>
        <w:pStyle w:val="BodyText"/>
      </w:pPr>
    </w:p>
    <w:p w14:paraId="670F7263" w14:textId="52C900B1" w:rsidR="008834D9" w:rsidRPr="008834D9" w:rsidRDefault="006F1BDF" w:rsidP="00274349">
      <w:pPr>
        <w:pStyle w:val="52"/>
        <w:ind w:left="567" w:hanging="567"/>
      </w:pPr>
      <w:bookmarkStart w:id="123" w:name="_Toc520913998"/>
      <w:r>
        <w:lastRenderedPageBreak/>
        <w:t xml:space="preserve">Implementasi Halaman </w:t>
      </w:r>
      <w:r w:rsidR="00107AAB">
        <w:t>User</w:t>
      </w:r>
      <w:bookmarkEnd w:id="123"/>
    </w:p>
    <w:p w14:paraId="36A9F305" w14:textId="7FD1EB85" w:rsidR="00E85144" w:rsidRDefault="00DE3782" w:rsidP="00B65432">
      <w:pPr>
        <w:pStyle w:val="BodyText"/>
        <w:ind w:firstLine="567"/>
      </w:pPr>
      <w:r>
        <w:t>Berikut merupakan implementasi halaman admin berdasarkan rancangan antar muka yang telah dibuat</w:t>
      </w:r>
      <w:r w:rsidR="00E85144">
        <w:t>.</w:t>
      </w:r>
    </w:p>
    <w:p w14:paraId="30DCC994" w14:textId="4DCB5CEB" w:rsidR="00E85144" w:rsidRDefault="00E85144" w:rsidP="00CB0E80">
      <w:pPr>
        <w:pStyle w:val="ListParagraph"/>
        <w:numPr>
          <w:ilvl w:val="0"/>
          <w:numId w:val="15"/>
        </w:numPr>
        <w:ind w:left="1134" w:hanging="567"/>
      </w:pPr>
      <w:r>
        <w:t xml:space="preserve">Halaman </w:t>
      </w:r>
      <w:r w:rsidR="00DE3782">
        <w:t>Dashboard</w:t>
      </w:r>
    </w:p>
    <w:p w14:paraId="212E068A" w14:textId="6F496A0F" w:rsidR="00E85144" w:rsidRPr="005B4D26" w:rsidRDefault="00191479" w:rsidP="00B65432">
      <w:pPr>
        <w:pStyle w:val="ListParagraph"/>
        <w:ind w:left="567" w:firstLine="567"/>
        <w:rPr>
          <w:lang w:val="id-ID"/>
        </w:rPr>
      </w:pPr>
      <w:r>
        <w:t xml:space="preserve">Pada halaman ini tersedia menu-menu utama untuk mengolah data </w:t>
      </w:r>
      <w:r w:rsidR="00F03E39">
        <w:t>barang masuk, barang keluar, cetak laporan penerimaan barang, cetak daftar barang masuk, dan cetak barang keluar</w:t>
      </w:r>
      <w:r w:rsidR="00E85144">
        <w:rPr>
          <w:lang w:val="id-ID"/>
        </w:rPr>
        <w:t>.</w:t>
      </w:r>
    </w:p>
    <w:p w14:paraId="7DBD9274" w14:textId="723B87F9" w:rsidR="00E85144" w:rsidRDefault="00C74FE1" w:rsidP="00B65432">
      <w:pPr>
        <w:pStyle w:val="ListParagraph"/>
        <w:ind w:left="567" w:firstLine="0"/>
        <w:jc w:val="left"/>
      </w:pPr>
      <w:r>
        <w:rPr>
          <w:noProof/>
        </w:rPr>
        <w:drawing>
          <wp:inline distT="0" distB="0" distL="0" distR="0" wp14:anchorId="261E5501" wp14:editId="3971F210">
            <wp:extent cx="4631055" cy="2603691"/>
            <wp:effectExtent l="0" t="0" r="0" b="635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Screenshot_2018-07-26_20-53-4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36381" cy="2606685"/>
                    </a:xfrm>
                    <a:prstGeom prst="rect">
                      <a:avLst/>
                    </a:prstGeom>
                  </pic:spPr>
                </pic:pic>
              </a:graphicData>
            </a:graphic>
          </wp:inline>
        </w:drawing>
      </w:r>
    </w:p>
    <w:p w14:paraId="1228A3A0" w14:textId="489D7AAF" w:rsidR="0093125D" w:rsidRPr="0093125D" w:rsidRDefault="00E85144" w:rsidP="00972199">
      <w:pPr>
        <w:pStyle w:val="Caption"/>
      </w:pPr>
      <w:bookmarkStart w:id="124" w:name="_Toc520403724"/>
      <w:r>
        <w:t>Gambar 5.</w:t>
      </w:r>
      <w:r w:rsidR="00C205D5">
        <w:fldChar w:fldCharType="begin"/>
      </w:r>
      <w:r w:rsidR="00C205D5">
        <w:instrText xml:space="preserve"> SEQ Gambar_5. \* ARABIC </w:instrText>
      </w:r>
      <w:r w:rsidR="00C205D5">
        <w:fldChar w:fldCharType="separate"/>
      </w:r>
      <w:r w:rsidR="00E54869">
        <w:rPr>
          <w:noProof/>
        </w:rPr>
        <w:t>25</w:t>
      </w:r>
      <w:r w:rsidR="00C205D5">
        <w:rPr>
          <w:noProof/>
        </w:rPr>
        <w:fldChar w:fldCharType="end"/>
      </w:r>
      <w:r>
        <w:rPr>
          <w:lang w:val="id-ID"/>
        </w:rPr>
        <w:t xml:space="preserve">. Halaman </w:t>
      </w:r>
      <w:r w:rsidR="00C74FE1">
        <w:t>Dashboard</w:t>
      </w:r>
      <w:bookmarkEnd w:id="124"/>
    </w:p>
    <w:p w14:paraId="12883235" w14:textId="73710506" w:rsidR="00E85144" w:rsidRDefault="00E85144" w:rsidP="00CB0E80">
      <w:pPr>
        <w:pStyle w:val="ListParagraph"/>
        <w:numPr>
          <w:ilvl w:val="0"/>
          <w:numId w:val="15"/>
        </w:numPr>
        <w:ind w:left="1134" w:hanging="567"/>
      </w:pPr>
      <w:r>
        <w:t xml:space="preserve">Halaman </w:t>
      </w:r>
      <w:r w:rsidR="00CA3918">
        <w:t>Pendataan Barang Masuk</w:t>
      </w:r>
    </w:p>
    <w:p w14:paraId="0DFAD16E" w14:textId="789AF12A" w:rsidR="00E85144" w:rsidRPr="004341C4" w:rsidRDefault="00E85144" w:rsidP="00B65432">
      <w:pPr>
        <w:pStyle w:val="ListParagraph"/>
        <w:ind w:left="567" w:firstLine="567"/>
        <w:rPr>
          <w:lang w:val="id-ID"/>
        </w:rPr>
      </w:pPr>
      <w:r>
        <w:rPr>
          <w:lang w:val="id-ID"/>
        </w:rPr>
        <w:t>Pada</w:t>
      </w:r>
      <w:r w:rsidR="00285218">
        <w:t xml:space="preserve"> halaman</w:t>
      </w:r>
      <w:r w:rsidR="0093125D">
        <w:t xml:space="preserve"> ini, disediakan menu-menu untuk melakukan pencatatan terhadap barang masuk</w:t>
      </w:r>
      <w:r>
        <w:rPr>
          <w:lang w:val="id-ID"/>
        </w:rPr>
        <w:t>.</w:t>
      </w:r>
    </w:p>
    <w:p w14:paraId="6A4128F3" w14:textId="56B6FD23" w:rsidR="00E85144" w:rsidRDefault="007C1D50" w:rsidP="00B65432">
      <w:pPr>
        <w:pStyle w:val="ListParagraph"/>
        <w:ind w:left="567" w:firstLine="0"/>
        <w:jc w:val="left"/>
      </w:pPr>
      <w:r>
        <w:rPr>
          <w:noProof/>
        </w:rPr>
        <w:drawing>
          <wp:inline distT="0" distB="0" distL="0" distR="0" wp14:anchorId="302A9E77" wp14:editId="01B28A0C">
            <wp:extent cx="3981450" cy="2238467"/>
            <wp:effectExtent l="0" t="0" r="0" b="952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Screenshot_2018-07-26_20-54-19.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987009" cy="2241592"/>
                    </a:xfrm>
                    <a:prstGeom prst="rect">
                      <a:avLst/>
                    </a:prstGeom>
                  </pic:spPr>
                </pic:pic>
              </a:graphicData>
            </a:graphic>
          </wp:inline>
        </w:drawing>
      </w:r>
    </w:p>
    <w:p w14:paraId="60CCD0C3" w14:textId="5C0EC1B4" w:rsidR="00E85144" w:rsidRDefault="00E85144" w:rsidP="00972199">
      <w:pPr>
        <w:pStyle w:val="Caption"/>
      </w:pPr>
      <w:bookmarkStart w:id="125" w:name="_Toc520403725"/>
      <w:r>
        <w:t>Gambar 5.</w:t>
      </w:r>
      <w:r w:rsidR="00C205D5">
        <w:fldChar w:fldCharType="begin"/>
      </w:r>
      <w:r w:rsidR="00C205D5">
        <w:instrText xml:space="preserve"> SEQ Gambar_5. \* ARABIC </w:instrText>
      </w:r>
      <w:r w:rsidR="00C205D5">
        <w:fldChar w:fldCharType="separate"/>
      </w:r>
      <w:r w:rsidR="00E54869">
        <w:rPr>
          <w:noProof/>
        </w:rPr>
        <w:t>26</w:t>
      </w:r>
      <w:r w:rsidR="00C205D5">
        <w:rPr>
          <w:noProof/>
        </w:rPr>
        <w:fldChar w:fldCharType="end"/>
      </w:r>
      <w:r>
        <w:rPr>
          <w:lang w:val="id-ID"/>
        </w:rPr>
        <w:t xml:space="preserve">. Halaman </w:t>
      </w:r>
      <w:r w:rsidR="007C1D50">
        <w:t>Pendataan Barang Masuk</w:t>
      </w:r>
      <w:bookmarkEnd w:id="125"/>
    </w:p>
    <w:p w14:paraId="23B47A2D" w14:textId="10E19564" w:rsidR="00724A4E" w:rsidRDefault="00724A4E" w:rsidP="00CB0E80">
      <w:pPr>
        <w:pStyle w:val="ListParagraph"/>
        <w:numPr>
          <w:ilvl w:val="0"/>
          <w:numId w:val="38"/>
        </w:numPr>
      </w:pPr>
      <w:r>
        <w:lastRenderedPageBreak/>
        <w:t>Tambah Data Masuk</w:t>
      </w:r>
    </w:p>
    <w:p w14:paraId="392CDBF8" w14:textId="54C535BB" w:rsidR="00724A4E" w:rsidRDefault="00724A4E" w:rsidP="00724A4E">
      <w:pPr>
        <w:pStyle w:val="ListParagraph"/>
        <w:ind w:left="1080" w:firstLine="0"/>
      </w:pPr>
      <w:r>
        <w:t>Menambahkan data barang masuk</w:t>
      </w:r>
    </w:p>
    <w:p w14:paraId="1E0C97B8" w14:textId="77777777" w:rsidR="00DB0E61" w:rsidRDefault="00DB0E61" w:rsidP="00DB0E61">
      <w:pPr>
        <w:pStyle w:val="ListParagraph"/>
        <w:keepNext/>
        <w:ind w:left="1080" w:firstLine="0"/>
        <w:jc w:val="center"/>
      </w:pPr>
      <w:r>
        <w:rPr>
          <w:noProof/>
        </w:rPr>
        <w:drawing>
          <wp:inline distT="0" distB="0" distL="0" distR="0" wp14:anchorId="4FA7EC31" wp14:editId="5E817BDF">
            <wp:extent cx="4257675" cy="2393768"/>
            <wp:effectExtent l="0" t="0" r="0" b="698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Screenshot_2018-07-26_20-54-27.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268418" cy="2399808"/>
                    </a:xfrm>
                    <a:prstGeom prst="rect">
                      <a:avLst/>
                    </a:prstGeom>
                  </pic:spPr>
                </pic:pic>
              </a:graphicData>
            </a:graphic>
          </wp:inline>
        </w:drawing>
      </w:r>
    </w:p>
    <w:p w14:paraId="2CAB3814" w14:textId="5C87DB79" w:rsidR="00724A4E" w:rsidRDefault="00DB0E61" w:rsidP="00972199">
      <w:pPr>
        <w:pStyle w:val="Caption"/>
      </w:pPr>
      <w:bookmarkStart w:id="126" w:name="_Toc520403726"/>
      <w:r>
        <w:t>Gambar 5.</w:t>
      </w:r>
      <w:r w:rsidR="00C205D5">
        <w:fldChar w:fldCharType="begin"/>
      </w:r>
      <w:r w:rsidR="00C205D5">
        <w:instrText xml:space="preserve"> SEQ Gambar_5. \* ARABIC </w:instrText>
      </w:r>
      <w:r w:rsidR="00C205D5">
        <w:fldChar w:fldCharType="separate"/>
      </w:r>
      <w:r w:rsidR="00E54869">
        <w:rPr>
          <w:noProof/>
        </w:rPr>
        <w:t>27</w:t>
      </w:r>
      <w:r w:rsidR="00C205D5">
        <w:rPr>
          <w:noProof/>
        </w:rPr>
        <w:fldChar w:fldCharType="end"/>
      </w:r>
      <w:r>
        <w:t>. Modal Tambah Barang Masuk</w:t>
      </w:r>
      <w:bookmarkEnd w:id="126"/>
    </w:p>
    <w:p w14:paraId="67386691" w14:textId="77777777" w:rsidR="004B4EEF" w:rsidRPr="004B4EEF" w:rsidRDefault="004B4EEF" w:rsidP="004B4EEF"/>
    <w:p w14:paraId="48E67C0B" w14:textId="6A38C2DD" w:rsidR="00C01B55" w:rsidRDefault="00C01B55" w:rsidP="00CB0E80">
      <w:pPr>
        <w:pStyle w:val="ListParagraph"/>
        <w:numPr>
          <w:ilvl w:val="0"/>
          <w:numId w:val="38"/>
        </w:numPr>
      </w:pPr>
      <w:r>
        <w:t>Hapus Data Masuk</w:t>
      </w:r>
    </w:p>
    <w:p w14:paraId="1E988409" w14:textId="3506D6F4" w:rsidR="00C01B55" w:rsidRDefault="00C01B55" w:rsidP="00C01B55">
      <w:pPr>
        <w:pStyle w:val="ListParagraph"/>
        <w:ind w:left="1080" w:firstLine="0"/>
      </w:pPr>
      <w:r>
        <w:t>Menghapus data barang masuk</w:t>
      </w:r>
    </w:p>
    <w:p w14:paraId="11279E2F" w14:textId="77777777" w:rsidR="00C01B55" w:rsidRDefault="00C01B55" w:rsidP="00C01B55">
      <w:pPr>
        <w:pStyle w:val="ListParagraph"/>
        <w:keepNext/>
        <w:ind w:left="1080" w:firstLine="0"/>
        <w:jc w:val="center"/>
      </w:pPr>
      <w:r>
        <w:rPr>
          <w:noProof/>
        </w:rPr>
        <w:drawing>
          <wp:inline distT="0" distB="0" distL="0" distR="0" wp14:anchorId="5C9BF5D5" wp14:editId="18DA0E91">
            <wp:extent cx="4352925" cy="244732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creenshot_2018-07-26_20-54-56.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358229" cy="2450302"/>
                    </a:xfrm>
                    <a:prstGeom prst="rect">
                      <a:avLst/>
                    </a:prstGeom>
                  </pic:spPr>
                </pic:pic>
              </a:graphicData>
            </a:graphic>
          </wp:inline>
        </w:drawing>
      </w:r>
    </w:p>
    <w:p w14:paraId="62710D5B" w14:textId="64FB9E8E" w:rsidR="00C01B55" w:rsidRDefault="00C01B55" w:rsidP="00972199">
      <w:pPr>
        <w:pStyle w:val="Caption"/>
      </w:pPr>
      <w:bookmarkStart w:id="127" w:name="_Toc520403727"/>
      <w:r>
        <w:t>Gambar 5.</w:t>
      </w:r>
      <w:r w:rsidR="00C205D5">
        <w:fldChar w:fldCharType="begin"/>
      </w:r>
      <w:r w:rsidR="00C205D5">
        <w:instrText xml:space="preserve"> SEQ Gambar_5. \* ARABIC </w:instrText>
      </w:r>
      <w:r w:rsidR="00C205D5">
        <w:fldChar w:fldCharType="separate"/>
      </w:r>
      <w:r w:rsidR="00E54869">
        <w:rPr>
          <w:noProof/>
        </w:rPr>
        <w:t>28</w:t>
      </w:r>
      <w:r w:rsidR="00C205D5">
        <w:rPr>
          <w:noProof/>
        </w:rPr>
        <w:fldChar w:fldCharType="end"/>
      </w:r>
      <w:r>
        <w:t>. Modal Hapus Barang Masuk</w:t>
      </w:r>
      <w:bookmarkEnd w:id="127"/>
    </w:p>
    <w:p w14:paraId="2AD6564F" w14:textId="41C182F8" w:rsidR="008B10EC" w:rsidRDefault="008B10EC" w:rsidP="008B10EC"/>
    <w:p w14:paraId="37CA493F" w14:textId="04D64625" w:rsidR="008B10EC" w:rsidRDefault="008B10EC" w:rsidP="008B10EC"/>
    <w:p w14:paraId="2B4D9BE9" w14:textId="7F4E592F" w:rsidR="008B10EC" w:rsidRDefault="008B10EC" w:rsidP="008B10EC"/>
    <w:p w14:paraId="7BC05F60" w14:textId="5650E58C" w:rsidR="008B10EC" w:rsidRDefault="008B10EC" w:rsidP="008B10EC"/>
    <w:p w14:paraId="78830266" w14:textId="77777777" w:rsidR="008B10EC" w:rsidRPr="008B10EC" w:rsidRDefault="008B10EC" w:rsidP="008B10EC"/>
    <w:p w14:paraId="03CA4D03" w14:textId="2DA86EBF" w:rsidR="004E554D" w:rsidRDefault="004E554D" w:rsidP="00CB0E80">
      <w:pPr>
        <w:pStyle w:val="ListParagraph"/>
        <w:numPr>
          <w:ilvl w:val="0"/>
          <w:numId w:val="38"/>
        </w:numPr>
      </w:pPr>
      <w:r>
        <w:lastRenderedPageBreak/>
        <w:t>Detail Barang Masuk</w:t>
      </w:r>
    </w:p>
    <w:p w14:paraId="31AD4E69" w14:textId="7153E57F" w:rsidR="009A195E" w:rsidRDefault="009A195E" w:rsidP="009A195E">
      <w:pPr>
        <w:pStyle w:val="ListParagraph"/>
        <w:ind w:left="1080" w:firstLine="0"/>
      </w:pPr>
      <w:r>
        <w:t>Menampilkan detail barang masuk</w:t>
      </w:r>
    </w:p>
    <w:p w14:paraId="00C692D4" w14:textId="77777777" w:rsidR="00221E99" w:rsidRDefault="00221E99" w:rsidP="00221E99">
      <w:pPr>
        <w:pStyle w:val="ListParagraph"/>
        <w:keepNext/>
        <w:ind w:left="1080" w:firstLine="0"/>
        <w:jc w:val="center"/>
      </w:pPr>
      <w:r>
        <w:rPr>
          <w:noProof/>
        </w:rPr>
        <w:drawing>
          <wp:inline distT="0" distB="0" distL="0" distR="0" wp14:anchorId="74281157" wp14:editId="68377DC0">
            <wp:extent cx="4276725" cy="2404478"/>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creenshot_2018-07-26_20-54-4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87747" cy="2410675"/>
                    </a:xfrm>
                    <a:prstGeom prst="rect">
                      <a:avLst/>
                    </a:prstGeom>
                  </pic:spPr>
                </pic:pic>
              </a:graphicData>
            </a:graphic>
          </wp:inline>
        </w:drawing>
      </w:r>
    </w:p>
    <w:p w14:paraId="3A983345" w14:textId="203B58C8" w:rsidR="009A195E" w:rsidRPr="004E554D" w:rsidRDefault="00221E99" w:rsidP="00972199">
      <w:pPr>
        <w:pStyle w:val="Caption"/>
      </w:pPr>
      <w:bookmarkStart w:id="128" w:name="_Toc520403728"/>
      <w:r>
        <w:t>Gambar 5.</w:t>
      </w:r>
      <w:r w:rsidR="00C205D5">
        <w:fldChar w:fldCharType="begin"/>
      </w:r>
      <w:r w:rsidR="00C205D5">
        <w:instrText xml:space="preserve"> SEQ Gambar_5. \* ARABIC </w:instrText>
      </w:r>
      <w:r w:rsidR="00C205D5">
        <w:fldChar w:fldCharType="separate"/>
      </w:r>
      <w:r w:rsidR="00E54869">
        <w:rPr>
          <w:noProof/>
        </w:rPr>
        <w:t>29</w:t>
      </w:r>
      <w:r w:rsidR="00C205D5">
        <w:rPr>
          <w:noProof/>
        </w:rPr>
        <w:fldChar w:fldCharType="end"/>
      </w:r>
      <w:r>
        <w:t>. Modal Detail Barang Masuk</w:t>
      </w:r>
      <w:bookmarkEnd w:id="128"/>
    </w:p>
    <w:p w14:paraId="01901577" w14:textId="77777777" w:rsidR="00724A4E" w:rsidRPr="00724A4E" w:rsidRDefault="00724A4E" w:rsidP="00724A4E">
      <w:pPr>
        <w:pStyle w:val="ListParagraph"/>
        <w:ind w:left="1080" w:firstLine="0"/>
      </w:pPr>
    </w:p>
    <w:p w14:paraId="2C71A48E" w14:textId="109C8DFC" w:rsidR="00E85144" w:rsidRDefault="00125A62" w:rsidP="00CB0E80">
      <w:pPr>
        <w:pStyle w:val="ListParagraph"/>
        <w:numPr>
          <w:ilvl w:val="0"/>
          <w:numId w:val="15"/>
        </w:numPr>
        <w:ind w:left="1134" w:hanging="567"/>
      </w:pPr>
      <w:r>
        <w:t>Halaman Pencatatan Barang Keluar</w:t>
      </w:r>
    </w:p>
    <w:p w14:paraId="4847E0C0" w14:textId="4088A40E" w:rsidR="00E85144" w:rsidRPr="00125A62" w:rsidRDefault="00125A62" w:rsidP="00125A62">
      <w:pPr>
        <w:pStyle w:val="ListParagraph"/>
        <w:ind w:left="567" w:firstLine="567"/>
        <w:rPr>
          <w:lang w:val="id-ID"/>
        </w:rPr>
      </w:pPr>
      <w:r>
        <w:rPr>
          <w:lang w:val="id-ID"/>
        </w:rPr>
        <w:t>Pada</w:t>
      </w:r>
      <w:r>
        <w:t xml:space="preserve"> halaman ini, disediakan menu-menu untuk melakukan pencatatan terhadap barang </w:t>
      </w:r>
      <w:r w:rsidR="005F6EB7">
        <w:t>keluar</w:t>
      </w:r>
      <w:r>
        <w:t>.</w:t>
      </w:r>
    </w:p>
    <w:p w14:paraId="08860F1A" w14:textId="307B6996" w:rsidR="00E85144" w:rsidRDefault="005F6EB7" w:rsidP="00B65432">
      <w:pPr>
        <w:pStyle w:val="ListParagraph"/>
        <w:ind w:left="567" w:firstLine="0"/>
        <w:jc w:val="left"/>
      </w:pPr>
      <w:r>
        <w:rPr>
          <w:noProof/>
        </w:rPr>
        <w:drawing>
          <wp:inline distT="0" distB="0" distL="0" distR="0" wp14:anchorId="62567C53" wp14:editId="27105000">
            <wp:extent cx="5036185" cy="2831465"/>
            <wp:effectExtent l="0" t="0" r="0" b="698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Screenshot_2018-07-26_20-55-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inline>
        </w:drawing>
      </w:r>
    </w:p>
    <w:p w14:paraId="19FE1AC2" w14:textId="52FE6E8B" w:rsidR="00E85144" w:rsidRDefault="00E85144" w:rsidP="00972199">
      <w:pPr>
        <w:pStyle w:val="Caption"/>
      </w:pPr>
      <w:bookmarkStart w:id="129" w:name="_Toc520403729"/>
      <w:r>
        <w:t>Gambar 5.</w:t>
      </w:r>
      <w:r w:rsidR="00C205D5">
        <w:fldChar w:fldCharType="begin"/>
      </w:r>
      <w:r w:rsidR="00C205D5">
        <w:instrText xml:space="preserve"> SEQ Gambar_5. \* ARABIC </w:instrText>
      </w:r>
      <w:r w:rsidR="00C205D5">
        <w:fldChar w:fldCharType="separate"/>
      </w:r>
      <w:r w:rsidR="00E54869">
        <w:rPr>
          <w:noProof/>
        </w:rPr>
        <w:t>30</w:t>
      </w:r>
      <w:r w:rsidR="00C205D5">
        <w:rPr>
          <w:noProof/>
        </w:rPr>
        <w:fldChar w:fldCharType="end"/>
      </w:r>
      <w:r>
        <w:rPr>
          <w:lang w:val="id-ID"/>
        </w:rPr>
        <w:t xml:space="preserve">. </w:t>
      </w:r>
      <w:r w:rsidR="00D03BDA">
        <w:t>Halaman Pencatatan Barang Keluar</w:t>
      </w:r>
      <w:bookmarkEnd w:id="129"/>
    </w:p>
    <w:p w14:paraId="6A19A076" w14:textId="496DBCA1" w:rsidR="00D03BDA" w:rsidRDefault="00D03BDA" w:rsidP="00D03BDA"/>
    <w:p w14:paraId="11EA44AF" w14:textId="2CFA9026" w:rsidR="00D03BDA" w:rsidRDefault="00D03BDA" w:rsidP="00D03BDA"/>
    <w:p w14:paraId="2378D68D" w14:textId="29C065C6" w:rsidR="00D03BDA" w:rsidRDefault="003672BD" w:rsidP="00CB0E80">
      <w:pPr>
        <w:pStyle w:val="ListParagraph"/>
        <w:numPr>
          <w:ilvl w:val="0"/>
          <w:numId w:val="39"/>
        </w:numPr>
      </w:pPr>
      <w:r>
        <w:lastRenderedPageBreak/>
        <w:t>Tambah Daftar Keluar</w:t>
      </w:r>
    </w:p>
    <w:p w14:paraId="550D32CC" w14:textId="45900990" w:rsidR="003672BD" w:rsidRDefault="003672BD" w:rsidP="003672BD">
      <w:pPr>
        <w:pStyle w:val="ListParagraph"/>
        <w:ind w:left="1080" w:firstLine="0"/>
      </w:pPr>
      <w:r>
        <w:t>Menambah daftar barang keluar</w:t>
      </w:r>
    </w:p>
    <w:p w14:paraId="6C1750B9" w14:textId="77777777" w:rsidR="007D3F07" w:rsidRDefault="007D3F07" w:rsidP="007D3F07">
      <w:pPr>
        <w:pStyle w:val="ListParagraph"/>
        <w:keepNext/>
        <w:ind w:left="1080" w:firstLine="0"/>
        <w:jc w:val="center"/>
      </w:pPr>
      <w:r>
        <w:rPr>
          <w:noProof/>
        </w:rPr>
        <w:drawing>
          <wp:inline distT="0" distB="0" distL="0" distR="0" wp14:anchorId="371CC8FA" wp14:editId="23C58CEE">
            <wp:extent cx="4286235" cy="2409825"/>
            <wp:effectExtent l="0" t="0" r="635"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Screenshot_2018-07-26_20-55-24.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94675" cy="2414570"/>
                    </a:xfrm>
                    <a:prstGeom prst="rect">
                      <a:avLst/>
                    </a:prstGeom>
                  </pic:spPr>
                </pic:pic>
              </a:graphicData>
            </a:graphic>
          </wp:inline>
        </w:drawing>
      </w:r>
    </w:p>
    <w:p w14:paraId="41CBB121" w14:textId="0B62164C" w:rsidR="007D3F07" w:rsidRDefault="007D3F07" w:rsidP="00972199">
      <w:pPr>
        <w:pStyle w:val="Caption"/>
      </w:pPr>
      <w:bookmarkStart w:id="130" w:name="_Toc520403730"/>
      <w:r>
        <w:t>Gambar 5.</w:t>
      </w:r>
      <w:r w:rsidR="00C205D5">
        <w:fldChar w:fldCharType="begin"/>
      </w:r>
      <w:r w:rsidR="00C205D5">
        <w:instrText xml:space="preserve"> SEQ Gambar_5. \* ARABIC </w:instrText>
      </w:r>
      <w:r w:rsidR="00C205D5">
        <w:fldChar w:fldCharType="separate"/>
      </w:r>
      <w:r w:rsidR="00E54869">
        <w:rPr>
          <w:noProof/>
        </w:rPr>
        <w:t>31</w:t>
      </w:r>
      <w:r w:rsidR="00C205D5">
        <w:rPr>
          <w:noProof/>
        </w:rPr>
        <w:fldChar w:fldCharType="end"/>
      </w:r>
      <w:r>
        <w:t>. Modal Tambah Barang Keluar</w:t>
      </w:r>
      <w:bookmarkEnd w:id="130"/>
    </w:p>
    <w:p w14:paraId="1292CB69" w14:textId="5288B29F" w:rsidR="00200FD4" w:rsidRDefault="00200FD4" w:rsidP="00200FD4"/>
    <w:p w14:paraId="61394EFB" w14:textId="3B5A0A2A" w:rsidR="00200FD4" w:rsidRDefault="00200FD4" w:rsidP="00CB0E80">
      <w:pPr>
        <w:pStyle w:val="ListParagraph"/>
        <w:numPr>
          <w:ilvl w:val="0"/>
          <w:numId w:val="39"/>
        </w:numPr>
      </w:pPr>
      <w:r>
        <w:t>Hapus Daftar Keluar</w:t>
      </w:r>
    </w:p>
    <w:p w14:paraId="0844B6B1" w14:textId="40DC99EA" w:rsidR="00200FD4" w:rsidRDefault="00B44733" w:rsidP="00200FD4">
      <w:pPr>
        <w:pStyle w:val="ListParagraph"/>
        <w:ind w:left="1080" w:firstLine="0"/>
      </w:pPr>
      <w:r>
        <w:t>Menghapus daftar barang keluar</w:t>
      </w:r>
    </w:p>
    <w:p w14:paraId="5ABCFA39" w14:textId="77777777" w:rsidR="0081448F" w:rsidRDefault="00D47F5F" w:rsidP="0081448F">
      <w:pPr>
        <w:pStyle w:val="ListParagraph"/>
        <w:keepNext/>
        <w:ind w:left="1080" w:firstLine="0"/>
        <w:jc w:val="center"/>
      </w:pPr>
      <w:r>
        <w:rPr>
          <w:noProof/>
        </w:rPr>
        <w:drawing>
          <wp:inline distT="0" distB="0" distL="0" distR="0" wp14:anchorId="00CE92EF" wp14:editId="647B7913">
            <wp:extent cx="4305300" cy="2420544"/>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Screenshot_2018-07-26_20-55-3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18271" cy="2427837"/>
                    </a:xfrm>
                    <a:prstGeom prst="rect">
                      <a:avLst/>
                    </a:prstGeom>
                  </pic:spPr>
                </pic:pic>
              </a:graphicData>
            </a:graphic>
          </wp:inline>
        </w:drawing>
      </w:r>
    </w:p>
    <w:p w14:paraId="6A098098" w14:textId="6773E4A2" w:rsidR="00B44733" w:rsidRDefault="0081448F" w:rsidP="00972199">
      <w:pPr>
        <w:pStyle w:val="Caption"/>
      </w:pPr>
      <w:bookmarkStart w:id="131" w:name="_Toc520403731"/>
      <w:r>
        <w:t>Gambar 5.</w:t>
      </w:r>
      <w:r w:rsidR="00C205D5">
        <w:fldChar w:fldCharType="begin"/>
      </w:r>
      <w:r w:rsidR="00C205D5">
        <w:instrText xml:space="preserve"> SEQ Gambar_5. \* ARABIC </w:instrText>
      </w:r>
      <w:r w:rsidR="00C205D5">
        <w:fldChar w:fldCharType="separate"/>
      </w:r>
      <w:r w:rsidR="00E54869">
        <w:rPr>
          <w:noProof/>
        </w:rPr>
        <w:t>32</w:t>
      </w:r>
      <w:r w:rsidR="00C205D5">
        <w:rPr>
          <w:noProof/>
        </w:rPr>
        <w:fldChar w:fldCharType="end"/>
      </w:r>
      <w:r>
        <w:t>. Modal Hapus Barang Keluar</w:t>
      </w:r>
      <w:bookmarkEnd w:id="131"/>
    </w:p>
    <w:p w14:paraId="01C31DC6" w14:textId="14F78844" w:rsidR="00200FD4" w:rsidRDefault="00200FD4" w:rsidP="00200FD4"/>
    <w:p w14:paraId="773344E8" w14:textId="2ADA9B69" w:rsidR="008F26A4" w:rsidRDefault="008F26A4" w:rsidP="00200FD4"/>
    <w:p w14:paraId="1F88CA76" w14:textId="4CC02FA5" w:rsidR="008F26A4" w:rsidRDefault="008F26A4" w:rsidP="00200FD4"/>
    <w:p w14:paraId="03F0A895" w14:textId="1C619B17" w:rsidR="008F26A4" w:rsidRDefault="008F26A4" w:rsidP="00200FD4"/>
    <w:p w14:paraId="67877AC0" w14:textId="77777777" w:rsidR="008F26A4" w:rsidRPr="00200FD4" w:rsidRDefault="008F26A4" w:rsidP="00200FD4"/>
    <w:p w14:paraId="04AFB3CA" w14:textId="4AF838F7" w:rsidR="00397717" w:rsidRDefault="00E84C61" w:rsidP="00CB0E80">
      <w:pPr>
        <w:pStyle w:val="ListParagraph"/>
        <w:numPr>
          <w:ilvl w:val="0"/>
          <w:numId w:val="15"/>
        </w:numPr>
        <w:ind w:left="1134" w:hanging="567"/>
      </w:pPr>
      <w:r>
        <w:lastRenderedPageBreak/>
        <w:t>Cetak Laporan Bukti Penerimaan Barang</w:t>
      </w:r>
    </w:p>
    <w:p w14:paraId="713A911B" w14:textId="0A8D1770" w:rsidR="00A148DF" w:rsidRDefault="004658E5" w:rsidP="00E84C61">
      <w:pPr>
        <w:pStyle w:val="ListParagraph"/>
        <w:ind w:left="1134" w:firstLine="0"/>
      </w:pPr>
      <w:r>
        <w:t>Pada halaman ini tersedia pilihan untuk mencetak bukti penerimaan barang kepada supplier berdasarkan bulan yang ditentukan.</w:t>
      </w:r>
    </w:p>
    <w:p w14:paraId="69A685C0" w14:textId="309571E7" w:rsidR="00A148DF" w:rsidRDefault="00A148DF" w:rsidP="00CB0E80">
      <w:pPr>
        <w:pStyle w:val="ListParagraph"/>
        <w:numPr>
          <w:ilvl w:val="0"/>
          <w:numId w:val="40"/>
        </w:numPr>
      </w:pPr>
      <w:r>
        <w:t>Halaman untuk menentukan supplier dan bulan</w:t>
      </w:r>
    </w:p>
    <w:p w14:paraId="77CCEE63" w14:textId="77777777" w:rsidR="00A148DF" w:rsidRDefault="00A148DF" w:rsidP="00A148DF">
      <w:pPr>
        <w:pStyle w:val="ListParagraph"/>
        <w:keepNext/>
        <w:ind w:left="1494" w:firstLine="0"/>
        <w:jc w:val="center"/>
      </w:pPr>
      <w:r>
        <w:rPr>
          <w:noProof/>
        </w:rPr>
        <w:drawing>
          <wp:inline distT="0" distB="0" distL="0" distR="0" wp14:anchorId="750CCD3B" wp14:editId="2686B853">
            <wp:extent cx="3981450" cy="2238467"/>
            <wp:effectExtent l="0" t="0" r="0" b="952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Screenshot_2018-07-26_20-55-55.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983926" cy="2239859"/>
                    </a:xfrm>
                    <a:prstGeom prst="rect">
                      <a:avLst/>
                    </a:prstGeom>
                  </pic:spPr>
                </pic:pic>
              </a:graphicData>
            </a:graphic>
          </wp:inline>
        </w:drawing>
      </w:r>
    </w:p>
    <w:p w14:paraId="703F6CED" w14:textId="4D9434A4" w:rsidR="00A148DF" w:rsidRDefault="00A148DF" w:rsidP="00972199">
      <w:pPr>
        <w:pStyle w:val="Caption"/>
      </w:pPr>
      <w:bookmarkStart w:id="132" w:name="_Toc520403732"/>
      <w:r>
        <w:t>Gambar 5.</w:t>
      </w:r>
      <w:r w:rsidR="00C205D5">
        <w:fldChar w:fldCharType="begin"/>
      </w:r>
      <w:r w:rsidR="00C205D5">
        <w:instrText xml:space="preserve"> SEQ Gambar_5. \* ARABIC </w:instrText>
      </w:r>
      <w:r w:rsidR="00C205D5">
        <w:fldChar w:fldCharType="separate"/>
      </w:r>
      <w:r w:rsidR="00E54869">
        <w:rPr>
          <w:noProof/>
        </w:rPr>
        <w:t>33</w:t>
      </w:r>
      <w:r w:rsidR="00C205D5">
        <w:rPr>
          <w:noProof/>
        </w:rPr>
        <w:fldChar w:fldCharType="end"/>
      </w:r>
      <w:r>
        <w:t>. Menentukan supplier dan bulan</w:t>
      </w:r>
      <w:bookmarkEnd w:id="132"/>
    </w:p>
    <w:p w14:paraId="21FEA7B5" w14:textId="77777777" w:rsidR="00437065" w:rsidRPr="00437065" w:rsidRDefault="00437065" w:rsidP="00437065"/>
    <w:p w14:paraId="17470EF7" w14:textId="11B77966" w:rsidR="007F6378" w:rsidRDefault="00437065" w:rsidP="00CB0E80">
      <w:pPr>
        <w:pStyle w:val="ListParagraph"/>
        <w:numPr>
          <w:ilvl w:val="0"/>
          <w:numId w:val="40"/>
        </w:numPr>
      </w:pPr>
      <w:r>
        <w:t>Halaman untuk mencetak laporan bukti penerimaan</w:t>
      </w:r>
    </w:p>
    <w:p w14:paraId="1B0D7C6C" w14:textId="77777777" w:rsidR="001A7EE8" w:rsidRDefault="00437065" w:rsidP="001A7EE8">
      <w:pPr>
        <w:pStyle w:val="ListParagraph"/>
        <w:keepNext/>
        <w:ind w:left="1494" w:firstLine="0"/>
        <w:jc w:val="center"/>
      </w:pPr>
      <w:r>
        <w:rPr>
          <w:noProof/>
        </w:rPr>
        <w:drawing>
          <wp:inline distT="0" distB="0" distL="0" distR="0" wp14:anchorId="64E3D58C" wp14:editId="38AB5C9F">
            <wp:extent cx="3998227" cy="2247900"/>
            <wp:effectExtent l="0" t="0" r="254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Screenshot_2018-07-26_20-56-2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01564" cy="2249776"/>
                    </a:xfrm>
                    <a:prstGeom prst="rect">
                      <a:avLst/>
                    </a:prstGeom>
                  </pic:spPr>
                </pic:pic>
              </a:graphicData>
            </a:graphic>
          </wp:inline>
        </w:drawing>
      </w:r>
    </w:p>
    <w:p w14:paraId="46B8FDE5" w14:textId="6BFCD9C2" w:rsidR="00437065" w:rsidRPr="007F6378" w:rsidRDefault="001A7EE8" w:rsidP="00972199">
      <w:pPr>
        <w:pStyle w:val="Caption"/>
      </w:pPr>
      <w:bookmarkStart w:id="133" w:name="_Toc520403733"/>
      <w:r>
        <w:t>Gambar 5.</w:t>
      </w:r>
      <w:r w:rsidR="00C205D5">
        <w:fldChar w:fldCharType="begin"/>
      </w:r>
      <w:r w:rsidR="00C205D5">
        <w:instrText xml:space="preserve"> SEQ Gambar_5. \* ARABIC </w:instrText>
      </w:r>
      <w:r w:rsidR="00C205D5">
        <w:fldChar w:fldCharType="separate"/>
      </w:r>
      <w:r w:rsidR="00E54869">
        <w:rPr>
          <w:noProof/>
        </w:rPr>
        <w:t>34</w:t>
      </w:r>
      <w:r w:rsidR="00C205D5">
        <w:rPr>
          <w:noProof/>
        </w:rPr>
        <w:fldChar w:fldCharType="end"/>
      </w:r>
      <w:r>
        <w:t>. Halaman cetak bukti terima</w:t>
      </w:r>
      <w:bookmarkEnd w:id="133"/>
    </w:p>
    <w:p w14:paraId="09048FE8" w14:textId="77777777" w:rsidR="005F6EB7" w:rsidRDefault="005F6EB7" w:rsidP="005F6EB7"/>
    <w:p w14:paraId="7D5295A4" w14:textId="77777777" w:rsidR="005F6EB7" w:rsidRDefault="005F6EB7" w:rsidP="005F6EB7"/>
    <w:p w14:paraId="04D4C649" w14:textId="33FAF7AB" w:rsidR="005F6EB7" w:rsidRDefault="005F6EB7" w:rsidP="005F6EB7"/>
    <w:p w14:paraId="3DFC33FD" w14:textId="6C416F4F" w:rsidR="00241C22" w:rsidRDefault="00241C22">
      <w:pPr>
        <w:spacing w:after="160" w:line="259" w:lineRule="auto"/>
        <w:ind w:firstLine="0"/>
        <w:jc w:val="left"/>
      </w:pPr>
      <w:r>
        <w:br w:type="page"/>
      </w:r>
    </w:p>
    <w:p w14:paraId="2558167F" w14:textId="51F7EFCB" w:rsidR="006F418E" w:rsidRDefault="00241C22" w:rsidP="00CB0E80">
      <w:pPr>
        <w:pStyle w:val="ListParagraph"/>
        <w:numPr>
          <w:ilvl w:val="0"/>
          <w:numId w:val="15"/>
        </w:numPr>
        <w:ind w:left="1134" w:hanging="567"/>
      </w:pPr>
      <w:r>
        <w:lastRenderedPageBreak/>
        <w:t>Cetak Laporan Daftar Barang Masuk</w:t>
      </w:r>
    </w:p>
    <w:p w14:paraId="2FB71045" w14:textId="703A89B9" w:rsidR="00241C22" w:rsidRDefault="00241C22" w:rsidP="00B53922">
      <w:pPr>
        <w:pStyle w:val="ListParagraph"/>
        <w:ind w:left="567" w:firstLine="567"/>
      </w:pPr>
      <w:r>
        <w:t xml:space="preserve">Pada halaman ini, tersedia menu untuk mencetak daftar barang </w:t>
      </w:r>
      <w:r w:rsidR="001F772D">
        <w:t>masuk</w:t>
      </w:r>
      <w:r>
        <w:t xml:space="preserve"> berdasarkan </w:t>
      </w:r>
      <w:r w:rsidR="00B53922">
        <w:t>bulan yang ditentukan</w:t>
      </w:r>
    </w:p>
    <w:p w14:paraId="7DC303BD" w14:textId="5F04929F" w:rsidR="00B53922" w:rsidRDefault="00B53922" w:rsidP="00CB0E80">
      <w:pPr>
        <w:pStyle w:val="ListParagraph"/>
        <w:numPr>
          <w:ilvl w:val="0"/>
          <w:numId w:val="41"/>
        </w:numPr>
      </w:pPr>
      <w:r>
        <w:t>Halaman untuk menentukan bulan</w:t>
      </w:r>
    </w:p>
    <w:p w14:paraId="5EE894F2" w14:textId="77777777" w:rsidR="00FB41FD" w:rsidRDefault="00FB41FD" w:rsidP="00FB41FD">
      <w:pPr>
        <w:pStyle w:val="ListParagraph"/>
        <w:keepNext/>
        <w:ind w:left="1494" w:firstLine="0"/>
        <w:jc w:val="center"/>
      </w:pPr>
      <w:r>
        <w:rPr>
          <w:noProof/>
        </w:rPr>
        <w:drawing>
          <wp:inline distT="0" distB="0" distL="0" distR="0" wp14:anchorId="292C3890" wp14:editId="3A6CB7AC">
            <wp:extent cx="4019687" cy="2259965"/>
            <wp:effectExtent l="0" t="0" r="0" b="698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 name="Screenshot_2018-07-26_20-56-46.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028218" cy="2264761"/>
                    </a:xfrm>
                    <a:prstGeom prst="rect">
                      <a:avLst/>
                    </a:prstGeom>
                  </pic:spPr>
                </pic:pic>
              </a:graphicData>
            </a:graphic>
          </wp:inline>
        </w:drawing>
      </w:r>
    </w:p>
    <w:p w14:paraId="4D79CBFB" w14:textId="310CA323" w:rsidR="00B53922" w:rsidRDefault="00FB41FD" w:rsidP="00972199">
      <w:pPr>
        <w:pStyle w:val="Caption"/>
      </w:pPr>
      <w:bookmarkStart w:id="134" w:name="_Toc520403734"/>
      <w:r>
        <w:t>Gambar 5.</w:t>
      </w:r>
      <w:r w:rsidR="00C205D5">
        <w:fldChar w:fldCharType="begin"/>
      </w:r>
      <w:r w:rsidR="00C205D5">
        <w:instrText xml:space="preserve"> SEQ Gambar_5. \* ARABIC </w:instrText>
      </w:r>
      <w:r w:rsidR="00C205D5">
        <w:fldChar w:fldCharType="separate"/>
      </w:r>
      <w:r w:rsidR="00E54869">
        <w:rPr>
          <w:noProof/>
        </w:rPr>
        <w:t>35</w:t>
      </w:r>
      <w:r w:rsidR="00C205D5">
        <w:rPr>
          <w:noProof/>
        </w:rPr>
        <w:fldChar w:fldCharType="end"/>
      </w:r>
      <w:r>
        <w:t xml:space="preserve">. Menentukan bulan untuk barang </w:t>
      </w:r>
      <w:r w:rsidR="001F772D">
        <w:t>masuk</w:t>
      </w:r>
      <w:bookmarkEnd w:id="134"/>
    </w:p>
    <w:p w14:paraId="3CB477AC" w14:textId="2773973B" w:rsidR="00A1023D" w:rsidRDefault="00A1023D" w:rsidP="00B53922">
      <w:pPr>
        <w:pStyle w:val="ListParagraph"/>
        <w:ind w:left="1494" w:firstLine="0"/>
      </w:pPr>
    </w:p>
    <w:p w14:paraId="187D82E9" w14:textId="73A9559F" w:rsidR="0041347B" w:rsidRDefault="0041347B" w:rsidP="00CB0E80">
      <w:pPr>
        <w:pStyle w:val="ListParagraph"/>
        <w:numPr>
          <w:ilvl w:val="0"/>
          <w:numId w:val="41"/>
        </w:numPr>
      </w:pPr>
      <w:r>
        <w:t xml:space="preserve">Halaman untuk mencetak barang </w:t>
      </w:r>
      <w:r w:rsidR="001F772D">
        <w:t>masuk</w:t>
      </w:r>
    </w:p>
    <w:p w14:paraId="26415AC0" w14:textId="77777777" w:rsidR="00196CED" w:rsidRDefault="001F772D" w:rsidP="00196CED">
      <w:pPr>
        <w:pStyle w:val="ListParagraph"/>
        <w:keepNext/>
        <w:ind w:left="1494" w:firstLine="0"/>
        <w:jc w:val="center"/>
      </w:pPr>
      <w:r>
        <w:rPr>
          <w:noProof/>
        </w:rPr>
        <w:drawing>
          <wp:inline distT="0" distB="0" distL="0" distR="0" wp14:anchorId="5683101F" wp14:editId="4746C999">
            <wp:extent cx="4019550" cy="2259888"/>
            <wp:effectExtent l="0" t="0" r="0" b="762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Screenshot_2018-07-26_20-57-0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024921" cy="2262908"/>
                    </a:xfrm>
                    <a:prstGeom prst="rect">
                      <a:avLst/>
                    </a:prstGeom>
                  </pic:spPr>
                </pic:pic>
              </a:graphicData>
            </a:graphic>
          </wp:inline>
        </w:drawing>
      </w:r>
    </w:p>
    <w:p w14:paraId="59702AF9" w14:textId="1EF24B55" w:rsidR="0041347B" w:rsidRDefault="00196CED" w:rsidP="00972199">
      <w:pPr>
        <w:pStyle w:val="Caption"/>
      </w:pPr>
      <w:bookmarkStart w:id="135" w:name="_Toc520403735"/>
      <w:r>
        <w:t>Gambar 5.</w:t>
      </w:r>
      <w:r w:rsidR="00C205D5">
        <w:fldChar w:fldCharType="begin"/>
      </w:r>
      <w:r w:rsidR="00C205D5">
        <w:instrText xml:space="preserve"> SEQ Gambar_5. \* ARABIC </w:instrText>
      </w:r>
      <w:r w:rsidR="00C205D5">
        <w:fldChar w:fldCharType="separate"/>
      </w:r>
      <w:r w:rsidR="00E54869">
        <w:rPr>
          <w:noProof/>
        </w:rPr>
        <w:t>36</w:t>
      </w:r>
      <w:r w:rsidR="00C205D5">
        <w:rPr>
          <w:noProof/>
        </w:rPr>
        <w:fldChar w:fldCharType="end"/>
      </w:r>
      <w:r>
        <w:t>. Halaman cetak laporan barang masuk</w:t>
      </w:r>
      <w:bookmarkEnd w:id="135"/>
    </w:p>
    <w:p w14:paraId="0F304BEA" w14:textId="68CBA184" w:rsidR="00A1023D" w:rsidRDefault="00A1023D" w:rsidP="00B53922">
      <w:pPr>
        <w:pStyle w:val="ListParagraph"/>
        <w:ind w:left="1494" w:firstLine="0"/>
      </w:pPr>
    </w:p>
    <w:p w14:paraId="46682F3F" w14:textId="3FC0E806" w:rsidR="00902D59" w:rsidRDefault="00902D59" w:rsidP="00B53922">
      <w:pPr>
        <w:pStyle w:val="ListParagraph"/>
        <w:ind w:left="1494" w:firstLine="0"/>
      </w:pPr>
    </w:p>
    <w:p w14:paraId="6691F37D" w14:textId="2FD9A01B" w:rsidR="00902D59" w:rsidRDefault="00902D59" w:rsidP="00B53922">
      <w:pPr>
        <w:pStyle w:val="ListParagraph"/>
        <w:ind w:left="1494" w:firstLine="0"/>
      </w:pPr>
    </w:p>
    <w:p w14:paraId="4AE003C6" w14:textId="27349079" w:rsidR="00902D59" w:rsidRDefault="00902D59">
      <w:pPr>
        <w:spacing w:after="160" w:line="259" w:lineRule="auto"/>
        <w:ind w:firstLine="0"/>
        <w:jc w:val="left"/>
      </w:pPr>
      <w:r>
        <w:br w:type="page"/>
      </w:r>
    </w:p>
    <w:p w14:paraId="26973432" w14:textId="3358BADC" w:rsidR="00902D59" w:rsidRDefault="00902D59" w:rsidP="00CB0E80">
      <w:pPr>
        <w:pStyle w:val="ListParagraph"/>
        <w:numPr>
          <w:ilvl w:val="0"/>
          <w:numId w:val="15"/>
        </w:numPr>
        <w:ind w:left="1134" w:hanging="567"/>
      </w:pPr>
      <w:r>
        <w:lastRenderedPageBreak/>
        <w:t>Cetak Laporan Daftar Barang Keluar</w:t>
      </w:r>
    </w:p>
    <w:p w14:paraId="6E054F27" w14:textId="1DB47226" w:rsidR="00642926" w:rsidRDefault="00642926" w:rsidP="00642926">
      <w:pPr>
        <w:pStyle w:val="ListParagraph"/>
        <w:ind w:left="567" w:firstLine="567"/>
      </w:pPr>
      <w:r>
        <w:t>Pada halaman ini, tersedia menu untuk mencetak daftar barang keluar berdasarkan bulan yang ditentukan</w:t>
      </w:r>
    </w:p>
    <w:p w14:paraId="2E8BEE61" w14:textId="49E796A2" w:rsidR="00E97C4E" w:rsidRDefault="00AE5987" w:rsidP="00CB0E80">
      <w:pPr>
        <w:pStyle w:val="ListParagraph"/>
        <w:numPr>
          <w:ilvl w:val="0"/>
          <w:numId w:val="42"/>
        </w:numPr>
      </w:pPr>
      <w:r>
        <w:t>Halaman untuk menentukan bulan</w:t>
      </w:r>
    </w:p>
    <w:p w14:paraId="54477CC7" w14:textId="77777777" w:rsidR="00AE5987" w:rsidRDefault="00AE5987" w:rsidP="00AE5987">
      <w:pPr>
        <w:pStyle w:val="ListParagraph"/>
        <w:keepNext/>
        <w:ind w:left="1494" w:firstLine="0"/>
        <w:jc w:val="center"/>
      </w:pPr>
      <w:r>
        <w:rPr>
          <w:noProof/>
        </w:rPr>
        <w:drawing>
          <wp:inline distT="0" distB="0" distL="0" distR="0" wp14:anchorId="20FCD672" wp14:editId="5A35391E">
            <wp:extent cx="4019550" cy="2259888"/>
            <wp:effectExtent l="0" t="0" r="0" b="762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 name="Screenshot_2018-07-26_20-57-25.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039303" cy="2270994"/>
                    </a:xfrm>
                    <a:prstGeom prst="rect">
                      <a:avLst/>
                    </a:prstGeom>
                  </pic:spPr>
                </pic:pic>
              </a:graphicData>
            </a:graphic>
          </wp:inline>
        </w:drawing>
      </w:r>
    </w:p>
    <w:p w14:paraId="548A9EEA" w14:textId="18BF9207" w:rsidR="00AE5987" w:rsidRDefault="00AE5987" w:rsidP="00972199">
      <w:pPr>
        <w:pStyle w:val="Caption"/>
      </w:pPr>
      <w:bookmarkStart w:id="136" w:name="_Toc520403736"/>
      <w:r>
        <w:t>Gambar 5.</w:t>
      </w:r>
      <w:r w:rsidR="00C205D5">
        <w:fldChar w:fldCharType="begin"/>
      </w:r>
      <w:r w:rsidR="00C205D5">
        <w:instrText xml:space="preserve"> SEQ Gambar_5. \* ARABIC </w:instrText>
      </w:r>
      <w:r w:rsidR="00C205D5">
        <w:fldChar w:fldCharType="separate"/>
      </w:r>
      <w:r w:rsidR="00E54869">
        <w:rPr>
          <w:noProof/>
        </w:rPr>
        <w:t>37</w:t>
      </w:r>
      <w:r w:rsidR="00C205D5">
        <w:rPr>
          <w:noProof/>
        </w:rPr>
        <w:fldChar w:fldCharType="end"/>
      </w:r>
      <w:r>
        <w:t>. Menentukan bulan untuk barang keluar</w:t>
      </w:r>
      <w:bookmarkEnd w:id="136"/>
    </w:p>
    <w:p w14:paraId="4CDB9D34" w14:textId="77777777" w:rsidR="00394E65" w:rsidRPr="00394E65" w:rsidRDefault="00394E65" w:rsidP="00394E65"/>
    <w:p w14:paraId="3F5C22D6" w14:textId="154E03D6" w:rsidR="00F241FA" w:rsidRDefault="00F241FA" w:rsidP="00CB0E80">
      <w:pPr>
        <w:pStyle w:val="ListParagraph"/>
        <w:numPr>
          <w:ilvl w:val="0"/>
          <w:numId w:val="42"/>
        </w:numPr>
      </w:pPr>
      <w:r>
        <w:t>Halaman untuk mencetak barang keluar</w:t>
      </w:r>
    </w:p>
    <w:p w14:paraId="0F6E1BE9" w14:textId="77777777" w:rsidR="00394E65" w:rsidRDefault="00394E65" w:rsidP="00394E65">
      <w:pPr>
        <w:pStyle w:val="ListParagraph"/>
        <w:keepNext/>
        <w:ind w:left="1494" w:firstLine="0"/>
        <w:jc w:val="center"/>
      </w:pPr>
      <w:r>
        <w:rPr>
          <w:noProof/>
        </w:rPr>
        <w:drawing>
          <wp:inline distT="0" distB="0" distL="0" distR="0" wp14:anchorId="75A40086" wp14:editId="6E988BB1">
            <wp:extent cx="4095750" cy="2302730"/>
            <wp:effectExtent l="0" t="0" r="0" b="254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Screenshot_2018-07-26_20-57-4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099260" cy="2304703"/>
                    </a:xfrm>
                    <a:prstGeom prst="rect">
                      <a:avLst/>
                    </a:prstGeom>
                  </pic:spPr>
                </pic:pic>
              </a:graphicData>
            </a:graphic>
          </wp:inline>
        </w:drawing>
      </w:r>
    </w:p>
    <w:p w14:paraId="6CF5DDA4" w14:textId="3710BC2A" w:rsidR="00F241FA" w:rsidRPr="00F241FA" w:rsidRDefault="00394E65" w:rsidP="00972199">
      <w:pPr>
        <w:pStyle w:val="Caption"/>
      </w:pPr>
      <w:bookmarkStart w:id="137" w:name="_Toc520403737"/>
      <w:r>
        <w:t>Gambar 5.</w:t>
      </w:r>
      <w:r w:rsidR="00C205D5">
        <w:fldChar w:fldCharType="begin"/>
      </w:r>
      <w:r w:rsidR="00C205D5">
        <w:instrText xml:space="preserve"> SEQ Gambar_5. \* ARABIC </w:instrText>
      </w:r>
      <w:r w:rsidR="00C205D5">
        <w:fldChar w:fldCharType="separate"/>
      </w:r>
      <w:r w:rsidR="00E54869">
        <w:rPr>
          <w:noProof/>
        </w:rPr>
        <w:t>38</w:t>
      </w:r>
      <w:r w:rsidR="00C205D5">
        <w:rPr>
          <w:noProof/>
        </w:rPr>
        <w:fldChar w:fldCharType="end"/>
      </w:r>
      <w:r>
        <w:t>. Halaman cetak laporan barang keluar</w:t>
      </w:r>
      <w:bookmarkEnd w:id="137"/>
    </w:p>
    <w:p w14:paraId="274AD696" w14:textId="336E998F" w:rsidR="005F6EB7" w:rsidRPr="005F6EB7" w:rsidRDefault="005F6EB7" w:rsidP="005F6EB7">
      <w:pPr>
        <w:sectPr w:rsidR="005F6EB7" w:rsidRPr="005F6EB7" w:rsidSect="00351475">
          <w:footerReference w:type="first" r:id="rId78"/>
          <w:pgSz w:w="11900" w:h="16840" w:code="9"/>
          <w:pgMar w:top="2268" w:right="1701" w:bottom="1701" w:left="2268" w:header="1134" w:footer="1134" w:gutter="0"/>
          <w:cols w:space="720"/>
          <w:titlePg/>
          <w:docGrid w:linePitch="360"/>
        </w:sectPr>
      </w:pPr>
      <w:r>
        <w:t>.</w:t>
      </w:r>
    </w:p>
    <w:p w14:paraId="6F69DA48" w14:textId="5A956D40" w:rsidR="006634DD" w:rsidRDefault="00BE0A5B" w:rsidP="00BE0A5B">
      <w:pPr>
        <w:pStyle w:val="Heading1"/>
        <w:numPr>
          <w:ilvl w:val="0"/>
          <w:numId w:val="0"/>
        </w:numPr>
      </w:pPr>
      <w:bookmarkStart w:id="138" w:name="_Toc520913999"/>
      <w:r>
        <w:lastRenderedPageBreak/>
        <w:t>BAB VI</w:t>
      </w:r>
      <w:r w:rsidR="00AD4810">
        <w:br/>
      </w:r>
      <w:r w:rsidR="00AD4810">
        <w:br/>
      </w:r>
      <w:r w:rsidR="00AD4810" w:rsidRPr="00264212">
        <w:t>PENUTUP</w:t>
      </w:r>
      <w:bookmarkEnd w:id="138"/>
    </w:p>
    <w:p w14:paraId="4AE7F338" w14:textId="77777777" w:rsidR="00AD4810" w:rsidRDefault="00AD4810" w:rsidP="00AD4810"/>
    <w:p w14:paraId="3F6A76F2" w14:textId="77777777" w:rsidR="008D2E8E" w:rsidRDefault="008D2E8E" w:rsidP="00AD4810"/>
    <w:p w14:paraId="72620651" w14:textId="4A68D792" w:rsidR="00AD4810" w:rsidRDefault="00495538" w:rsidP="00CB0E80">
      <w:pPr>
        <w:pStyle w:val="Heading2"/>
        <w:numPr>
          <w:ilvl w:val="1"/>
          <w:numId w:val="12"/>
        </w:numPr>
      </w:pPr>
      <w:r>
        <w:rPr>
          <w:lang w:val="id-ID"/>
        </w:rPr>
        <w:t xml:space="preserve">   </w:t>
      </w:r>
      <w:bookmarkStart w:id="139" w:name="_Toc520914000"/>
      <w:r w:rsidR="00AD4810">
        <w:t>Kesimpulan</w:t>
      </w:r>
      <w:bookmarkEnd w:id="139"/>
    </w:p>
    <w:p w14:paraId="0D4578D1" w14:textId="77777777" w:rsidR="00105EDC" w:rsidRDefault="00105EDC" w:rsidP="00495538">
      <w:pPr>
        <w:ind w:firstLine="567"/>
      </w:pPr>
      <w:r>
        <w:t>Dari hasil analisa dan perancangan sistem informasi pelayanan umum yang telah dilaksanakan, dapat diambil kesimpulan sebagai berikut:</w:t>
      </w:r>
    </w:p>
    <w:p w14:paraId="436DC263" w14:textId="78876598" w:rsidR="00105EDC" w:rsidRDefault="00105EDC" w:rsidP="00CB0E80">
      <w:pPr>
        <w:pStyle w:val="ListParagraph"/>
        <w:numPr>
          <w:ilvl w:val="4"/>
          <w:numId w:val="16"/>
        </w:numPr>
        <w:ind w:left="1134" w:hanging="567"/>
      </w:pPr>
      <w:r w:rsidRPr="00265B04">
        <w:rPr>
          <w:lang w:val="id-ID"/>
        </w:rPr>
        <w:t xml:space="preserve">Penulis sudah berhasil mengembangkan sistem informasi </w:t>
      </w:r>
      <w:r w:rsidR="00972348">
        <w:t>pengadaan barang di Puskesmas Mlati I</w:t>
      </w:r>
      <w:r w:rsidRPr="00265B04">
        <w:rPr>
          <w:lang w:val="id-ID"/>
        </w:rPr>
        <w:t xml:space="preserve">. </w:t>
      </w:r>
    </w:p>
    <w:p w14:paraId="64C72A2D" w14:textId="21FE2C37" w:rsidR="00105EDC" w:rsidRDefault="00105EDC" w:rsidP="00CB0E80">
      <w:pPr>
        <w:pStyle w:val="ListParagraph"/>
        <w:numPr>
          <w:ilvl w:val="4"/>
          <w:numId w:val="16"/>
        </w:numPr>
        <w:ind w:left="1134" w:hanging="567"/>
      </w:pPr>
      <w:commentRangeStart w:id="140"/>
      <w:r>
        <w:t xml:space="preserve">Sistem ini dapat mempermudah </w:t>
      </w:r>
      <w:r w:rsidR="00265B04">
        <w:t>karyawan</w:t>
      </w:r>
      <w:r>
        <w:t xml:space="preserve"> </w:t>
      </w:r>
      <w:r w:rsidR="00265B04">
        <w:t>untuk melakukan pencatatan terhadap data barang, baik barang masuk maupun barang keluar</w:t>
      </w:r>
      <w:r>
        <w:t>.</w:t>
      </w:r>
    </w:p>
    <w:p w14:paraId="47A9F4DC" w14:textId="779B74E3" w:rsidR="00105EDC" w:rsidRDefault="00105EDC" w:rsidP="00495538">
      <w:pPr>
        <w:pStyle w:val="ListParagraph"/>
        <w:numPr>
          <w:ilvl w:val="4"/>
          <w:numId w:val="4"/>
        </w:numPr>
        <w:ind w:left="1134" w:hanging="567"/>
      </w:pPr>
      <w:r>
        <w:t xml:space="preserve">Dengan adanya sistem ini karyawan </w:t>
      </w:r>
      <w:r w:rsidR="00265B04">
        <w:t>dapat lebih produktif dan pekerjaan akan menjadi lebih efisien</w:t>
      </w:r>
      <w:r>
        <w:t>.</w:t>
      </w:r>
      <w:commentRangeEnd w:id="140"/>
      <w:r>
        <w:rPr>
          <w:rStyle w:val="CommentReference"/>
        </w:rPr>
        <w:commentReference w:id="140"/>
      </w:r>
    </w:p>
    <w:p w14:paraId="7BE3FAD4" w14:textId="77777777" w:rsidR="00AD4810" w:rsidRDefault="00AD4810" w:rsidP="00AD4810"/>
    <w:p w14:paraId="741A872E" w14:textId="1EFF65A4" w:rsidR="00AD4810" w:rsidRDefault="00495538" w:rsidP="00CB0E80">
      <w:pPr>
        <w:pStyle w:val="Heading2"/>
        <w:numPr>
          <w:ilvl w:val="1"/>
          <w:numId w:val="12"/>
        </w:numPr>
      </w:pPr>
      <w:r>
        <w:rPr>
          <w:lang w:val="id-ID"/>
        </w:rPr>
        <w:t xml:space="preserve">   </w:t>
      </w:r>
      <w:bookmarkStart w:id="141" w:name="_Toc520914001"/>
      <w:r w:rsidR="00AD4810" w:rsidRPr="00264212">
        <w:t>Saran</w:t>
      </w:r>
      <w:bookmarkEnd w:id="141"/>
    </w:p>
    <w:p w14:paraId="5C47FB2F" w14:textId="4E436F7E" w:rsidR="00AD4810" w:rsidRDefault="004361B6" w:rsidP="00495538">
      <w:pPr>
        <w:ind w:firstLine="567"/>
      </w:pPr>
      <w:r>
        <w:t xml:space="preserve">Sistem informasi </w:t>
      </w:r>
      <w:r w:rsidR="00543679">
        <w:t xml:space="preserve">pengadaan barang </w:t>
      </w:r>
      <w:r>
        <w:t>ini diharapkan akan terus dikembangkan. Adapun saran untuk mengembangkan sistem ini adalah:</w:t>
      </w:r>
    </w:p>
    <w:p w14:paraId="37D93021" w14:textId="77777777" w:rsidR="00105EDC" w:rsidRDefault="00105EDC" w:rsidP="00CB0E80">
      <w:pPr>
        <w:pStyle w:val="ListParagraph"/>
        <w:numPr>
          <w:ilvl w:val="4"/>
          <w:numId w:val="17"/>
        </w:numPr>
        <w:ind w:left="1134" w:hanging="567"/>
      </w:pPr>
      <w:r>
        <w:t>Sistem informasi ini dapat ditambahkan catatan log kegiatan pengguna sistem saat melakukan pengelolaan data baik itu saat memasukan data, mengubah atau menghapus data.</w:t>
      </w:r>
    </w:p>
    <w:p w14:paraId="221837A2" w14:textId="5C5ECE81" w:rsidR="00105EDC" w:rsidRDefault="00105EDC" w:rsidP="00495538">
      <w:pPr>
        <w:pStyle w:val="ListParagraph"/>
        <w:numPr>
          <w:ilvl w:val="4"/>
          <w:numId w:val="4"/>
        </w:numPr>
        <w:ind w:left="1134" w:hanging="567"/>
      </w:pPr>
      <w:r>
        <w:t xml:space="preserve">Sistem informasi ini dapat </w:t>
      </w:r>
      <w:r w:rsidR="00A376C4">
        <w:t>menggenerate kode secara otomatis untuk penginputan data sesuai dengan ketentuan pengguna</w:t>
      </w:r>
      <w:r>
        <w:t>.</w:t>
      </w:r>
    </w:p>
    <w:p w14:paraId="5007809B" w14:textId="7E856D4B" w:rsidR="004B20BF" w:rsidRPr="00543679" w:rsidRDefault="004B20BF" w:rsidP="00543679">
      <w:pPr>
        <w:spacing w:after="160" w:line="259" w:lineRule="auto"/>
        <w:jc w:val="left"/>
        <w:rPr>
          <w:rFonts w:eastAsiaTheme="majorEastAsia" w:cstheme="majorBidi"/>
          <w:b/>
          <w:caps/>
          <w:sz w:val="28"/>
          <w:szCs w:val="32"/>
        </w:rPr>
      </w:pPr>
      <w:r>
        <w:br w:type="page"/>
      </w:r>
    </w:p>
    <w:p w14:paraId="46FFFC8B" w14:textId="5F801737" w:rsidR="0030382E" w:rsidRPr="006E3329" w:rsidRDefault="006E3329" w:rsidP="00C862AC">
      <w:pPr>
        <w:pStyle w:val="Heading1"/>
        <w:numPr>
          <w:ilvl w:val="0"/>
          <w:numId w:val="0"/>
        </w:numPr>
      </w:pPr>
      <w:bookmarkStart w:id="142" w:name="_Toc520914002"/>
      <w:r w:rsidRPr="006E3329">
        <w:lastRenderedPageBreak/>
        <w:t>DAFTAR PUSTAKA</w:t>
      </w:r>
      <w:bookmarkEnd w:id="142"/>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76EC010A" w14:textId="43CC85FB" w:rsidR="00FC7F33" w:rsidRPr="00FC7F33" w:rsidRDefault="006E3329" w:rsidP="00FC7F33">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C7F33" w:rsidRPr="00FC7F33">
        <w:rPr>
          <w:rFonts w:cs="Times New Roman"/>
          <w:noProof/>
          <w:szCs w:val="24"/>
        </w:rPr>
        <w:t xml:space="preserve">Burhanuddin, A. (2016), </w:t>
      </w:r>
      <w:r w:rsidR="00FC7F33" w:rsidRPr="00FC7F33">
        <w:rPr>
          <w:rFonts w:cs="Times New Roman"/>
          <w:i/>
          <w:iCs/>
          <w:noProof/>
          <w:szCs w:val="24"/>
        </w:rPr>
        <w:t>Sistem Informasi Pengadaan Barang dan Jasa Melalui Penyedia di Unit Layanan Pengadaan Universitas Islam Negeri Maulana Malik Ibrahim Malang</w:t>
      </w:r>
      <w:r w:rsidR="00FC7F33" w:rsidRPr="00FC7F33">
        <w:rPr>
          <w:rFonts w:cs="Times New Roman"/>
          <w:noProof/>
          <w:szCs w:val="24"/>
        </w:rPr>
        <w:t>,  Skripsi, S.Kom, Teknik Informatika, Universitas Islam Negeri Maulana Malik Ibrahim, Malang, .</w:t>
      </w:r>
    </w:p>
    <w:p w14:paraId="56F0E4ED"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Hayati, E.N. dan Adhi, A. (2015), </w:t>
      </w:r>
      <w:r w:rsidRPr="00FC7F33">
        <w:rPr>
          <w:rFonts w:cs="Times New Roman"/>
          <w:i/>
          <w:iCs/>
          <w:noProof/>
          <w:szCs w:val="24"/>
        </w:rPr>
        <w:t>ANALISA DAN PERANCANGAN SISTEM INFORMASI PENGADAAN BARANG</w:t>
      </w:r>
      <w:r w:rsidRPr="00FC7F33">
        <w:rPr>
          <w:rFonts w:cs="Times New Roman"/>
          <w:noProof/>
          <w:szCs w:val="24"/>
        </w:rPr>
        <w:t xml:space="preserve">, </w:t>
      </w:r>
      <w:r w:rsidRPr="00FC7F33">
        <w:rPr>
          <w:rFonts w:cs="Times New Roman"/>
          <w:i/>
          <w:iCs/>
          <w:noProof/>
          <w:szCs w:val="24"/>
        </w:rPr>
        <w:t>Dinamika Teknilk</w:t>
      </w:r>
      <w:r w:rsidRPr="00FC7F33">
        <w:rPr>
          <w:rFonts w:cs="Times New Roman"/>
          <w:noProof/>
          <w:szCs w:val="24"/>
        </w:rPr>
        <w:t xml:space="preserve">, </w:t>
      </w:r>
      <w:r w:rsidRPr="00FC7F33">
        <w:rPr>
          <w:rFonts w:cs="Times New Roman"/>
          <w:i/>
          <w:iCs/>
          <w:noProof/>
          <w:szCs w:val="24"/>
        </w:rPr>
        <w:t>IV</w:t>
      </w:r>
      <w:r w:rsidRPr="00FC7F33">
        <w:rPr>
          <w:rFonts w:cs="Times New Roman"/>
          <w:noProof/>
          <w:szCs w:val="24"/>
        </w:rPr>
        <w:t>(1), 38–50.</w:t>
      </w:r>
    </w:p>
    <w:p w14:paraId="728B4185"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Imawan, L.B. (2016), </w:t>
      </w:r>
      <w:r w:rsidRPr="00FC7F33">
        <w:rPr>
          <w:rFonts w:cs="Times New Roman"/>
          <w:i/>
          <w:iCs/>
          <w:noProof/>
          <w:szCs w:val="24"/>
        </w:rPr>
        <w:t>Pendekatan Dokumentasi pada Agile Methods</w:t>
      </w:r>
      <w:r w:rsidRPr="00FC7F33">
        <w:rPr>
          <w:rFonts w:cs="Times New Roman"/>
          <w:noProof/>
          <w:szCs w:val="24"/>
        </w:rPr>
        <w:t xml:space="preserve">, , </w:t>
      </w:r>
      <w:r w:rsidRPr="00FC7F33">
        <w:rPr>
          <w:rFonts w:cs="Times New Roman"/>
          <w:i/>
          <w:iCs/>
          <w:noProof/>
          <w:szCs w:val="24"/>
        </w:rPr>
        <w:t>45</w:t>
      </w:r>
      <w:r w:rsidRPr="00FC7F33">
        <w:rPr>
          <w:rFonts w:cs="Times New Roman"/>
          <w:noProof/>
          <w:szCs w:val="24"/>
        </w:rPr>
        <w:t>(2), 1–11.</w:t>
      </w:r>
      <w:bookmarkStart w:id="143" w:name="_GoBack"/>
      <w:bookmarkEnd w:id="143"/>
    </w:p>
    <w:p w14:paraId="635D7AF5"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Indiharto, R.A., Hilda, A.M. dan Avorizano, A. (2016), </w:t>
      </w:r>
      <w:r w:rsidRPr="00FC7F33">
        <w:rPr>
          <w:rFonts w:cs="Times New Roman"/>
          <w:i/>
          <w:iCs/>
          <w:noProof/>
          <w:szCs w:val="24"/>
        </w:rPr>
        <w:t>Perancangan Sistem Informasi Inventory Barang Berbasis Web pada Perusahaan Pergudangan</w:t>
      </w:r>
      <w:r w:rsidRPr="00FC7F33">
        <w:rPr>
          <w:rFonts w:cs="Times New Roman"/>
          <w:noProof/>
          <w:szCs w:val="24"/>
        </w:rPr>
        <w:t xml:space="preserve">, </w:t>
      </w:r>
      <w:r w:rsidRPr="00FC7F33">
        <w:rPr>
          <w:rFonts w:cs="Times New Roman"/>
          <w:i/>
          <w:iCs/>
          <w:noProof/>
          <w:szCs w:val="24"/>
        </w:rPr>
        <w:t>Prosiding Seminar Nasional</w:t>
      </w:r>
      <w:r w:rsidRPr="00FC7F33">
        <w:rPr>
          <w:rFonts w:cs="Times New Roman"/>
          <w:noProof/>
          <w:szCs w:val="24"/>
        </w:rPr>
        <w:t>, 38–48.</w:t>
      </w:r>
    </w:p>
    <w:p w14:paraId="1442FBB9" w14:textId="48F3A332" w:rsidR="00FC7F33" w:rsidRPr="00FC7F33" w:rsidRDefault="000104A8" w:rsidP="00FC7F33">
      <w:pPr>
        <w:widowControl w:val="0"/>
        <w:autoSpaceDE w:val="0"/>
        <w:autoSpaceDN w:val="0"/>
        <w:adjustRightInd w:val="0"/>
        <w:spacing w:before="240" w:after="240" w:line="240" w:lineRule="auto"/>
        <w:ind w:left="480" w:hanging="480"/>
        <w:rPr>
          <w:rFonts w:cs="Times New Roman"/>
          <w:noProof/>
          <w:szCs w:val="24"/>
        </w:rPr>
      </w:pPr>
      <w:r>
        <w:rPr>
          <w:rFonts w:cs="Times New Roman"/>
          <w:noProof/>
          <w:szCs w:val="24"/>
        </w:rPr>
        <w:t>Jogiyanto, H.M. (201</w:t>
      </w:r>
      <w:r w:rsidR="00FC7F33" w:rsidRPr="00FC7F33">
        <w:rPr>
          <w:rFonts w:cs="Times New Roman"/>
          <w:noProof/>
          <w:szCs w:val="24"/>
        </w:rPr>
        <w:t xml:space="preserve">6), </w:t>
      </w:r>
      <w:r w:rsidR="00FC7F33" w:rsidRPr="00FC7F33">
        <w:rPr>
          <w:rFonts w:cs="Times New Roman"/>
          <w:i/>
          <w:iCs/>
          <w:noProof/>
          <w:szCs w:val="24"/>
        </w:rPr>
        <w:t>Analisis dan Desain Sistem Informasi: Pendekatan Terstruktur Teori dan Praktek Aplikasi Bisnis</w:t>
      </w:r>
      <w:r w:rsidR="00FC7F33" w:rsidRPr="00FC7F33">
        <w:rPr>
          <w:rFonts w:cs="Times New Roman"/>
          <w:noProof/>
          <w:szCs w:val="24"/>
        </w:rPr>
        <w:t>,  Yogyakarta: ANDI Publisher.</w:t>
      </w:r>
    </w:p>
    <w:p w14:paraId="68BF9F34"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Kadir, A. (2013), </w:t>
      </w:r>
      <w:r w:rsidRPr="00FC7F33">
        <w:rPr>
          <w:rFonts w:cs="Times New Roman"/>
          <w:i/>
          <w:iCs/>
          <w:noProof/>
          <w:szCs w:val="24"/>
        </w:rPr>
        <w:t>Pengantar Teknologi informasi</w:t>
      </w:r>
      <w:r w:rsidRPr="00FC7F33">
        <w:rPr>
          <w:rFonts w:cs="Times New Roman"/>
          <w:noProof/>
          <w:szCs w:val="24"/>
        </w:rPr>
        <w:t>,  Yogyakarta: ANDI Publisher.</w:t>
      </w:r>
    </w:p>
    <w:p w14:paraId="1A4B742C" w14:textId="781819FE" w:rsidR="00FC7F33" w:rsidRPr="00FC7F33" w:rsidRDefault="000104A8" w:rsidP="00FC7F33">
      <w:pPr>
        <w:widowControl w:val="0"/>
        <w:autoSpaceDE w:val="0"/>
        <w:autoSpaceDN w:val="0"/>
        <w:adjustRightInd w:val="0"/>
        <w:spacing w:before="240" w:after="240" w:line="240" w:lineRule="auto"/>
        <w:ind w:left="480" w:hanging="480"/>
        <w:rPr>
          <w:rFonts w:cs="Times New Roman"/>
          <w:noProof/>
          <w:szCs w:val="24"/>
        </w:rPr>
      </w:pPr>
      <w:r>
        <w:rPr>
          <w:rFonts w:cs="Times New Roman"/>
          <w:noProof/>
          <w:szCs w:val="24"/>
        </w:rPr>
        <w:t>Ladjamudin, A.B. Bin (2015</w:t>
      </w:r>
      <w:r w:rsidR="00FC7F33" w:rsidRPr="00FC7F33">
        <w:rPr>
          <w:rFonts w:cs="Times New Roman"/>
          <w:noProof/>
          <w:szCs w:val="24"/>
        </w:rPr>
        <w:t xml:space="preserve">), </w:t>
      </w:r>
      <w:r w:rsidR="00FC7F33" w:rsidRPr="00FC7F33">
        <w:rPr>
          <w:rFonts w:cs="Times New Roman"/>
          <w:i/>
          <w:iCs/>
          <w:noProof/>
          <w:szCs w:val="24"/>
        </w:rPr>
        <w:t>Rekayasa Perangkat Lunak</w:t>
      </w:r>
      <w:r w:rsidR="00FC7F33" w:rsidRPr="00FC7F33">
        <w:rPr>
          <w:rFonts w:cs="Times New Roman"/>
          <w:noProof/>
          <w:szCs w:val="24"/>
        </w:rPr>
        <w:t>,  Yogyakarta: Graha Ilmu.</w:t>
      </w:r>
    </w:p>
    <w:p w14:paraId="5BB46D23" w14:textId="48E68DB4" w:rsidR="00FC7F33" w:rsidRPr="00FC7F33" w:rsidRDefault="000104A8" w:rsidP="00FC7F33">
      <w:pPr>
        <w:widowControl w:val="0"/>
        <w:autoSpaceDE w:val="0"/>
        <w:autoSpaceDN w:val="0"/>
        <w:adjustRightInd w:val="0"/>
        <w:spacing w:before="240" w:after="240" w:line="240" w:lineRule="auto"/>
        <w:ind w:left="480" w:hanging="480"/>
        <w:rPr>
          <w:rFonts w:cs="Times New Roman"/>
          <w:noProof/>
          <w:szCs w:val="24"/>
        </w:rPr>
      </w:pPr>
      <w:r>
        <w:rPr>
          <w:rFonts w:cs="Times New Roman"/>
          <w:noProof/>
          <w:szCs w:val="24"/>
        </w:rPr>
        <w:t>Prahasta, E. (2014</w:t>
      </w:r>
      <w:r w:rsidR="00FC7F33" w:rsidRPr="00FC7F33">
        <w:rPr>
          <w:rFonts w:cs="Times New Roman"/>
          <w:noProof/>
          <w:szCs w:val="24"/>
        </w:rPr>
        <w:t xml:space="preserve">), </w:t>
      </w:r>
      <w:r w:rsidR="00FC7F33" w:rsidRPr="00FC7F33">
        <w:rPr>
          <w:rFonts w:cs="Times New Roman"/>
          <w:i/>
          <w:iCs/>
          <w:noProof/>
          <w:szCs w:val="24"/>
        </w:rPr>
        <w:t>Konsep-konsep Dasar Sistem Informasi Geografis</w:t>
      </w:r>
      <w:r w:rsidR="00FC7F33" w:rsidRPr="00FC7F33">
        <w:rPr>
          <w:rFonts w:cs="Times New Roman"/>
          <w:noProof/>
          <w:szCs w:val="24"/>
        </w:rPr>
        <w:t>,  Bandung: Informatika.</w:t>
      </w:r>
    </w:p>
    <w:p w14:paraId="33CBB78D"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Sutarman (2009), </w:t>
      </w:r>
      <w:r w:rsidRPr="00FC7F33">
        <w:rPr>
          <w:rFonts w:cs="Times New Roman"/>
          <w:i/>
          <w:iCs/>
          <w:noProof/>
          <w:szCs w:val="24"/>
        </w:rPr>
        <w:t>Pengantar Teknologi Informasi</w:t>
      </w:r>
      <w:r w:rsidRPr="00FC7F33">
        <w:rPr>
          <w:rFonts w:cs="Times New Roman"/>
          <w:noProof/>
          <w:szCs w:val="24"/>
        </w:rPr>
        <w:t>,  Jakarta: Bumi Aksara.</w:t>
      </w:r>
    </w:p>
    <w:p w14:paraId="294D5BEA" w14:textId="77777777" w:rsidR="00FC7F33" w:rsidRPr="00FC7F33" w:rsidRDefault="00FC7F33" w:rsidP="00FC7F33">
      <w:pPr>
        <w:widowControl w:val="0"/>
        <w:autoSpaceDE w:val="0"/>
        <w:autoSpaceDN w:val="0"/>
        <w:adjustRightInd w:val="0"/>
        <w:spacing w:before="240" w:after="240" w:line="240" w:lineRule="auto"/>
        <w:ind w:left="480" w:hanging="480"/>
        <w:rPr>
          <w:rFonts w:cs="Times New Roman"/>
          <w:noProof/>
          <w:szCs w:val="24"/>
        </w:rPr>
      </w:pPr>
      <w:r w:rsidRPr="00FC7F33">
        <w:rPr>
          <w:rFonts w:cs="Times New Roman"/>
          <w:noProof/>
          <w:szCs w:val="24"/>
        </w:rPr>
        <w:t xml:space="preserve">Wahana, A. dan Riswaya, A.R. (2014), </w:t>
      </w:r>
      <w:r w:rsidRPr="00FC7F33">
        <w:rPr>
          <w:rFonts w:cs="Times New Roman"/>
          <w:i/>
          <w:iCs/>
          <w:noProof/>
          <w:szCs w:val="24"/>
        </w:rPr>
        <w:t>Sistem Informasi Pengadaan Barang ATK di PT. Mekar Cipta Indah Menggunakan PHP dan MYSQL</w:t>
      </w:r>
      <w:r w:rsidRPr="00FC7F33">
        <w:rPr>
          <w:rFonts w:cs="Times New Roman"/>
          <w:noProof/>
          <w:szCs w:val="24"/>
        </w:rPr>
        <w:t xml:space="preserve">, </w:t>
      </w:r>
      <w:r w:rsidRPr="00FC7F33">
        <w:rPr>
          <w:rFonts w:cs="Times New Roman"/>
          <w:i/>
          <w:iCs/>
          <w:noProof/>
          <w:szCs w:val="24"/>
        </w:rPr>
        <w:t>Jurnal Computech &amp; Bisnis</w:t>
      </w:r>
      <w:r w:rsidRPr="00FC7F33">
        <w:rPr>
          <w:rFonts w:cs="Times New Roman"/>
          <w:noProof/>
          <w:szCs w:val="24"/>
        </w:rPr>
        <w:t xml:space="preserve">, </w:t>
      </w:r>
      <w:r w:rsidRPr="00FC7F33">
        <w:rPr>
          <w:rFonts w:cs="Times New Roman"/>
          <w:i/>
          <w:iCs/>
          <w:noProof/>
          <w:szCs w:val="24"/>
        </w:rPr>
        <w:t>7</w:t>
      </w:r>
      <w:r w:rsidRPr="00FC7F33">
        <w:rPr>
          <w:rFonts w:cs="Times New Roman"/>
          <w:noProof/>
          <w:szCs w:val="24"/>
        </w:rPr>
        <w:t>, 73–83.</w:t>
      </w:r>
    </w:p>
    <w:p w14:paraId="17CBE29F" w14:textId="49CE2AA6" w:rsidR="00FC7F33" w:rsidRPr="00FC7F33" w:rsidRDefault="000104A8" w:rsidP="00FC7F33">
      <w:pPr>
        <w:widowControl w:val="0"/>
        <w:autoSpaceDE w:val="0"/>
        <w:autoSpaceDN w:val="0"/>
        <w:adjustRightInd w:val="0"/>
        <w:spacing w:before="240" w:after="240" w:line="240" w:lineRule="auto"/>
        <w:ind w:left="480" w:hanging="480"/>
        <w:rPr>
          <w:rFonts w:cs="Times New Roman"/>
          <w:noProof/>
        </w:rPr>
      </w:pPr>
      <w:r>
        <w:rPr>
          <w:rFonts w:cs="Times New Roman"/>
          <w:noProof/>
          <w:szCs w:val="24"/>
        </w:rPr>
        <w:t>Waljiyanto (201</w:t>
      </w:r>
      <w:r w:rsidR="00FC7F33" w:rsidRPr="00FC7F33">
        <w:rPr>
          <w:rFonts w:cs="Times New Roman"/>
          <w:noProof/>
          <w:szCs w:val="24"/>
        </w:rPr>
        <w:t xml:space="preserve">3), </w:t>
      </w:r>
      <w:r w:rsidR="00FC7F33" w:rsidRPr="00FC7F33">
        <w:rPr>
          <w:rFonts w:cs="Times New Roman"/>
          <w:i/>
          <w:iCs/>
          <w:noProof/>
          <w:szCs w:val="24"/>
        </w:rPr>
        <w:t>Sistem Basis Data: Analisis dan Pemodelan Data</w:t>
      </w:r>
      <w:r w:rsidR="00FC7F33" w:rsidRPr="00FC7F33">
        <w:rPr>
          <w:rFonts w:cs="Times New Roman"/>
          <w:noProof/>
          <w:szCs w:val="24"/>
        </w:rPr>
        <w:t>,  Yogyakarta: Graha Ilmu.</w:t>
      </w:r>
    </w:p>
    <w:p w14:paraId="2889AFA1" w14:textId="6907AB67" w:rsidR="00804D7D" w:rsidRDefault="006E3329" w:rsidP="00C862AC">
      <w:pPr>
        <w:pStyle w:val="BodyText"/>
        <w:spacing w:before="240" w:after="240" w:line="240" w:lineRule="auto"/>
        <w:ind w:left="720" w:hanging="720"/>
      </w:pPr>
      <w:r>
        <w:fldChar w:fldCharType="end"/>
      </w:r>
    </w:p>
    <w:p w14:paraId="664788C6" w14:textId="77777777" w:rsidR="00804D7D" w:rsidRDefault="00804D7D">
      <w:pPr>
        <w:spacing w:after="160" w:line="259" w:lineRule="auto"/>
        <w:ind w:firstLine="0"/>
        <w:jc w:val="left"/>
        <w:rPr>
          <w:rFonts w:eastAsia="Times New Roman"/>
        </w:rPr>
      </w:pPr>
      <w:r>
        <w:br w:type="page"/>
      </w:r>
    </w:p>
    <w:p w14:paraId="1D79E9B6" w14:textId="1346CAB4" w:rsidR="006E3329" w:rsidRDefault="00804D7D" w:rsidP="00804D7D">
      <w:pPr>
        <w:pStyle w:val="Heading1"/>
        <w:numPr>
          <w:ilvl w:val="0"/>
          <w:numId w:val="0"/>
        </w:numPr>
      </w:pPr>
      <w:bookmarkStart w:id="144" w:name="_Toc520914003"/>
      <w:r>
        <w:lastRenderedPageBreak/>
        <w:t>LAMPIRAN</w:t>
      </w:r>
      <w:bookmarkEnd w:id="144"/>
    </w:p>
    <w:p w14:paraId="1DDB1D1B" w14:textId="3FF12439" w:rsidR="00804D7D" w:rsidRPr="00110D27" w:rsidRDefault="00110D27" w:rsidP="00C862AC">
      <w:pPr>
        <w:pStyle w:val="BodyText"/>
        <w:spacing w:before="240" w:after="240" w:line="240" w:lineRule="auto"/>
        <w:ind w:left="720" w:hanging="720"/>
        <w:rPr>
          <w:b/>
        </w:rPr>
      </w:pPr>
      <w:r w:rsidRPr="00110D27">
        <w:rPr>
          <w:b/>
        </w:rPr>
        <w:t>Source Code</w:t>
      </w:r>
    </w:p>
    <w:tbl>
      <w:tblPr>
        <w:tblStyle w:val="TableGrid"/>
        <w:tblW w:w="0" w:type="auto"/>
        <w:tblInd w:w="108" w:type="dxa"/>
        <w:tblLook w:val="04A0" w:firstRow="1" w:lastRow="0" w:firstColumn="1" w:lastColumn="0" w:noHBand="0" w:noVBand="1"/>
      </w:tblPr>
      <w:tblGrid>
        <w:gridCol w:w="8039"/>
      </w:tblGrid>
      <w:tr w:rsidR="00646382" w:rsidRPr="00C645F2" w14:paraId="142A9BF0" w14:textId="77777777" w:rsidTr="00110D27">
        <w:tc>
          <w:tcPr>
            <w:tcW w:w="8039" w:type="dxa"/>
          </w:tcPr>
          <w:p w14:paraId="76BB6B0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lt;?php</w:t>
            </w:r>
          </w:p>
          <w:p w14:paraId="0F050A5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4F6B552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session_start();</w:t>
            </w:r>
          </w:p>
          <w:p w14:paraId="63AE519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setting koneksi</w:t>
            </w:r>
          </w:p>
          <w:p w14:paraId="317D164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on = new mysqli("localhost","root","","puskesmas");</w:t>
            </w:r>
          </w:p>
          <w:p w14:paraId="26CD58E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2ED829A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lass user {</w:t>
            </w:r>
          </w:p>
          <w:p w14:paraId="35C1B03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public $koneksi;</w:t>
            </w:r>
          </w:p>
          <w:p w14:paraId="62915C8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7D97BC9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__construct($con){</w:t>
            </w:r>
          </w:p>
          <w:p w14:paraId="412B28B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 = $con;</w:t>
            </w:r>
          </w:p>
          <w:p w14:paraId="2FC543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DB1E17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6C24602F"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login($username, $pass){</w:t>
            </w:r>
          </w:p>
          <w:p w14:paraId="4A8ADAD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ql = "select username,hakakses from user where username='$username' and pass=PASSWORD('$pass') limit 1";</w:t>
            </w:r>
          </w:p>
          <w:p w14:paraId="4BFB50C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ql);</w:t>
            </w:r>
          </w:p>
          <w:p w14:paraId="03571C9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jika tidak terhubung ke database</w:t>
            </w:r>
          </w:p>
          <w:p w14:paraId="3FEFAF95"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select){</w:t>
            </w:r>
          </w:p>
          <w:p w14:paraId="692FB6D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ie('Kesalahan Database'.$this-&gt;koneksi-&gt;error);</w:t>
            </w:r>
          </w:p>
          <w:p w14:paraId="6686AD3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7B0505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jika user ditemukan</w:t>
            </w:r>
          </w:p>
          <w:p w14:paraId="2207751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select-&gt;num_rows == 1){</w:t>
            </w:r>
          </w:p>
          <w:p w14:paraId="13230E5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ow = $select-&gt;fetch_assoc();</w:t>
            </w:r>
          </w:p>
          <w:p w14:paraId="42EA723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_SESSION['id'] = $row['username'];</w:t>
            </w:r>
          </w:p>
          <w:p w14:paraId="372D0B9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_SESSION['hakakses'] = $row['hakakses'];</w:t>
            </w:r>
          </w:p>
          <w:p w14:paraId="5623592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row['hakakses']=='admin') {</w:t>
            </w:r>
          </w:p>
          <w:p w14:paraId="251F31B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eturn "admin";</w:t>
            </w:r>
          </w:p>
          <w:p w14:paraId="38C1F997"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0490E8BB"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lse if ($row['hakakses']=='user') {</w:t>
            </w:r>
          </w:p>
          <w:p w14:paraId="463CFD5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eturn "user";</w:t>
            </w:r>
          </w:p>
          <w:p w14:paraId="2CD0B1C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D41D738"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else{</w:t>
            </w:r>
          </w:p>
          <w:p w14:paraId="41EA5FB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return "gagal";</w:t>
            </w:r>
          </w:p>
          <w:p w14:paraId="5766467E"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09AB4244"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A19F32A"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2092382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logout(){</w:t>
            </w:r>
          </w:p>
          <w:p w14:paraId="2481C66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ssion_destroy();</w:t>
            </w:r>
          </w:p>
          <w:p w14:paraId="21A43B4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header("location:../../");</w:t>
            </w:r>
          </w:p>
          <w:p w14:paraId="3482C393"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7959B6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w:t>
            </w:r>
          </w:p>
          <w:p w14:paraId="617745FC"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7C4BBA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lass dashboard {</w:t>
            </w:r>
          </w:p>
          <w:p w14:paraId="115FA6C0"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public $koneksi;</w:t>
            </w:r>
          </w:p>
          <w:p w14:paraId="1D8CC641"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C9E6F6D"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__construct($con){</w:t>
            </w:r>
          </w:p>
          <w:p w14:paraId="25256AD6"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 = $con;</w:t>
            </w:r>
          </w:p>
          <w:p w14:paraId="27805D19"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2805B42" w14:textId="77777777" w:rsidR="00646382" w:rsidRPr="00C645F2" w:rsidRDefault="00646382" w:rsidP="00646382">
            <w:pPr>
              <w:pStyle w:val="BodyText"/>
              <w:spacing w:line="240" w:lineRule="auto"/>
              <w:ind w:left="-11" w:firstLine="0"/>
              <w:jc w:val="left"/>
              <w:rPr>
                <w:rFonts w:ascii="Courier New" w:hAnsi="Courier New" w:cs="Courier New"/>
                <w:sz w:val="20"/>
                <w:szCs w:val="20"/>
              </w:rPr>
            </w:pPr>
          </w:p>
          <w:p w14:paraId="3C4A945E" w14:textId="4978109D" w:rsidR="00646382" w:rsidRPr="00C645F2" w:rsidRDefault="00646382" w:rsidP="00646382">
            <w:pPr>
              <w:pStyle w:val="BodyText"/>
              <w:spacing w:line="240" w:lineRule="auto"/>
              <w:ind w:left="-11" w:firstLine="0"/>
              <w:jc w:val="left"/>
              <w:rPr>
                <w:rFonts w:ascii="Courier New" w:hAnsi="Courier New" w:cs="Courier New"/>
                <w:sz w:val="20"/>
                <w:szCs w:val="20"/>
              </w:rPr>
            </w:pPr>
          </w:p>
        </w:tc>
      </w:tr>
    </w:tbl>
    <w:p w14:paraId="79C1484C" w14:textId="77777777" w:rsidR="00294D50" w:rsidRDefault="00294D50" w:rsidP="007B77FE">
      <w:pPr>
        <w:pStyle w:val="BodyText"/>
        <w:spacing w:line="240" w:lineRule="auto"/>
        <w:ind w:left="-11" w:firstLine="0"/>
        <w:jc w:val="left"/>
        <w:rPr>
          <w:rFonts w:ascii="Courier New" w:hAnsi="Courier New" w:cs="Courier New"/>
          <w:sz w:val="20"/>
          <w:szCs w:val="20"/>
        </w:rPr>
        <w:sectPr w:rsidR="00294D50" w:rsidSect="00105EDC">
          <w:headerReference w:type="default" r:id="rId79"/>
          <w:footerReference w:type="default" r:id="rId80"/>
          <w:pgSz w:w="11900" w:h="16840" w:code="9"/>
          <w:pgMar w:top="2268" w:right="1701" w:bottom="1701" w:left="2268" w:header="1134" w:footer="689" w:gutter="0"/>
          <w:cols w:space="720"/>
          <w:titlePg/>
          <w:docGrid w:linePitch="360"/>
        </w:sectPr>
      </w:pPr>
    </w:p>
    <w:tbl>
      <w:tblPr>
        <w:tblStyle w:val="TableGrid"/>
        <w:tblW w:w="0" w:type="auto"/>
        <w:tblInd w:w="108" w:type="dxa"/>
        <w:tblLook w:val="04A0" w:firstRow="1" w:lastRow="0" w:firstColumn="1" w:lastColumn="0" w:noHBand="0" w:noVBand="1"/>
      </w:tblPr>
      <w:tblGrid>
        <w:gridCol w:w="8039"/>
      </w:tblGrid>
      <w:tr w:rsidR="007B77FE" w14:paraId="2B571F12" w14:textId="77777777" w:rsidTr="00294D50">
        <w:tc>
          <w:tcPr>
            <w:tcW w:w="8039" w:type="dxa"/>
          </w:tcPr>
          <w:p w14:paraId="7D67D1D2" w14:textId="1C1F59B5"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function supplier(){</w:t>
            </w:r>
          </w:p>
          <w:p w14:paraId="12E96CC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supplier");</w:t>
            </w:r>
          </w:p>
          <w:p w14:paraId="1FFE37E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76B3623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5ACB0AB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3A67776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2E5DAC7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AAD8A6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4EA4387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barang(){</w:t>
            </w:r>
          </w:p>
          <w:p w14:paraId="0D17D26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barang");</w:t>
            </w:r>
          </w:p>
          <w:p w14:paraId="65F0703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540DFF4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3806B54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746491D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513C08C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7287C3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3731913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jenis(){</w:t>
            </w:r>
          </w:p>
          <w:p w14:paraId="039B9E0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jenisbarang");</w:t>
            </w:r>
          </w:p>
          <w:p w14:paraId="040B3AB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3DD8E1E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445EA60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7E13DE8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5B4C397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646011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16A5C92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atuan(){</w:t>
            </w:r>
          </w:p>
          <w:p w14:paraId="712263D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satuan");</w:t>
            </w:r>
          </w:p>
          <w:p w14:paraId="4F5CE8F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3A6194C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4C969D9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4927B1B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12DABFB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CF95BF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354B05E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masuk(){</w:t>
            </w:r>
          </w:p>
          <w:p w14:paraId="1A2F293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brgmasuk");</w:t>
            </w:r>
          </w:p>
          <w:p w14:paraId="1E4E08B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32B0279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2AECD6E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AFC409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1A46CC4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91891F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2EA3C0F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keluar(){</w:t>
            </w:r>
          </w:p>
          <w:p w14:paraId="5B2D90B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COUNT(*) AS jumlah FROM brgkeluar");</w:t>
            </w:r>
          </w:p>
          <w:p w14:paraId="7E160BB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2ECCEEC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06F2480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7C108C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637BBAC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CB8318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w:t>
            </w:r>
          </w:p>
          <w:p w14:paraId="61505FA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63728D8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class data {</w:t>
            </w:r>
          </w:p>
          <w:p w14:paraId="3CACDB5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public $koneksi;</w:t>
            </w:r>
          </w:p>
          <w:p w14:paraId="4E67B49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7B887EE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__construct($con){</w:t>
            </w:r>
          </w:p>
          <w:p w14:paraId="3E78CFD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 = $con;</w:t>
            </w:r>
          </w:p>
          <w:p w14:paraId="3BCA2AD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5DB769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5F6166E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elect_sup($kodesup){</w:t>
            </w:r>
          </w:p>
          <w:p w14:paraId="36B69DC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 FROM supplier WHERE kodesup='$kodesup'");</w:t>
            </w:r>
          </w:p>
          <w:p w14:paraId="16CF31D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fetch = $select-&gt;fetch_assoc();</w:t>
            </w:r>
          </w:p>
          <w:p w14:paraId="25B88D9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return $fetch;</w:t>
            </w:r>
          </w:p>
          <w:p w14:paraId="341D2E2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E7F720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5A45EEF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sup($kodesup,$namasup,$alamat,$telp,$kontak,$ket)</w:t>
            </w:r>
          </w:p>
          <w:p w14:paraId="47EDB96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5EE49F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 * FROM supplier WHERE kodesup='$kodesup'");</w:t>
            </w:r>
          </w:p>
          <w:p w14:paraId="219815E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628DB10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70CC955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738AB90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2BE8E37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206BF0D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6802B44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4ACA072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4380CEA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supplier(kodesup,namasup,alamat,telp,kontak,ket) VALUES ('$kodesup','$namasup','$alamat','$telp','$kontak','$ket')") or die(mysqli_error($this-&gt;koneksi));</w:t>
            </w:r>
          </w:p>
          <w:p w14:paraId="3F8425E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4BAEA47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supplier';&lt;/script&gt;";</w:t>
            </w:r>
          </w:p>
          <w:p w14:paraId="05E981F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6A2BB4C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29C3EEA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5CA7F9E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332BD0D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32F7967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F54C65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524B149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2562864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supplier');</w:t>
            </w:r>
          </w:p>
          <w:p w14:paraId="4FC72BD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26E89D5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44E9A13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1DBCB0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7808768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sup($kodesup,$namasup,$alamat,$telp,$kontak,$ket){</w:t>
            </w:r>
          </w:p>
          <w:p w14:paraId="77B8E31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supplier SET namasup='$namasup',alamat='$alamat',telp='$telp',kontak='$kontak',ket='$ket' WHERE kodesup='$kodesup'") or die(mysqli_error($this-&gt;koneksi));</w:t>
            </w:r>
          </w:p>
          <w:p w14:paraId="0AED3B3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A0617B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66C93DD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sup($kodesup){</w:t>
            </w:r>
          </w:p>
          <w:p w14:paraId="51566A4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xml:space="preserve">$this-&gt;koneksi-&gt;query("DELETE FROM supplier WHERE </w:t>
            </w:r>
            <w:r w:rsidRPr="00C645F2">
              <w:rPr>
                <w:rFonts w:ascii="Courier New" w:hAnsi="Courier New" w:cs="Courier New"/>
                <w:sz w:val="20"/>
                <w:szCs w:val="20"/>
              </w:rPr>
              <w:lastRenderedPageBreak/>
              <w:t>kodesup='$kodesup'") or die(mysqli_error($this-&gt;koneksi));</w:t>
            </w:r>
          </w:p>
          <w:p w14:paraId="7B38D5D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E70E9C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5CC5728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terima($sup,$bulan){</w:t>
            </w:r>
          </w:p>
          <w:p w14:paraId="1DC85D5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rgmasuk.tglmasuk, barang.namabrg, brgmasuk.jumlah, satuan.namasatuan, supplier.namasup FROM brgmasuk INNER JOIN barang ON brgmasuk.kodebrg = barang.kodebrg INNER JOIN satuan ON barang.kodesatuan = satuan.kodesatuan INNER JOIN supplier ON barang.kodesup = supplier.kodesup WHERE supplier.kodesup='$sup' AND month(brgmasuk.tglmasuk)='$bulan' AND brgmasuk.jumlah!='0'");</w:t>
            </w:r>
          </w:p>
          <w:p w14:paraId="2AB1D5C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03641BB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3287700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0E199C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39D4597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27896E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0741D4A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masuk($bulan){</w:t>
            </w:r>
          </w:p>
          <w:p w14:paraId="03875E5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 brgmasuk.tglmasuk, barang.namabrg, brgmasuk.jumlah, satuan.namasatuan, barang.harga, (barang.harga*brgmasuk.jumlah) AS subtotal, supplier.namasup FROM brgmasuk INNER JOIN barang ON brgmasuk.kodebrg = barang.kodebrg INNER JOIN satuan ON barang.kodesatuan = satuan.kodesatuan INNER JOIN supplier ON barang.kodesup = supplier.kodesup WHERE month(brgmasuk.tglmasuk)='$bulan' AND brgmasuk.jumlah!='0' ORDER BY barang.kodebrg ASC");</w:t>
            </w:r>
          </w:p>
          <w:p w14:paraId="7B39E88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779A1EC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6E9B272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1392CC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197797A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C018E7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02C3A9A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keluar($bulan){</w:t>
            </w:r>
          </w:p>
          <w:p w14:paraId="274F27A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 brgkeluar.tglkeluar, barang.namabrg, brgkeluar.jumlah, satuan.namasatuan, barang.harga, (brgkeluar.jumlah*barang.harga) AS subtotal, brgmasuk.kodemasuk FROM brgkeluar INNER JOIN brgmasuk ON brgkeluar.kodemasuk = brgmasuk.kodemasuk INNER JOIN barang ON brgmasuk.kodebrg = barang.kodebrg INNER JOIN satuan ON barang.kodesatuan = satuan.kodesatuan WHERE month(brgkeluar.tglkeluar)='$bulan' AND brgkeluar.ket != 'Dipinjam' ORDER BY brgmasuk.kodemasuk ASC");</w:t>
            </w:r>
          </w:p>
          <w:p w14:paraId="22B12B4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01D62C1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106569E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1D9BD78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7EA8FB8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3C6A34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6672422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sup(){</w:t>
            </w:r>
          </w:p>
          <w:p w14:paraId="4860422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kodesup, namasup FROM supplier");</w:t>
            </w:r>
          </w:p>
          <w:p w14:paraId="2FD5F12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3D909CF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6FE1792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37F0CDF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2C19603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w:t>
            </w:r>
          </w:p>
          <w:p w14:paraId="648C99E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00FA470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jen(){</w:t>
            </w:r>
          </w:p>
          <w:p w14:paraId="1C82E1C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kodejen, namajen FROM jenisbarang");</w:t>
            </w:r>
          </w:p>
          <w:p w14:paraId="641B94A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1122094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61CB5CC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1B2688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445FD12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AE809D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22CEE8F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sat(){</w:t>
            </w:r>
          </w:p>
          <w:p w14:paraId="76CCB78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kodesatuan, namasatuan FROM satuan");</w:t>
            </w:r>
          </w:p>
          <w:p w14:paraId="26A9A7C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559699A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0D92122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37D05F7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4FEBB35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04B2F2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7F5BAC6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brg(){</w:t>
            </w:r>
          </w:p>
          <w:p w14:paraId="7AF1B3B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barang.namabrg,satuan.namasatuan,barang.jumlah FROM barang INNER JOIN satuan ON barang.kodesatuan = satuan.kodesatuan;");</w:t>
            </w:r>
          </w:p>
          <w:p w14:paraId="2588A4F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062E3D3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36EFA03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21E1C55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6D5C0A9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F0E61D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65CBACF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brgmasuk(){</w:t>
            </w:r>
          </w:p>
          <w:p w14:paraId="51B6C34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rgmasuk.kodemasuk,brgmasuk.tglmasuk,barang.namabrg,brgmasuk.jumlah,satuan.namasatuan FROM brgmasuk INNER JOIN barang ON brgmasuk.kodebrg = barang.kodebrg INNER JOIN satuan ON barang.kodesatuan = satuan.kodesatuan WHERE brgmasuk.jumlah!='0';");</w:t>
            </w:r>
          </w:p>
          <w:p w14:paraId="6B6DCB2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6E16E9D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001594C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6F96EA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3A161C9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D54796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2CC1E0A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howupdatebrg(){</w:t>
            </w:r>
          </w:p>
          <w:p w14:paraId="24D4FD5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barang.kodebrg, barang.namabrg, jenisbarang.namajen, barang.jumlah, satuan.namasatuan, barang.tglmsk from barang INNER JOIN jenisbarang ON barang.kodejen = jenisbarang.kodejen INNER JOIN satuan ON barang.kodesatuan = satuan.kodesatuan");</w:t>
            </w:r>
          </w:p>
          <w:p w14:paraId="1A07470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hile ($fetch = $select-&gt;fetch_assoc()) {</w:t>
            </w:r>
          </w:p>
          <w:p w14:paraId="243B896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 = $fetch;</w:t>
            </w:r>
          </w:p>
          <w:p w14:paraId="1B138D1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81950B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return $data;</w:t>
            </w:r>
          </w:p>
          <w:p w14:paraId="5E39C19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8C47A2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548FCC4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function add_brg($kodebrg,$namabrg,$kodejen,$jumlah,$harga,$kodesatuan,$tglmsk,$kodesup,$foto){</w:t>
            </w:r>
          </w:p>
          <w:p w14:paraId="2B9D18B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 * FROM barang WHERE kodebrg='$kodebrg'");</w:t>
            </w:r>
          </w:p>
          <w:p w14:paraId="44C9D23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0D914DA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1A5C23A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5BD0BBC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71C0694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7D94AF0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4C0B635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6BEF5C5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58B778D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foto['name'];</w:t>
            </w:r>
          </w:p>
          <w:p w14:paraId="11A378C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okasi_foto=$foto['tmp_name'];</w:t>
            </w:r>
          </w:p>
          <w:p w14:paraId="475DCF6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jika foto yg dipilih kosong, maka akan memilih gambar default</w:t>
            </w:r>
          </w:p>
          <w:p w14:paraId="74EB4D9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nama_foto)) {</w:t>
            </w:r>
          </w:p>
          <w:p w14:paraId="020D185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default.png";</w:t>
            </w:r>
          </w:p>
          <w:p w14:paraId="4B6A893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11E8F6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jika foto yang dipilih ada, maka akan memindah file</w:t>
            </w:r>
          </w:p>
          <w:p w14:paraId="1C70F28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lokasi_foto)) {</w:t>
            </w:r>
          </w:p>
          <w:p w14:paraId="3416270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move_uploaded_file($lokasi_foto, "../../assets/images/barang/$nama_foto");</w:t>
            </w:r>
          </w:p>
          <w:p w14:paraId="50E2F6A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2E1E363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kodebrg." - ".$namabrg." - ".$nama_foto." - ".$foto;</w:t>
            </w:r>
          </w:p>
          <w:p w14:paraId="5812E75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barang(kodebrg,namabrg,kodejen,jumlah,harga,kodesatuan,tglmsk,kodesup,foto) VALUES ('$kodebrg','$namabrg','$kodejen','$jumlah','$harga','$kodesatuan','$tglmsk','$kodesup','$nama_foto')") or die(mysqli_error($this-&gt;koneksi));</w:t>
            </w:r>
          </w:p>
          <w:p w14:paraId="6842157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4A3EC27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inputbrg';&lt;/script&gt;";</w:t>
            </w:r>
          </w:p>
          <w:p w14:paraId="64B7EEB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7F4E540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7AFB419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140F8FE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341143C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1560EFA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42D57C8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13182C9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2173E1B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inputbrg');</w:t>
            </w:r>
          </w:p>
          <w:p w14:paraId="75A623A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01B2D48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448EFEB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CCE0ED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select_brg($kodebrg){</w:t>
            </w:r>
          </w:p>
          <w:p w14:paraId="481B471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select = $this-&gt;koneksi-&gt;query("SELECT * FROM barang WHERE kodebrg='$kodebrg'");</w:t>
            </w:r>
          </w:p>
          <w:p w14:paraId="5982E4B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fetch = $select-&gt;fetch_assoc();</w:t>
            </w:r>
          </w:p>
          <w:p w14:paraId="0D8C420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return $fetch;</w:t>
            </w:r>
          </w:p>
          <w:p w14:paraId="58CCE2D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72696E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function edt_brg($kodebrg,$namabrg,$kodejen,$jumlah,$harga,$kodesatuan,$tglmsk,$kodesup,$foto){</w:t>
            </w:r>
          </w:p>
          <w:p w14:paraId="2E7855D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xml:space="preserve">error_reporting(0); </w:t>
            </w:r>
          </w:p>
          <w:p w14:paraId="5980FF5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nama_foto=$foto['name'];</w:t>
            </w:r>
          </w:p>
          <w:p w14:paraId="44D1040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lokasi_foto=$foto['tmp_name'];</w:t>
            </w:r>
          </w:p>
          <w:p w14:paraId="21943C5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data_lama = $this-&gt;select_brg($kodebrg);</w:t>
            </w:r>
          </w:p>
          <w:p w14:paraId="4EDB872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foto_lama = $data_lama['foto'];</w:t>
            </w:r>
          </w:p>
          <w:p w14:paraId="56DBFFA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empty($lokasi_foto)) {</w:t>
            </w:r>
          </w:p>
          <w:p w14:paraId="50EBEE3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if (file_exists("../../assets/images/barang/$foto_lama")) {</w:t>
            </w:r>
          </w:p>
          <w:p w14:paraId="061E2BB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agar tidak menghapus foto default</w:t>
            </w:r>
          </w:p>
          <w:p w14:paraId="4E80CC3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if ($foto_lama != "default.png") {</w:t>
            </w:r>
          </w:p>
          <w:p w14:paraId="3E287DE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r>
            <w:r w:rsidRPr="00C645F2">
              <w:rPr>
                <w:rFonts w:ascii="Courier New" w:hAnsi="Courier New" w:cs="Courier New"/>
                <w:sz w:val="20"/>
                <w:szCs w:val="20"/>
              </w:rPr>
              <w:tab/>
              <w:t>unlink("../../assets/images/barang/$foto_lama");</w:t>
            </w:r>
          </w:p>
          <w:p w14:paraId="3271F74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w:t>
            </w:r>
          </w:p>
          <w:p w14:paraId="5928572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p>
          <w:p w14:paraId="7BA35BE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move_uploaded_file($lokasi_foto, "../../assets/images/barang/$nama_foto");</w:t>
            </w:r>
          </w:p>
          <w:p w14:paraId="4508F79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this-&gt;koneksi-&gt;query("UPDATE barang SET namabrg='$namabrg',kodejen='$kodejen',jumlah='$jumlah',harga='$harga',kodesatuan='$kodesatuan',tglmsk='$tglmsk',kodesup='$kodesup',foto='$nama_foto' WHERE kodebrg='$kodebrg'") or die(mysqli_error($this-&gt;koneksi));</w:t>
            </w:r>
          </w:p>
          <w:p w14:paraId="040E694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37EA202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jika inputan foto kosong, maka tetap menggunakan file foto sebelumnya</w:t>
            </w:r>
          </w:p>
          <w:p w14:paraId="2BDFB9E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if (empty($nama_foto)) {</w:t>
            </w:r>
          </w:p>
          <w:p w14:paraId="40EBAEE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r w:rsidRPr="00C645F2">
              <w:rPr>
                <w:rFonts w:ascii="Courier New" w:hAnsi="Courier New" w:cs="Courier New"/>
                <w:sz w:val="20"/>
                <w:szCs w:val="20"/>
              </w:rPr>
              <w:tab/>
              <w:t>$nama_foto=$foto_lama;</w:t>
            </w:r>
          </w:p>
          <w:p w14:paraId="2CA2BC6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 xml:space="preserve">            }</w:t>
            </w:r>
          </w:p>
          <w:p w14:paraId="7A226A0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namabrg='$namabrg',kodejen='$kodejen',jumlah='$jumlah',harga='$harga',kodesatuan='$kodesatuan',tglmsk='$tglmsk',kodesup='$kodesup',foto='$nama_foto' WHERE kodebrg='$kodebrg'") or die(mysqli_error($this-&gt;koneksi));</w:t>
            </w:r>
          </w:p>
          <w:p w14:paraId="154A414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5CB6CCD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BDDD0C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brg($kodebrg){</w:t>
            </w:r>
          </w:p>
          <w:p w14:paraId="379EB59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data_lama = $this-&gt;select_brg($kodebrg);</w:t>
            </w:r>
          </w:p>
          <w:p w14:paraId="5EA81E5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foto_lama = $data_lama['foto'];</w:t>
            </w:r>
          </w:p>
          <w:p w14:paraId="72A1D9C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file_exists("../../assets/images/barang/$foto_lama")) {</w:t>
            </w:r>
          </w:p>
          <w:p w14:paraId="462DB5F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foto_lama != "default.png") {</w:t>
            </w:r>
          </w:p>
          <w:p w14:paraId="62AB720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unlink("../../assets/images/barang/$foto_lama");</w:t>
            </w:r>
          </w:p>
          <w:p w14:paraId="6641EBC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09FE1EF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DELETE FROM barang WHERE kodebrg='$kodebrg'") or die(mysqli_error($this-&gt;koneksi));</w:t>
            </w:r>
          </w:p>
          <w:p w14:paraId="74F680A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2FB29D3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DELETE FROM barang WHERE kodebrg='$kodebrg'") or die(mysqli_error($this-&gt;koneksi));</w:t>
            </w:r>
          </w:p>
          <w:p w14:paraId="7245843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6FEE384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0F0DC4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brgin($kodemasuk,$tglmasuk,$kodebrg,$jumlah,$foto){</w:t>
            </w:r>
          </w:p>
          <w:p w14:paraId="533F27F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brgmasuk WHERE kodemasuk='$kodemasuk'");</w:t>
            </w:r>
          </w:p>
          <w:p w14:paraId="38EE2ED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2486BED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60546A2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2178C2B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30D2C5F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210071C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29191D0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437C8C6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1C23685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rror_reporting(0); </w:t>
            </w:r>
          </w:p>
          <w:p w14:paraId="1565D2E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foto['name'];</w:t>
            </w:r>
          </w:p>
          <w:p w14:paraId="7E58BBD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okasi_foto=$foto['tmp_name'];</w:t>
            </w:r>
          </w:p>
          <w:p w14:paraId="2D2AEB5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data_lama = $this-&gt;select_brg($kodebrg);</w:t>
            </w:r>
          </w:p>
          <w:p w14:paraId="62943AE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foto_lama = $data_lama['foto'];</w:t>
            </w:r>
          </w:p>
          <w:p w14:paraId="6BA4B43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brgmasuk(kodemasuk,tglmasuk,kodebrg,jumlah) VALUES ('$kodemasuk','$tglmasuk','$kodebrg','$jumlah')") or die(mysqli_error($this-&gt;koneksi));</w:t>
            </w:r>
          </w:p>
          <w:p w14:paraId="28A37FD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jumlah=jumlah-'$jumlah' WHERE kodebrg='$kodebrg'") or die(mysqli_error($this-&gt;koneksi));</w:t>
            </w:r>
          </w:p>
          <w:p w14:paraId="236B784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lokasi_foto)) {</w:t>
            </w:r>
          </w:p>
          <w:p w14:paraId="6CF1FF3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file_exists("../../assets/images/barang/$foto_lama")) {</w:t>
            </w:r>
          </w:p>
          <w:p w14:paraId="1AD9403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foto_lama != "default.png") {</w:t>
            </w:r>
          </w:p>
          <w:p w14:paraId="1B8075D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unlink("../../assets/images/barang/$foto_lama");</w:t>
            </w:r>
          </w:p>
          <w:p w14:paraId="2A356B0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E57048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4B551F2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move_uploaded_file($lokasi_foto, "../../assets/images/barang/$nama_foto");</w:t>
            </w:r>
          </w:p>
          <w:p w14:paraId="1B992E4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foto='$nama_foto' WHERE kodebrg='$kodebrg'") or die(mysqli_error($this-&gt;koneksi));</w:t>
            </w:r>
          </w:p>
          <w:p w14:paraId="5E903C9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else {</w:t>
            </w:r>
          </w:p>
          <w:p w14:paraId="5E7169E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if (empty($nama_foto)) {</w:t>
            </w:r>
          </w:p>
          <w:p w14:paraId="3FF8EF8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nama_foto=$foto_lama;</w:t>
            </w:r>
          </w:p>
          <w:p w14:paraId="4C0AE13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86FEC6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foto='$nama_foto' WHERE kodebrg='$kodebrg'") or die(mysqli_error($this-&gt;koneksi));</w:t>
            </w:r>
          </w:p>
          <w:p w14:paraId="58CC0B7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26DFF5D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Berhasil Menginputkan Data")&lt;/script&gt;';</w:t>
            </w:r>
          </w:p>
          <w:p w14:paraId="78E6583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penerimaan';&lt;/script&gt;";</w:t>
            </w:r>
          </w:p>
          <w:p w14:paraId="37D361D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435E4F8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141CB0C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2BB67C8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12D38C9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58C5AFB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32F2A2B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21586EB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589D2DF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penerimaan');</w:t>
            </w:r>
          </w:p>
          <w:p w14:paraId="20F9266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11426CA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p>
          <w:p w14:paraId="3C4ED72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w:t>
            </w:r>
          </w:p>
          <w:p w14:paraId="379FB0A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0448E23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brgin($kodemasuk,$kodebrg,$jumlah){</w:t>
            </w:r>
          </w:p>
          <w:p w14:paraId="7B1A3E6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barang SET jumlah=jumlah+'$jumlah' WHERE kodebrg='$kodebrg'") or die(mysqli_error($this-&gt;koneksi));</w:t>
            </w:r>
          </w:p>
          <w:p w14:paraId="38D7DB2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brgmasuk WHERE kodemasuk='$kodemasuk'") or die(mysqli_error($this-&gt;koneksi));</w:t>
            </w:r>
          </w:p>
          <w:p w14:paraId="4BFECE1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93441C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34CC8D2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brgout($kodekeluar,$kodemasuk,$tglkeluar,$jumlah,$ket){</w:t>
            </w:r>
          </w:p>
          <w:p w14:paraId="2650799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brgkeluar WHERE kodekeluar='$kodekeluar'");</w:t>
            </w:r>
          </w:p>
          <w:p w14:paraId="7855A74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08FFB16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5444948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6601F08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737558C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77DD015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748A833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00D97A0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322B214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brgkeluar(kodekeluar,kodemasuk,tglkeluar,jumlah,ket) VALUES ('$kodekeluar','$kodemasuk','$tglkeluar','$jumlah','$ket')") or die(mysqli_error($this-&gt;koneksi));</w:t>
            </w:r>
          </w:p>
          <w:p w14:paraId="3BA9811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UPDATE brgmasuk SET jumlah=jumlah-'$jumlah' WHERE kodemasuk='$kodemasuk'") or die(mysqli_error($this-&gt;koneksi));</w:t>
            </w:r>
          </w:p>
          <w:p w14:paraId="70CAD0F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Berhasil Menginputkan Data")&lt;/script&gt;';</w:t>
            </w:r>
          </w:p>
          <w:p w14:paraId="2FC0A34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pemakaian';&lt;/script&gt;";</w:t>
            </w:r>
          </w:p>
          <w:p w14:paraId="0C43953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17BFEC9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38E5457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4EA788F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0C3DC97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396799E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5686FB9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136DD7A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77F7ADD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pemakaian');</w:t>
            </w:r>
          </w:p>
          <w:p w14:paraId="73D4C81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450D73D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3023178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D4AE7B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4DA753F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brgout($kodekeluar,$kodemasuk,$jumlah){</w:t>
            </w:r>
          </w:p>
          <w:p w14:paraId="274DA67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brgmasuk SET jumlah=jumlah+'$jumlah' WHERE kodemasuk='$kodemasuk'") or die(mysqli_error($this-&gt;koneksi));</w:t>
            </w:r>
          </w:p>
          <w:p w14:paraId="68F8EF3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brgkeluar WHERE kodekeluar='$kodekeluar'") or die(mysqli_error($this-&gt;koneksi));</w:t>
            </w:r>
          </w:p>
          <w:p w14:paraId="30FECB3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9C768A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3205CC4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sat($kodesatuan,$namasatuan)</w:t>
            </w:r>
          </w:p>
          <w:p w14:paraId="237B30F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t>{</w:t>
            </w:r>
          </w:p>
          <w:p w14:paraId="4813284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satuan WHERE kodesatuan='$kodesatuan'");</w:t>
            </w:r>
          </w:p>
          <w:p w14:paraId="21FD523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0E47A55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6D9F4F5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13B316F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5885E13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231DFE1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50AA26B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2A9B998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2E5D136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satuan(kodesatuan,namasatuan) VALUES ('$kodesatuan','$namasatuan')") or die(mysqli_error($this-&gt;koneksi));</w:t>
            </w:r>
          </w:p>
          <w:p w14:paraId="43BF187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151A34D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satuan';&lt;/script&gt;";</w:t>
            </w:r>
          </w:p>
          <w:p w14:paraId="296B05D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09CCA14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0A53671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3CA7092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6F177D5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7330D18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32E29D7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3AC03A2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7B837BB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satuan');</w:t>
            </w:r>
          </w:p>
          <w:p w14:paraId="7E2D6F3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300FC40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67E02BE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E01950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3DBE683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sat($kodesatuan,$namasatuan)</w:t>
            </w:r>
          </w:p>
          <w:p w14:paraId="4CB19EF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52C230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satuan set namasatuan='$namasatuan' WHERE kodesatuan='$kodesatuan'") or die(mysqli_error($this-&gt;koneksi));</w:t>
            </w:r>
          </w:p>
          <w:p w14:paraId="194981D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3406DFF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06CAA57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sat($kodesatuan)</w:t>
            </w:r>
          </w:p>
          <w:p w14:paraId="273A18C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AD44DC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satuan WHERE kodesatuan='$kodesatuan'") or die(mysqli_error($this-&gt;koneksi));</w:t>
            </w:r>
          </w:p>
          <w:p w14:paraId="3DB87E7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69D89DD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362BBEDC"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jen($kodejen,$namajen)</w:t>
            </w:r>
          </w:p>
          <w:p w14:paraId="4745C687"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5ADE034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jenisbarang WHERE kodejen='$kodejen'");</w:t>
            </w:r>
          </w:p>
          <w:p w14:paraId="122FC92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4E43BBC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17876B0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4121CC0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489DE6C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6CAAB11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6B58888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3E7BC19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2CBFCB5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jenisbarang(kodejen,namajen) VALUES ('$kodejen','$namajen')") or die(mysqli_error($this-&gt;koneksi));</w:t>
            </w:r>
          </w:p>
          <w:p w14:paraId="54E9065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Data Berhasil Diinputkan");&lt;/script&gt;';</w:t>
            </w:r>
          </w:p>
          <w:p w14:paraId="0AA474B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jenis';&lt;/script&gt;";</w:t>
            </w:r>
          </w:p>
          <w:p w14:paraId="621DA2A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25F5161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465E3AA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27FC72D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1ACE134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6EC6194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40C3AEA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2E0F0C1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124E96C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jenis');</w:t>
            </w:r>
          </w:p>
          <w:p w14:paraId="6BFB4FB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232F2B1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639560AE"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4AAE40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5AFBB5B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jen($kodejen,$namajen)</w:t>
            </w:r>
          </w:p>
          <w:p w14:paraId="0576219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1FF372F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jenisbarang set namajen='$namajen' WHERE kodejen='$kodejen'") or die(mysqli_error($this-&gt;koneksi));</w:t>
            </w:r>
          </w:p>
          <w:p w14:paraId="598EA17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4FD5E28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5B5FE54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jen($kodejen)</w:t>
            </w:r>
          </w:p>
          <w:p w14:paraId="08ECA4C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97A05A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jenisbarang WHERE kodejen='$kodejen'") or die(mysqli_error($this-&gt;koneksi));</w:t>
            </w:r>
          </w:p>
          <w:p w14:paraId="59390EE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CFD5F0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1F326DD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add_user($username,$pass,$hakakses){</w:t>
            </w:r>
          </w:p>
          <w:p w14:paraId="6CACF89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cek = $this-&gt;koneksi-&gt;query("SELECT*FROM user WHERE username='$username'");</w:t>
            </w:r>
          </w:p>
          <w:p w14:paraId="42C8D19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if ($cek-&gt;num_rows&gt;0) {</w:t>
            </w:r>
          </w:p>
          <w:p w14:paraId="2D1DF5C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w:t>
            </w:r>
          </w:p>
          <w:p w14:paraId="7169F42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Sudah Ada',</w:t>
            </w:r>
          </w:p>
          <w:p w14:paraId="08C7A25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warning',</w:t>
            </w:r>
          </w:p>
          <w:p w14:paraId="6DAB529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608C888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mer: 900,</w:t>
            </w:r>
          </w:p>
          <w:p w14:paraId="0A5D9D4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lt;/script&gt;";</w:t>
            </w:r>
          </w:p>
          <w:p w14:paraId="44683DA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 else {</w:t>
            </w:r>
          </w:p>
          <w:p w14:paraId="6E132A94"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his-&gt;koneksi-&gt;query("INSERT INTO user(username,pass,hakakses) VALUES ('$username',PASSWORD('$pass'),'$hakakses')") or die(mysqli_error($this-&gt;koneksi));</w:t>
            </w:r>
          </w:p>
          <w:p w14:paraId="70555EF5"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swal("Input Data Berhasil")&lt;/script&gt;';</w:t>
            </w:r>
          </w:p>
          <w:p w14:paraId="1628CC2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echo "&lt;script&gt;location='index.php?page=admin';&lt;/script&gt;";</w:t>
            </w:r>
          </w:p>
          <w:p w14:paraId="362BA97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xml:space="preserve">echo "&lt;script&gt;setTimeout(function () { </w:t>
            </w:r>
          </w:p>
          <w:p w14:paraId="4411ED4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lastRenderedPageBreak/>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wal({</w:t>
            </w:r>
          </w:p>
          <w:p w14:paraId="7EC8F14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itle: 'Data Berhasil Diinputkan',</w:t>
            </w:r>
          </w:p>
          <w:p w14:paraId="7DDDBA0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type: 'success',</w:t>
            </w:r>
          </w:p>
          <w:p w14:paraId="3E36EBC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showConfirmButton: false,</w:t>
            </w:r>
          </w:p>
          <w:p w14:paraId="5BFFD22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t>
            </w:r>
          </w:p>
          <w:p w14:paraId="002F4B5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10);</w:t>
            </w:r>
          </w:p>
          <w:p w14:paraId="316907A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setTimeout(function(){</w:t>
            </w:r>
          </w:p>
          <w:p w14:paraId="2557E92A"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window.location.replace('index.php?page=admin');</w:t>
            </w:r>
          </w:p>
          <w:p w14:paraId="3898C168"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r>
            <w:r w:rsidRPr="00C645F2">
              <w:rPr>
                <w:rFonts w:ascii="Courier New" w:hAnsi="Courier New" w:cs="Courier New"/>
                <w:sz w:val="20"/>
                <w:szCs w:val="20"/>
              </w:rPr>
              <w:tab/>
              <w:t>} ,900); &lt;/script&gt;";</w:t>
            </w:r>
          </w:p>
          <w:p w14:paraId="574081C1"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w:t>
            </w:r>
          </w:p>
          <w:p w14:paraId="60BEB42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0F135E9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751FC54D"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edt_user($newuser,$username,$pass,$hakakses){</w:t>
            </w:r>
          </w:p>
          <w:p w14:paraId="5EE1190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UPDATE user SET username='$newuser',pass=PASSWORD('$pass'),hakakses='$hakakses' WHERE username='$username'") or die(mysqli_error($this-&gt;koneksi));</w:t>
            </w:r>
          </w:p>
          <w:p w14:paraId="7C8902EB"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2F41DD1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p>
          <w:p w14:paraId="0CCCA989"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function del_user($username){</w:t>
            </w:r>
          </w:p>
          <w:p w14:paraId="229093E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r>
            <w:r w:rsidRPr="00C645F2">
              <w:rPr>
                <w:rFonts w:ascii="Courier New" w:hAnsi="Courier New" w:cs="Courier New"/>
                <w:sz w:val="20"/>
                <w:szCs w:val="20"/>
              </w:rPr>
              <w:tab/>
              <w:t>$this-&gt;koneksi-&gt;query("DELETE FROM user WHERE username='$username'") or die(mysqli_error($this-&gt;koneksi));</w:t>
            </w:r>
          </w:p>
          <w:p w14:paraId="1F8617E6"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ab/>
              <w:t>}</w:t>
            </w:r>
          </w:p>
          <w:p w14:paraId="764FA160"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w:t>
            </w:r>
          </w:p>
          <w:p w14:paraId="67EEE35F"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user = new user($con);</w:t>
            </w:r>
          </w:p>
          <w:p w14:paraId="5295AB52"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data = new data($con);</w:t>
            </w:r>
          </w:p>
          <w:p w14:paraId="52DA53A3" w14:textId="77777777" w:rsidR="007B77FE" w:rsidRPr="00C645F2" w:rsidRDefault="007B77FE" w:rsidP="007B77FE">
            <w:pPr>
              <w:pStyle w:val="BodyText"/>
              <w:spacing w:line="240" w:lineRule="auto"/>
              <w:ind w:left="-11" w:firstLine="0"/>
              <w:jc w:val="left"/>
              <w:rPr>
                <w:rFonts w:ascii="Courier New" w:hAnsi="Courier New" w:cs="Courier New"/>
                <w:sz w:val="20"/>
                <w:szCs w:val="20"/>
              </w:rPr>
            </w:pPr>
            <w:r w:rsidRPr="00C645F2">
              <w:rPr>
                <w:rFonts w:ascii="Courier New" w:hAnsi="Courier New" w:cs="Courier New"/>
                <w:sz w:val="20"/>
                <w:szCs w:val="20"/>
              </w:rPr>
              <w:t>$dashboard = new dashboard($con);</w:t>
            </w:r>
          </w:p>
          <w:p w14:paraId="520BD780" w14:textId="1CC76ECE" w:rsidR="007B77FE" w:rsidRDefault="007B77FE" w:rsidP="007B77FE">
            <w:pPr>
              <w:pStyle w:val="BodyText"/>
              <w:spacing w:before="240" w:after="240" w:line="240" w:lineRule="auto"/>
              <w:ind w:firstLine="0"/>
            </w:pPr>
            <w:r w:rsidRPr="00C645F2">
              <w:rPr>
                <w:rFonts w:ascii="Courier New" w:hAnsi="Courier New" w:cs="Courier New"/>
                <w:sz w:val="20"/>
                <w:szCs w:val="20"/>
              </w:rPr>
              <w:t>?&gt;</w:t>
            </w:r>
          </w:p>
        </w:tc>
      </w:tr>
    </w:tbl>
    <w:p w14:paraId="455EF080" w14:textId="0737F099" w:rsidR="007B77FE" w:rsidRPr="00F77FE1" w:rsidRDefault="007B77FE" w:rsidP="00C862AC">
      <w:pPr>
        <w:pStyle w:val="BodyText"/>
        <w:spacing w:before="240" w:after="240" w:line="240" w:lineRule="auto"/>
        <w:ind w:left="720" w:hanging="720"/>
      </w:pPr>
    </w:p>
    <w:sectPr w:rsidR="007B77FE" w:rsidRPr="00F77FE1" w:rsidSect="00105EDC">
      <w:headerReference w:type="default" r:id="rId81"/>
      <w:footerReference w:type="default" r:id="rId82"/>
      <w:headerReference w:type="first" r:id="rId83"/>
      <w:footerReference w:type="first" r:id="rId84"/>
      <w:pgSz w:w="11900" w:h="16840" w:code="9"/>
      <w:pgMar w:top="2268" w:right="1701" w:bottom="1701" w:left="2268" w:header="1134" w:footer="689" w:gutter="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0" w:author="Donny Avianto" w:date="2017-12-09T13:14:00Z" w:initials="DA">
    <w:tbl>
      <w:tblPr>
        <w:tblStyle w:val="TableGrid"/>
        <w:tblW w:w="0" w:type="auto"/>
        <w:tblLook w:val="04A0" w:firstRow="1" w:lastRow="0" w:firstColumn="1" w:lastColumn="0" w:noHBand="0" w:noVBand="1"/>
      </w:tblPr>
      <w:tblGrid>
        <w:gridCol w:w="2065"/>
        <w:gridCol w:w="2065"/>
        <w:gridCol w:w="2065"/>
        <w:gridCol w:w="2066"/>
      </w:tblGrid>
      <w:tr w:rsidR="00294D50" w14:paraId="3212EE58" w14:textId="77777777" w:rsidTr="00F727D5">
        <w:tc>
          <w:tcPr>
            <w:tcW w:w="2065" w:type="dxa"/>
          </w:tcPr>
          <w:p w14:paraId="36B2FFDF" w14:textId="77777777" w:rsidR="00294D50" w:rsidRDefault="00294D50">
            <w:pPr>
              <w:pStyle w:val="CommentText"/>
              <w:ind w:firstLine="0"/>
              <w:rPr>
                <w:lang w:val="id-ID"/>
              </w:rPr>
            </w:pPr>
          </w:p>
        </w:tc>
        <w:tc>
          <w:tcPr>
            <w:tcW w:w="2065" w:type="dxa"/>
          </w:tcPr>
          <w:p w14:paraId="0C0ED473" w14:textId="77777777" w:rsidR="00294D50" w:rsidRDefault="00294D50">
            <w:pPr>
              <w:pStyle w:val="CommentText"/>
              <w:ind w:firstLine="0"/>
              <w:rPr>
                <w:lang w:val="id-ID"/>
              </w:rPr>
            </w:pPr>
          </w:p>
        </w:tc>
        <w:tc>
          <w:tcPr>
            <w:tcW w:w="2065" w:type="dxa"/>
          </w:tcPr>
          <w:p w14:paraId="2FF8E95D" w14:textId="77777777" w:rsidR="00294D50" w:rsidRDefault="00294D50">
            <w:pPr>
              <w:pStyle w:val="CommentText"/>
              <w:ind w:firstLine="0"/>
              <w:rPr>
                <w:lang w:val="id-ID"/>
              </w:rPr>
            </w:pPr>
          </w:p>
        </w:tc>
        <w:tc>
          <w:tcPr>
            <w:tcW w:w="2066" w:type="dxa"/>
          </w:tcPr>
          <w:p w14:paraId="7B1D675A" w14:textId="77777777" w:rsidR="00294D50" w:rsidRDefault="00294D50">
            <w:pPr>
              <w:pStyle w:val="CommentText"/>
              <w:ind w:firstLine="0"/>
              <w:rPr>
                <w:lang w:val="id-ID"/>
              </w:rPr>
            </w:pPr>
          </w:p>
        </w:tc>
      </w:tr>
    </w:tbl>
    <w:p w14:paraId="1B4E692F" w14:textId="77777777" w:rsidR="00294D50" w:rsidRPr="00736883" w:rsidRDefault="00294D50" w:rsidP="00F50294">
      <w:pPr>
        <w:pStyle w:val="CommentText"/>
        <w:rPr>
          <w:lang w:val="id-ID"/>
        </w:rPr>
      </w:pPr>
      <w:r>
        <w:rPr>
          <w:rStyle w:val="CommentReference"/>
        </w:rPr>
        <w:annotationRef/>
      </w:r>
      <w:r>
        <w:rPr>
          <w:lang w:val="id-ID"/>
        </w:rPr>
        <w:t>Diganti bentuk tabel bukan capture gambar</w:t>
      </w:r>
    </w:p>
  </w:comment>
  <w:comment w:id="140" w:author="Donny Avianto" w:date="2017-12-09T13:16:00Z" w:initials="DA">
    <w:p w14:paraId="5E238711" w14:textId="77777777" w:rsidR="00294D50" w:rsidRPr="00136516" w:rsidRDefault="00294D50" w:rsidP="00105EDC">
      <w:pPr>
        <w:pStyle w:val="CommentText"/>
        <w:rPr>
          <w:lang w:val="id-ID"/>
        </w:rPr>
      </w:pPr>
      <w:r>
        <w:rPr>
          <w:rStyle w:val="CommentReference"/>
        </w:rPr>
        <w:annotationRef/>
      </w:r>
      <w:r>
        <w:rPr>
          <w:lang w:val="id-ID"/>
        </w:rPr>
        <w:t>Sertakan bukti dan angka-angka yang teruku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4E692F" w15:done="0"/>
  <w15:commentEx w15:paraId="5E2387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238711" w16cid:durableId="1E9CC94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B62EAF" w14:textId="77777777" w:rsidR="00C205D5" w:rsidRDefault="00C205D5" w:rsidP="00C21E3A">
      <w:pPr>
        <w:spacing w:line="240" w:lineRule="auto"/>
      </w:pPr>
      <w:r>
        <w:separator/>
      </w:r>
    </w:p>
  </w:endnote>
  <w:endnote w:type="continuationSeparator" w:id="0">
    <w:p w14:paraId="21583047" w14:textId="77777777" w:rsidR="00C205D5" w:rsidRDefault="00C205D5"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018013"/>
      <w:docPartObj>
        <w:docPartGallery w:val="Page Numbers (Bottom of Page)"/>
        <w:docPartUnique/>
      </w:docPartObj>
    </w:sdtPr>
    <w:sdtEndPr>
      <w:rPr>
        <w:noProof/>
      </w:rPr>
    </w:sdtEndPr>
    <w:sdtContent>
      <w:p w14:paraId="0937DA83" w14:textId="0EA897F2" w:rsidR="00294D50" w:rsidRDefault="00294D50" w:rsidP="00645E60">
        <w:pPr>
          <w:pStyle w:val="Footer"/>
          <w:ind w:firstLine="0"/>
          <w:jc w:val="center"/>
        </w:pPr>
        <w:r>
          <w:fldChar w:fldCharType="begin"/>
        </w:r>
        <w:r>
          <w:instrText xml:space="preserve"> PAGE   \* MERGEFORMAT </w:instrText>
        </w:r>
        <w:r>
          <w:fldChar w:fldCharType="separate"/>
        </w:r>
        <w:r w:rsidR="00E54869">
          <w:rPr>
            <w:noProof/>
          </w:rPr>
          <w:t>xiii</w:t>
        </w:r>
        <w:r>
          <w:rPr>
            <w:noProof/>
          </w:rPr>
          <w:fldChar w:fldCharType="end"/>
        </w:r>
      </w:p>
    </w:sdtContent>
  </w:sdt>
  <w:p w14:paraId="39EBA0BC" w14:textId="77777777" w:rsidR="00294D50" w:rsidRDefault="00294D50" w:rsidP="004F4E7A">
    <w:pPr>
      <w:pStyle w:val="Footer"/>
      <w:ind w:firstLine="0"/>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5331418"/>
      <w:docPartObj>
        <w:docPartGallery w:val="Page Numbers (Bottom of Page)"/>
        <w:docPartUnique/>
      </w:docPartObj>
    </w:sdtPr>
    <w:sdtEndPr>
      <w:rPr>
        <w:noProof/>
      </w:rPr>
    </w:sdtEndPr>
    <w:sdtContent>
      <w:p w14:paraId="5B17BCCE" w14:textId="5C824F28" w:rsidR="00294D50" w:rsidRDefault="00C205D5" w:rsidP="004E70A6">
        <w:pPr>
          <w:pStyle w:val="Footer"/>
          <w:ind w:firstLine="0"/>
          <w:jc w:val="center"/>
        </w:pPr>
      </w:p>
    </w:sdtContent>
  </w:sdt>
  <w:p w14:paraId="43DC9AF5" w14:textId="77777777" w:rsidR="00294D50" w:rsidRDefault="00294D50"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3DE38" w14:textId="77777777" w:rsidR="00294D50" w:rsidRDefault="00294D50" w:rsidP="00202306">
    <w:pPr>
      <w:pStyle w:val="Footer"/>
      <w:ind w:firstLine="0"/>
      <w:jc w:val="center"/>
    </w:pPr>
  </w:p>
  <w:p w14:paraId="39810766" w14:textId="77777777" w:rsidR="00294D50" w:rsidRDefault="00294D50" w:rsidP="004F4E7A">
    <w:pPr>
      <w:pStyle w:val="Footer"/>
      <w:ind w:firstLine="0"/>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7169562"/>
      <w:docPartObj>
        <w:docPartGallery w:val="Page Numbers (Bottom of Page)"/>
        <w:docPartUnique/>
      </w:docPartObj>
    </w:sdtPr>
    <w:sdtEndPr>
      <w:rPr>
        <w:noProof/>
      </w:rPr>
    </w:sdtEndPr>
    <w:sdtContent>
      <w:p w14:paraId="1C2C5499" w14:textId="77777777" w:rsidR="00294D50" w:rsidRDefault="00294D50" w:rsidP="004E70A6">
        <w:pPr>
          <w:pStyle w:val="Footer"/>
          <w:ind w:firstLine="0"/>
          <w:jc w:val="center"/>
        </w:pPr>
      </w:p>
      <w:p w14:paraId="79FAC057" w14:textId="371B8263" w:rsidR="00294D50" w:rsidRDefault="00294D50" w:rsidP="004E70A6">
        <w:pPr>
          <w:pStyle w:val="Footer"/>
          <w:ind w:firstLine="0"/>
          <w:jc w:val="center"/>
        </w:pPr>
        <w:r>
          <w:fldChar w:fldCharType="begin"/>
        </w:r>
        <w:r w:rsidRPr="00645E60">
          <w:instrText xml:space="preserve"> PAGE   \* MERGEFORMAT </w:instrText>
        </w:r>
        <w:r>
          <w:fldChar w:fldCharType="separate"/>
        </w:r>
        <w:r w:rsidR="00E54869">
          <w:rPr>
            <w:noProof/>
          </w:rPr>
          <w:t>14</w:t>
        </w:r>
        <w:r>
          <w:rPr>
            <w:noProof/>
          </w:rPr>
          <w:fldChar w:fldCharType="end"/>
        </w:r>
      </w:p>
    </w:sdtContent>
  </w:sdt>
  <w:p w14:paraId="23B1CFCE" w14:textId="77777777" w:rsidR="00294D50" w:rsidRDefault="00294D50"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9549512"/>
      <w:docPartObj>
        <w:docPartGallery w:val="Page Numbers (Bottom of Page)"/>
        <w:docPartUnique/>
      </w:docPartObj>
    </w:sdtPr>
    <w:sdtEndPr>
      <w:rPr>
        <w:noProof/>
      </w:rPr>
    </w:sdtEndPr>
    <w:sdtContent>
      <w:p w14:paraId="49AE65FA" w14:textId="35B342AA" w:rsidR="00294D50" w:rsidRDefault="00294D50">
        <w:pPr>
          <w:pStyle w:val="Footer"/>
          <w:jc w:val="center"/>
        </w:pPr>
        <w:r>
          <w:fldChar w:fldCharType="begin"/>
        </w:r>
        <w:r>
          <w:instrText xml:space="preserve"> PAGE   \* MERGEFORMAT </w:instrText>
        </w:r>
        <w:r>
          <w:fldChar w:fldCharType="separate"/>
        </w:r>
        <w:r w:rsidR="00E54869">
          <w:rPr>
            <w:noProof/>
          </w:rPr>
          <w:t>56</w:t>
        </w:r>
        <w:r>
          <w:rPr>
            <w:noProof/>
          </w:rPr>
          <w:fldChar w:fldCharType="end"/>
        </w:r>
      </w:p>
    </w:sdtContent>
  </w:sdt>
  <w:p w14:paraId="428B0435" w14:textId="77777777" w:rsidR="00294D50" w:rsidRDefault="00294D50" w:rsidP="00A84094">
    <w:pPr>
      <w:pStyle w:val="Footer"/>
      <w:tabs>
        <w:tab w:val="clear" w:pos="4680"/>
      </w:tabs>
      <w:ind w:firstLine="0"/>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3107582"/>
      <w:docPartObj>
        <w:docPartGallery w:val="Page Numbers (Bottom of Page)"/>
        <w:docPartUnique/>
      </w:docPartObj>
    </w:sdtPr>
    <w:sdtEndPr>
      <w:rPr>
        <w:noProof/>
      </w:rPr>
    </w:sdtEndPr>
    <w:sdtContent>
      <w:p w14:paraId="346228EC" w14:textId="779C72F8" w:rsidR="00262296" w:rsidRDefault="00262296">
        <w:pPr>
          <w:pStyle w:val="Footer"/>
          <w:jc w:val="center"/>
        </w:pPr>
        <w:r>
          <w:fldChar w:fldCharType="begin"/>
        </w:r>
        <w:r>
          <w:instrText xml:space="preserve"> PAGE   \* MERGEFORMAT </w:instrText>
        </w:r>
        <w:r>
          <w:fldChar w:fldCharType="separate"/>
        </w:r>
        <w:r w:rsidR="00E54869">
          <w:rPr>
            <w:noProof/>
          </w:rPr>
          <w:t>58</w:t>
        </w:r>
        <w:r>
          <w:rPr>
            <w:noProof/>
          </w:rPr>
          <w:fldChar w:fldCharType="end"/>
        </w:r>
      </w:p>
    </w:sdtContent>
  </w:sdt>
  <w:p w14:paraId="557BC0F8" w14:textId="1C7B4CE3" w:rsidR="00294D50" w:rsidRDefault="00262296" w:rsidP="00262296">
    <w:pPr>
      <w:pStyle w:val="Footer"/>
      <w:tabs>
        <w:tab w:val="left" w:pos="4980"/>
      </w:tabs>
      <w:ind w:firstLine="0"/>
      <w:jc w:val="left"/>
    </w:pPr>
    <w:r>
      <w:tab/>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B2C969" w14:textId="77777777" w:rsidR="00262296" w:rsidRDefault="00262296" w:rsidP="00262296">
    <w:pPr>
      <w:pStyle w:val="Footer"/>
      <w:tabs>
        <w:tab w:val="left" w:pos="4980"/>
      </w:tabs>
      <w:ind w:firstLine="0"/>
      <w:jc w:val="left"/>
    </w:pPr>
    <w:r>
      <w:tab/>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BE74" w14:textId="77777777" w:rsidR="00FF1DBC" w:rsidRDefault="00FF1DBC"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48B84" w14:textId="77777777" w:rsidR="00C205D5" w:rsidRDefault="00C205D5" w:rsidP="00C21E3A">
      <w:pPr>
        <w:spacing w:line="240" w:lineRule="auto"/>
      </w:pPr>
      <w:r>
        <w:separator/>
      </w:r>
    </w:p>
  </w:footnote>
  <w:footnote w:type="continuationSeparator" w:id="0">
    <w:p w14:paraId="4C738EAD" w14:textId="77777777" w:rsidR="00C205D5" w:rsidRDefault="00C205D5"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D4909" w14:textId="77777777" w:rsidR="00294D50" w:rsidRDefault="00294D50">
    <w:pPr>
      <w:pStyle w:val="Header"/>
      <w:jc w:val="right"/>
    </w:pPr>
  </w:p>
  <w:p w14:paraId="0FE79E7D" w14:textId="77777777" w:rsidR="00294D50" w:rsidRDefault="00294D50"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222657"/>
      <w:docPartObj>
        <w:docPartGallery w:val="Page Numbers (Top of Page)"/>
        <w:docPartUnique/>
      </w:docPartObj>
    </w:sdtPr>
    <w:sdtEndPr>
      <w:rPr>
        <w:noProof/>
      </w:rPr>
    </w:sdtEndPr>
    <w:sdtContent>
      <w:p w14:paraId="33545CFF" w14:textId="5F7A902B" w:rsidR="00294D50" w:rsidRDefault="00294D50">
        <w:pPr>
          <w:pStyle w:val="Header"/>
          <w:jc w:val="right"/>
        </w:pPr>
        <w:r>
          <w:fldChar w:fldCharType="begin"/>
        </w:r>
        <w:r w:rsidRPr="002B35F3">
          <w:instrText xml:space="preserve"> PAGE   \* MERGEFORMAT </w:instrText>
        </w:r>
        <w:r>
          <w:fldChar w:fldCharType="separate"/>
        </w:r>
        <w:r w:rsidR="00E54869">
          <w:rPr>
            <w:noProof/>
          </w:rPr>
          <w:t>55</w:t>
        </w:r>
        <w:r>
          <w:rPr>
            <w:noProof/>
          </w:rPr>
          <w:fldChar w:fldCharType="end"/>
        </w:r>
      </w:p>
    </w:sdtContent>
  </w:sdt>
  <w:p w14:paraId="4035ED9E" w14:textId="159F165C" w:rsidR="00294D50" w:rsidRDefault="00294D50" w:rsidP="009A25CB">
    <w:pPr>
      <w:pStyle w:val="Heade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E5273" w14:textId="77777777" w:rsidR="00294D50" w:rsidRDefault="00294D5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ECEC1" w14:textId="77777777" w:rsidR="00294D50" w:rsidRDefault="00294D50" w:rsidP="009A25CB">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5235917"/>
      <w:docPartObj>
        <w:docPartGallery w:val="Page Numbers (Top of Page)"/>
        <w:docPartUnique/>
      </w:docPartObj>
    </w:sdtPr>
    <w:sdtEndPr>
      <w:rPr>
        <w:noProof/>
      </w:rPr>
    </w:sdtEndPr>
    <w:sdtContent>
      <w:p w14:paraId="65AB52E3" w14:textId="34787547" w:rsidR="00FF1DBC" w:rsidRDefault="00FF1DBC">
        <w:pPr>
          <w:pStyle w:val="Header"/>
          <w:jc w:val="right"/>
        </w:pPr>
        <w:r>
          <w:fldChar w:fldCharType="begin"/>
        </w:r>
        <w:r>
          <w:instrText xml:space="preserve"> PAGE   \* MERGEFORMAT </w:instrText>
        </w:r>
        <w:r>
          <w:fldChar w:fldCharType="separate"/>
        </w:r>
        <w:r w:rsidR="00E54869">
          <w:rPr>
            <w:noProof/>
          </w:rPr>
          <w:t>67</w:t>
        </w:r>
        <w:r>
          <w:rPr>
            <w:noProof/>
          </w:rPr>
          <w:fldChar w:fldCharType="end"/>
        </w:r>
      </w:p>
    </w:sdtContent>
  </w:sdt>
  <w:p w14:paraId="5337E720" w14:textId="77777777" w:rsidR="00FF1DBC" w:rsidRDefault="00FF1DBC" w:rsidP="009A25CB">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5513518"/>
      <w:docPartObj>
        <w:docPartGallery w:val="Page Numbers (Top of Page)"/>
        <w:docPartUnique/>
      </w:docPartObj>
    </w:sdtPr>
    <w:sdtEndPr>
      <w:rPr>
        <w:noProof/>
      </w:rPr>
    </w:sdtEndPr>
    <w:sdtContent>
      <w:p w14:paraId="7EF221C4" w14:textId="3408FF4F" w:rsidR="00294D50" w:rsidRDefault="00294D50">
        <w:pPr>
          <w:pStyle w:val="Header"/>
          <w:jc w:val="right"/>
        </w:pPr>
        <w:r>
          <w:fldChar w:fldCharType="begin"/>
        </w:r>
        <w:r>
          <w:instrText xml:space="preserve"> PAGE   \* MERGEFORMAT </w:instrText>
        </w:r>
        <w:r>
          <w:fldChar w:fldCharType="separate"/>
        </w:r>
        <w:r w:rsidR="00E54869">
          <w:rPr>
            <w:noProof/>
          </w:rPr>
          <w:t>59</w:t>
        </w:r>
        <w:r>
          <w:rPr>
            <w:noProof/>
          </w:rPr>
          <w:fldChar w:fldCharType="end"/>
        </w:r>
      </w:p>
    </w:sdtContent>
  </w:sdt>
  <w:p w14:paraId="03FA1E68" w14:textId="77777777" w:rsidR="00294D50" w:rsidRDefault="00294D5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63637"/>
    <w:multiLevelType w:val="hybridMultilevel"/>
    <w:tmpl w:val="663A4D8E"/>
    <w:lvl w:ilvl="0" w:tplc="AC885412">
      <w:start w:val="1"/>
      <w:numFmt w:val="decimal"/>
      <w:pStyle w:val="46"/>
      <w:lvlText w:val="4.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15:restartNumberingAfterBreak="0">
    <w:nsid w:val="05F94F7C"/>
    <w:multiLevelType w:val="hybridMultilevel"/>
    <w:tmpl w:val="F86624F0"/>
    <w:lvl w:ilvl="0" w:tplc="528E9D6E">
      <w:start w:val="1"/>
      <w:numFmt w:val="decimal"/>
      <w:pStyle w:val="53"/>
      <w:lvlText w:val="5.3.%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4" w15:restartNumberingAfterBreak="0">
    <w:nsid w:val="16F32858"/>
    <w:multiLevelType w:val="hybridMultilevel"/>
    <w:tmpl w:val="650013C0"/>
    <w:lvl w:ilvl="0" w:tplc="4B72C2F2">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2F11BC"/>
    <w:multiLevelType w:val="hybridMultilevel"/>
    <w:tmpl w:val="DB107F3C"/>
    <w:lvl w:ilvl="0" w:tplc="EA2AE3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9ED3D4E"/>
    <w:multiLevelType w:val="hybridMultilevel"/>
    <w:tmpl w:val="B79EDC96"/>
    <w:lvl w:ilvl="0" w:tplc="9288FF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F8381B"/>
    <w:multiLevelType w:val="multilevel"/>
    <w:tmpl w:val="53E61A9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decimal"/>
      <w:lvlText w:val="%4)"/>
      <w:lvlJc w:val="left"/>
      <w:pPr>
        <w:ind w:left="1134" w:hanging="567"/>
      </w:pPr>
      <w:rPr>
        <w:rFonts w:hint="default"/>
        <w:b w:val="0"/>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1D8F1B1E"/>
    <w:multiLevelType w:val="hybridMultilevel"/>
    <w:tmpl w:val="84CC17B2"/>
    <w:lvl w:ilvl="0" w:tplc="63D690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E654007"/>
    <w:multiLevelType w:val="hybridMultilevel"/>
    <w:tmpl w:val="1A849EF0"/>
    <w:lvl w:ilvl="0" w:tplc="E07A2BA2">
      <w:start w:val="1"/>
      <w:numFmt w:val="decimal"/>
      <w:pStyle w:val="52"/>
      <w:lvlText w:val="5.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AE0931"/>
    <w:multiLevelType w:val="hybridMultilevel"/>
    <w:tmpl w:val="053080E8"/>
    <w:lvl w:ilvl="0" w:tplc="C5CA81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D92652"/>
    <w:multiLevelType w:val="hybridMultilevel"/>
    <w:tmpl w:val="E522038E"/>
    <w:lvl w:ilvl="0" w:tplc="CEA426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9D1603A"/>
    <w:multiLevelType w:val="multilevel"/>
    <w:tmpl w:val="D7322B66"/>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b/>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B2A32D6"/>
    <w:multiLevelType w:val="hybridMultilevel"/>
    <w:tmpl w:val="2F24E238"/>
    <w:lvl w:ilvl="0" w:tplc="0E88E59E">
      <w:start w:val="1"/>
      <w:numFmt w:val="decimal"/>
      <w:pStyle w:val="45"/>
      <w:lvlText w:val="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C161080"/>
    <w:multiLevelType w:val="multilevel"/>
    <w:tmpl w:val="41C4923A"/>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lvlText w:val="%4."/>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308A532A"/>
    <w:multiLevelType w:val="hybridMultilevel"/>
    <w:tmpl w:val="33665538"/>
    <w:lvl w:ilvl="0" w:tplc="73BE9FB4">
      <w:start w:val="1"/>
      <w:numFmt w:val="decimal"/>
      <w:pStyle w:val="511"/>
      <w:lvlText w:val="5.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B75DED"/>
    <w:multiLevelType w:val="hybridMultilevel"/>
    <w:tmpl w:val="F94ECADC"/>
    <w:lvl w:ilvl="0" w:tplc="33F6AC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8" w15:restartNumberingAfterBreak="0">
    <w:nsid w:val="3D06513C"/>
    <w:multiLevelType w:val="multilevel"/>
    <w:tmpl w:val="81644B08"/>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b/>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86639CD"/>
    <w:multiLevelType w:val="hybridMultilevel"/>
    <w:tmpl w:val="51F0FEE4"/>
    <w:lvl w:ilvl="0" w:tplc="38A6A6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92B2F75"/>
    <w:multiLevelType w:val="hybridMultilevel"/>
    <w:tmpl w:val="33521650"/>
    <w:lvl w:ilvl="0" w:tplc="7DB63F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51603A5"/>
    <w:multiLevelType w:val="multilevel"/>
    <w:tmpl w:val="04801BB8"/>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decimal"/>
      <w:lvlText w:val="%4)"/>
      <w:lvlJc w:val="left"/>
      <w:pPr>
        <w:ind w:left="1134" w:hanging="567"/>
      </w:pPr>
      <w:rPr>
        <w:rFonts w:hint="default"/>
        <w:b w:val="0"/>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55B413A0"/>
    <w:multiLevelType w:val="hybridMultilevel"/>
    <w:tmpl w:val="E45E91EE"/>
    <w:lvl w:ilvl="0" w:tplc="C5968640">
      <w:start w:val="1"/>
      <w:numFmt w:val="lowerLetter"/>
      <w:lvlText w:val="%1."/>
      <w:lvlJc w:val="left"/>
      <w:pPr>
        <w:ind w:left="2345" w:hanging="360"/>
      </w:pPr>
      <w:rPr>
        <w:rFonts w:hint="default"/>
        <w:b/>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6" w15:restartNumberingAfterBreak="0">
    <w:nsid w:val="5A215FCC"/>
    <w:multiLevelType w:val="hybridMultilevel"/>
    <w:tmpl w:val="C1EAAE92"/>
    <w:lvl w:ilvl="0" w:tplc="61102D1A">
      <w:start w:val="1"/>
      <w:numFmt w:val="decimal"/>
      <w:pStyle w:val="32"/>
      <w:lvlText w:val="3.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15:restartNumberingAfterBreak="0">
    <w:nsid w:val="5F1A3BAB"/>
    <w:multiLevelType w:val="multilevel"/>
    <w:tmpl w:val="B604422C"/>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lvlText w:val="%4."/>
      <w:lvlJc w:val="left"/>
      <w:pPr>
        <w:ind w:left="1134" w:hanging="567"/>
      </w:pPr>
      <w:rPr>
        <w:rFonts w:hint="default"/>
        <w:b w:val="0"/>
      </w:rPr>
    </w:lvl>
    <w:lvl w:ilvl="4">
      <w:start w:val="1"/>
      <w:numFmt w:val="decimal"/>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5F366C51"/>
    <w:multiLevelType w:val="multilevel"/>
    <w:tmpl w:val="C22A597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lvlText w:val="%4."/>
      <w:lvlJc w:val="left"/>
      <w:pPr>
        <w:ind w:left="1134" w:hanging="567"/>
      </w:pPr>
      <w:rPr>
        <w:rFonts w:hint="default"/>
        <w:b w:val="0"/>
      </w:rPr>
    </w:lvl>
    <w:lvl w:ilvl="4">
      <w:start w:val="1"/>
      <w:numFmt w:val="lowerLetter"/>
      <w:lvlText w:val="%5."/>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9" w15:restartNumberingAfterBreak="0">
    <w:nsid w:val="60EA299F"/>
    <w:multiLevelType w:val="hybridMultilevel"/>
    <w:tmpl w:val="1EA4DA36"/>
    <w:lvl w:ilvl="0" w:tplc="82C0943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15:restartNumberingAfterBreak="0">
    <w:nsid w:val="61833359"/>
    <w:multiLevelType w:val="hybridMultilevel"/>
    <w:tmpl w:val="54AEE858"/>
    <w:lvl w:ilvl="0" w:tplc="23806A6A">
      <w:start w:val="1"/>
      <w:numFmt w:val="decimal"/>
      <w:pStyle w:val="421"/>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6B5772D"/>
    <w:multiLevelType w:val="hybridMultilevel"/>
    <w:tmpl w:val="6292D7EC"/>
    <w:lvl w:ilvl="0" w:tplc="030EA980">
      <w:start w:val="1"/>
      <w:numFmt w:val="decimal"/>
      <w:pStyle w:val="44"/>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3" w15:restartNumberingAfterBreak="0">
    <w:nsid w:val="6F16634E"/>
    <w:multiLevelType w:val="hybridMultilevel"/>
    <w:tmpl w:val="782A6D9E"/>
    <w:lvl w:ilvl="0" w:tplc="8904D6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0617CAD"/>
    <w:multiLevelType w:val="hybridMultilevel"/>
    <w:tmpl w:val="57527FE0"/>
    <w:lvl w:ilvl="0" w:tplc="8DC086D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71564C04"/>
    <w:multiLevelType w:val="hybridMultilevel"/>
    <w:tmpl w:val="0270BB1C"/>
    <w:lvl w:ilvl="0" w:tplc="A1326B38">
      <w:start w:val="1"/>
      <w:numFmt w:val="decimal"/>
      <w:pStyle w:val="51"/>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255718C"/>
    <w:multiLevelType w:val="multilevel"/>
    <w:tmpl w:val="A8C4FD8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61F6066"/>
    <w:multiLevelType w:val="multilevel"/>
    <w:tmpl w:val="1FFC53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C047DE2"/>
    <w:multiLevelType w:val="hybridMultilevel"/>
    <w:tmpl w:val="24EA8002"/>
    <w:lvl w:ilvl="0" w:tplc="1E40E28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7C4A7583"/>
    <w:multiLevelType w:val="multilevel"/>
    <w:tmpl w:val="315858B8"/>
    <w:lvl w:ilvl="0">
      <w:start w:val="5"/>
      <w:numFmt w:val="decimal"/>
      <w:lvlText w:val="%1"/>
      <w:lvlJc w:val="left"/>
      <w:pPr>
        <w:ind w:left="360" w:hanging="360"/>
      </w:pPr>
      <w:rPr>
        <w:rFonts w:hint="default"/>
      </w:rPr>
    </w:lvl>
    <w:lvl w:ilvl="1">
      <w:start w:val="1"/>
      <w:numFmt w:val="decimal"/>
      <w:pStyle w:val="BAB2"/>
      <w:lvlText w:val="1.%2. "/>
      <w:lvlJc w:val="left"/>
      <w:pPr>
        <w:ind w:left="360" w:hanging="360"/>
      </w:pPr>
      <w:rPr>
        <w:rFonts w:hint="default"/>
      </w:rPr>
    </w:lvl>
    <w:lvl w:ilvl="2">
      <w:start w:val="1"/>
      <w:numFmt w:val="decimal"/>
      <w:pStyle w:val="Heading3"/>
      <w:lvlText w:val="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F052C86"/>
    <w:multiLevelType w:val="hybridMultilevel"/>
    <w:tmpl w:val="F530CD7C"/>
    <w:lvl w:ilvl="0" w:tplc="0EB205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0"/>
  </w:num>
  <w:num w:numId="2">
    <w:abstractNumId w:val="17"/>
  </w:num>
  <w:num w:numId="3">
    <w:abstractNumId w:val="32"/>
  </w:num>
  <w:num w:numId="4">
    <w:abstractNumId w:val="28"/>
  </w:num>
  <w:num w:numId="5">
    <w:abstractNumId w:val="2"/>
  </w:num>
  <w:num w:numId="6">
    <w:abstractNumId w:val="19"/>
  </w:num>
  <w:num w:numId="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5"/>
  </w:num>
  <w:num w:numId="9">
    <w:abstractNumId w:val="27"/>
  </w:num>
  <w:num w:numId="10">
    <w:abstractNumId w:val="28"/>
  </w:num>
  <w:num w:numId="11">
    <w:abstractNumId w:val="39"/>
  </w:num>
  <w:num w:numId="12">
    <w:abstractNumId w:val="36"/>
  </w:num>
  <w:num w:numId="13">
    <w:abstractNumId w:val="29"/>
  </w:num>
  <w:num w:numId="14">
    <w:abstractNumId w:val="10"/>
  </w:num>
  <w:num w:numId="15">
    <w:abstractNumId w:val="5"/>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8"/>
  </w:num>
  <w:num w:numId="20">
    <w:abstractNumId w:val="24"/>
  </w:num>
  <w:num w:numId="21">
    <w:abstractNumId w:val="7"/>
  </w:num>
  <w:num w:numId="22">
    <w:abstractNumId w:val="26"/>
  </w:num>
  <w:num w:numId="23">
    <w:abstractNumId w:val="30"/>
  </w:num>
  <w:num w:numId="24">
    <w:abstractNumId w:val="31"/>
  </w:num>
  <w:num w:numId="25">
    <w:abstractNumId w:val="13"/>
  </w:num>
  <w:num w:numId="26">
    <w:abstractNumId w:val="0"/>
  </w:num>
  <w:num w:numId="27">
    <w:abstractNumId w:val="35"/>
  </w:num>
  <w:num w:numId="28">
    <w:abstractNumId w:val="15"/>
  </w:num>
  <w:num w:numId="29">
    <w:abstractNumId w:val="9"/>
  </w:num>
  <w:num w:numId="30">
    <w:abstractNumId w:val="3"/>
  </w:num>
  <w:num w:numId="31">
    <w:abstractNumId w:val="14"/>
  </w:num>
  <w:num w:numId="32">
    <w:abstractNumId w:val="4"/>
  </w:num>
  <w:num w:numId="33">
    <w:abstractNumId w:val="6"/>
  </w:num>
  <w:num w:numId="34">
    <w:abstractNumId w:val="40"/>
  </w:num>
  <w:num w:numId="35">
    <w:abstractNumId w:val="33"/>
  </w:num>
  <w:num w:numId="36">
    <w:abstractNumId w:val="11"/>
  </w:num>
  <w:num w:numId="37">
    <w:abstractNumId w:val="23"/>
  </w:num>
  <w:num w:numId="38">
    <w:abstractNumId w:val="22"/>
  </w:num>
  <w:num w:numId="39">
    <w:abstractNumId w:val="8"/>
  </w:num>
  <w:num w:numId="40">
    <w:abstractNumId w:val="34"/>
  </w:num>
  <w:num w:numId="41">
    <w:abstractNumId w:val="16"/>
  </w:num>
  <w:num w:numId="42">
    <w:abstractNumId w:val="38"/>
  </w:num>
  <w:numIdMacAtCleanup w:val="4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nny Avianto">
    <w15:presenceInfo w15:providerId="None" w15:userId="Donny Avian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D84"/>
    <w:rsid w:val="000012BD"/>
    <w:rsid w:val="0000155C"/>
    <w:rsid w:val="0000157A"/>
    <w:rsid w:val="000017B3"/>
    <w:rsid w:val="00001970"/>
    <w:rsid w:val="00003722"/>
    <w:rsid w:val="0001017B"/>
    <w:rsid w:val="000104A8"/>
    <w:rsid w:val="00012351"/>
    <w:rsid w:val="00012550"/>
    <w:rsid w:val="00013905"/>
    <w:rsid w:val="00014B25"/>
    <w:rsid w:val="00015C56"/>
    <w:rsid w:val="0001776E"/>
    <w:rsid w:val="00017DD8"/>
    <w:rsid w:val="00020F50"/>
    <w:rsid w:val="00021CD9"/>
    <w:rsid w:val="00022E26"/>
    <w:rsid w:val="00023086"/>
    <w:rsid w:val="000239E0"/>
    <w:rsid w:val="00024F45"/>
    <w:rsid w:val="000276CD"/>
    <w:rsid w:val="00030CED"/>
    <w:rsid w:val="00031387"/>
    <w:rsid w:val="00032C5B"/>
    <w:rsid w:val="00032CFE"/>
    <w:rsid w:val="00033032"/>
    <w:rsid w:val="00034505"/>
    <w:rsid w:val="00034B65"/>
    <w:rsid w:val="00035673"/>
    <w:rsid w:val="0003580C"/>
    <w:rsid w:val="0003592D"/>
    <w:rsid w:val="00035C72"/>
    <w:rsid w:val="00035DE9"/>
    <w:rsid w:val="000423EE"/>
    <w:rsid w:val="00043BCA"/>
    <w:rsid w:val="00044033"/>
    <w:rsid w:val="00045D36"/>
    <w:rsid w:val="000463D5"/>
    <w:rsid w:val="0005054E"/>
    <w:rsid w:val="00050BC7"/>
    <w:rsid w:val="00051982"/>
    <w:rsid w:val="00051DE7"/>
    <w:rsid w:val="00057A6E"/>
    <w:rsid w:val="0006268C"/>
    <w:rsid w:val="00062D5D"/>
    <w:rsid w:val="0006390F"/>
    <w:rsid w:val="00063B45"/>
    <w:rsid w:val="0006458B"/>
    <w:rsid w:val="00064F0B"/>
    <w:rsid w:val="000662CF"/>
    <w:rsid w:val="000662F0"/>
    <w:rsid w:val="00067637"/>
    <w:rsid w:val="00067A15"/>
    <w:rsid w:val="00070159"/>
    <w:rsid w:val="000708AE"/>
    <w:rsid w:val="00070FAA"/>
    <w:rsid w:val="00072E28"/>
    <w:rsid w:val="0007319F"/>
    <w:rsid w:val="000739D9"/>
    <w:rsid w:val="000740BA"/>
    <w:rsid w:val="000801F9"/>
    <w:rsid w:val="00080ED0"/>
    <w:rsid w:val="00084285"/>
    <w:rsid w:val="00090B9A"/>
    <w:rsid w:val="000929BC"/>
    <w:rsid w:val="00092ADA"/>
    <w:rsid w:val="00094172"/>
    <w:rsid w:val="00094B1C"/>
    <w:rsid w:val="000952FF"/>
    <w:rsid w:val="00095E53"/>
    <w:rsid w:val="00096062"/>
    <w:rsid w:val="00096D44"/>
    <w:rsid w:val="000A1543"/>
    <w:rsid w:val="000A1883"/>
    <w:rsid w:val="000A26B0"/>
    <w:rsid w:val="000A27CD"/>
    <w:rsid w:val="000A3829"/>
    <w:rsid w:val="000A49D4"/>
    <w:rsid w:val="000A4B41"/>
    <w:rsid w:val="000A4E5B"/>
    <w:rsid w:val="000B09CE"/>
    <w:rsid w:val="000B0B66"/>
    <w:rsid w:val="000B2CD6"/>
    <w:rsid w:val="000B3B38"/>
    <w:rsid w:val="000B45F9"/>
    <w:rsid w:val="000B64F3"/>
    <w:rsid w:val="000C1687"/>
    <w:rsid w:val="000C4F53"/>
    <w:rsid w:val="000D12D1"/>
    <w:rsid w:val="000D1743"/>
    <w:rsid w:val="000D1800"/>
    <w:rsid w:val="000D240A"/>
    <w:rsid w:val="000D2B5C"/>
    <w:rsid w:val="000D38D1"/>
    <w:rsid w:val="000D4134"/>
    <w:rsid w:val="000D464B"/>
    <w:rsid w:val="000D6562"/>
    <w:rsid w:val="000D6A3B"/>
    <w:rsid w:val="000D6BD6"/>
    <w:rsid w:val="000D7674"/>
    <w:rsid w:val="000D7891"/>
    <w:rsid w:val="000D7E68"/>
    <w:rsid w:val="000E3757"/>
    <w:rsid w:val="000F01FD"/>
    <w:rsid w:val="000F161D"/>
    <w:rsid w:val="000F3964"/>
    <w:rsid w:val="000F44B6"/>
    <w:rsid w:val="000F54B4"/>
    <w:rsid w:val="0010136F"/>
    <w:rsid w:val="00102082"/>
    <w:rsid w:val="0010489F"/>
    <w:rsid w:val="001048CE"/>
    <w:rsid w:val="00105EDC"/>
    <w:rsid w:val="00107AAB"/>
    <w:rsid w:val="00110D27"/>
    <w:rsid w:val="00113C02"/>
    <w:rsid w:val="00115103"/>
    <w:rsid w:val="00115787"/>
    <w:rsid w:val="001157E0"/>
    <w:rsid w:val="00117968"/>
    <w:rsid w:val="0012064C"/>
    <w:rsid w:val="0012384D"/>
    <w:rsid w:val="00124831"/>
    <w:rsid w:val="00125A62"/>
    <w:rsid w:val="001275C9"/>
    <w:rsid w:val="0013211C"/>
    <w:rsid w:val="00132E1B"/>
    <w:rsid w:val="00133629"/>
    <w:rsid w:val="00135BD8"/>
    <w:rsid w:val="00146129"/>
    <w:rsid w:val="001468E9"/>
    <w:rsid w:val="00147E84"/>
    <w:rsid w:val="001502B8"/>
    <w:rsid w:val="00150AC0"/>
    <w:rsid w:val="00150DB0"/>
    <w:rsid w:val="00151239"/>
    <w:rsid w:val="001517E5"/>
    <w:rsid w:val="00154CBD"/>
    <w:rsid w:val="00155135"/>
    <w:rsid w:val="00155CF6"/>
    <w:rsid w:val="00157289"/>
    <w:rsid w:val="0016048B"/>
    <w:rsid w:val="001630D9"/>
    <w:rsid w:val="0016517B"/>
    <w:rsid w:val="00166666"/>
    <w:rsid w:val="00166B28"/>
    <w:rsid w:val="00166BB1"/>
    <w:rsid w:val="00167D34"/>
    <w:rsid w:val="00170C65"/>
    <w:rsid w:val="0017246B"/>
    <w:rsid w:val="0017642C"/>
    <w:rsid w:val="0017713D"/>
    <w:rsid w:val="00180319"/>
    <w:rsid w:val="00180A50"/>
    <w:rsid w:val="001840B6"/>
    <w:rsid w:val="00191479"/>
    <w:rsid w:val="00191EB6"/>
    <w:rsid w:val="001956D1"/>
    <w:rsid w:val="00195966"/>
    <w:rsid w:val="00196AB0"/>
    <w:rsid w:val="00196CED"/>
    <w:rsid w:val="00197C97"/>
    <w:rsid w:val="001A184D"/>
    <w:rsid w:val="001A1B17"/>
    <w:rsid w:val="001A25AF"/>
    <w:rsid w:val="001A3CA6"/>
    <w:rsid w:val="001A7EE8"/>
    <w:rsid w:val="001B2F01"/>
    <w:rsid w:val="001B32A4"/>
    <w:rsid w:val="001B7AA9"/>
    <w:rsid w:val="001C037F"/>
    <w:rsid w:val="001C15A9"/>
    <w:rsid w:val="001C1795"/>
    <w:rsid w:val="001C1992"/>
    <w:rsid w:val="001C1EEA"/>
    <w:rsid w:val="001C6A6D"/>
    <w:rsid w:val="001D028A"/>
    <w:rsid w:val="001D3462"/>
    <w:rsid w:val="001D40DB"/>
    <w:rsid w:val="001D4D61"/>
    <w:rsid w:val="001D684E"/>
    <w:rsid w:val="001E1673"/>
    <w:rsid w:val="001E1A8D"/>
    <w:rsid w:val="001E6D90"/>
    <w:rsid w:val="001E764C"/>
    <w:rsid w:val="001E79B4"/>
    <w:rsid w:val="001F08E3"/>
    <w:rsid w:val="001F1A5E"/>
    <w:rsid w:val="001F1FF9"/>
    <w:rsid w:val="001F2C4F"/>
    <w:rsid w:val="001F772D"/>
    <w:rsid w:val="001F7D6E"/>
    <w:rsid w:val="00200FD4"/>
    <w:rsid w:val="0020133B"/>
    <w:rsid w:val="00202306"/>
    <w:rsid w:val="0020404A"/>
    <w:rsid w:val="0020496E"/>
    <w:rsid w:val="002055F6"/>
    <w:rsid w:val="00205C97"/>
    <w:rsid w:val="00206499"/>
    <w:rsid w:val="002079D5"/>
    <w:rsid w:val="00210E6B"/>
    <w:rsid w:val="0021106C"/>
    <w:rsid w:val="00211090"/>
    <w:rsid w:val="0021129F"/>
    <w:rsid w:val="002119CB"/>
    <w:rsid w:val="002124CA"/>
    <w:rsid w:val="00213E87"/>
    <w:rsid w:val="002164B7"/>
    <w:rsid w:val="00216787"/>
    <w:rsid w:val="0022171D"/>
    <w:rsid w:val="00221E99"/>
    <w:rsid w:val="002256A6"/>
    <w:rsid w:val="00226F69"/>
    <w:rsid w:val="00230893"/>
    <w:rsid w:val="00230D54"/>
    <w:rsid w:val="00231EC6"/>
    <w:rsid w:val="0023425B"/>
    <w:rsid w:val="00234B24"/>
    <w:rsid w:val="0023733D"/>
    <w:rsid w:val="002378C2"/>
    <w:rsid w:val="00240C9F"/>
    <w:rsid w:val="00241C22"/>
    <w:rsid w:val="0024349D"/>
    <w:rsid w:val="002452A2"/>
    <w:rsid w:val="00245601"/>
    <w:rsid w:val="0024604A"/>
    <w:rsid w:val="002544D1"/>
    <w:rsid w:val="002564A5"/>
    <w:rsid w:val="00256674"/>
    <w:rsid w:val="0025722C"/>
    <w:rsid w:val="00257D77"/>
    <w:rsid w:val="00261486"/>
    <w:rsid w:val="00261C80"/>
    <w:rsid w:val="00262296"/>
    <w:rsid w:val="00263D2D"/>
    <w:rsid w:val="00265B04"/>
    <w:rsid w:val="00266281"/>
    <w:rsid w:val="0026698C"/>
    <w:rsid w:val="002722B3"/>
    <w:rsid w:val="00274349"/>
    <w:rsid w:val="00274E2F"/>
    <w:rsid w:val="0027524C"/>
    <w:rsid w:val="0027575E"/>
    <w:rsid w:val="00275E7D"/>
    <w:rsid w:val="00280FF7"/>
    <w:rsid w:val="00281470"/>
    <w:rsid w:val="00284248"/>
    <w:rsid w:val="002851AC"/>
    <w:rsid w:val="00285218"/>
    <w:rsid w:val="00290452"/>
    <w:rsid w:val="00292C30"/>
    <w:rsid w:val="00294D50"/>
    <w:rsid w:val="00295CB9"/>
    <w:rsid w:val="002A08DB"/>
    <w:rsid w:val="002A0BDC"/>
    <w:rsid w:val="002A2C30"/>
    <w:rsid w:val="002A7BF9"/>
    <w:rsid w:val="002B1F4B"/>
    <w:rsid w:val="002B269D"/>
    <w:rsid w:val="002B35F3"/>
    <w:rsid w:val="002B362D"/>
    <w:rsid w:val="002B67C4"/>
    <w:rsid w:val="002B733B"/>
    <w:rsid w:val="002B7B60"/>
    <w:rsid w:val="002B7B95"/>
    <w:rsid w:val="002C0FF5"/>
    <w:rsid w:val="002C2933"/>
    <w:rsid w:val="002C3D24"/>
    <w:rsid w:val="002C48A9"/>
    <w:rsid w:val="002C5FD5"/>
    <w:rsid w:val="002C6D1D"/>
    <w:rsid w:val="002D1F31"/>
    <w:rsid w:val="002D35BD"/>
    <w:rsid w:val="002E167E"/>
    <w:rsid w:val="002E21AD"/>
    <w:rsid w:val="002E4BB0"/>
    <w:rsid w:val="002F0BC4"/>
    <w:rsid w:val="002F0CA0"/>
    <w:rsid w:val="002F1116"/>
    <w:rsid w:val="002F2155"/>
    <w:rsid w:val="002F5251"/>
    <w:rsid w:val="002F542B"/>
    <w:rsid w:val="002F59FF"/>
    <w:rsid w:val="00301758"/>
    <w:rsid w:val="0030382E"/>
    <w:rsid w:val="00304E1D"/>
    <w:rsid w:val="0030678F"/>
    <w:rsid w:val="003101F6"/>
    <w:rsid w:val="00316CEB"/>
    <w:rsid w:val="0032045A"/>
    <w:rsid w:val="00321B70"/>
    <w:rsid w:val="00322153"/>
    <w:rsid w:val="00323D84"/>
    <w:rsid w:val="0032524B"/>
    <w:rsid w:val="00327486"/>
    <w:rsid w:val="00327EC9"/>
    <w:rsid w:val="0033033A"/>
    <w:rsid w:val="003303A6"/>
    <w:rsid w:val="003325B3"/>
    <w:rsid w:val="00332AE2"/>
    <w:rsid w:val="00333FDD"/>
    <w:rsid w:val="00334C7B"/>
    <w:rsid w:val="00340D6D"/>
    <w:rsid w:val="00342401"/>
    <w:rsid w:val="00342489"/>
    <w:rsid w:val="00345E9E"/>
    <w:rsid w:val="0034779B"/>
    <w:rsid w:val="00347F51"/>
    <w:rsid w:val="0035083F"/>
    <w:rsid w:val="00351475"/>
    <w:rsid w:val="00351720"/>
    <w:rsid w:val="003543CA"/>
    <w:rsid w:val="003553BB"/>
    <w:rsid w:val="00355DF0"/>
    <w:rsid w:val="00361341"/>
    <w:rsid w:val="00363676"/>
    <w:rsid w:val="00364B6D"/>
    <w:rsid w:val="00364FCC"/>
    <w:rsid w:val="00365098"/>
    <w:rsid w:val="003672BD"/>
    <w:rsid w:val="003708C3"/>
    <w:rsid w:val="00370B15"/>
    <w:rsid w:val="00372F25"/>
    <w:rsid w:val="0037540F"/>
    <w:rsid w:val="00375BC7"/>
    <w:rsid w:val="00380AF1"/>
    <w:rsid w:val="003852CE"/>
    <w:rsid w:val="00385849"/>
    <w:rsid w:val="00385CFE"/>
    <w:rsid w:val="00386827"/>
    <w:rsid w:val="00387B48"/>
    <w:rsid w:val="00391085"/>
    <w:rsid w:val="003913F4"/>
    <w:rsid w:val="003941F8"/>
    <w:rsid w:val="00394E65"/>
    <w:rsid w:val="00395A29"/>
    <w:rsid w:val="00395DA7"/>
    <w:rsid w:val="00395F79"/>
    <w:rsid w:val="00397717"/>
    <w:rsid w:val="00397FC9"/>
    <w:rsid w:val="003A0F5F"/>
    <w:rsid w:val="003A13FB"/>
    <w:rsid w:val="003A6611"/>
    <w:rsid w:val="003A73A4"/>
    <w:rsid w:val="003A744F"/>
    <w:rsid w:val="003B0D65"/>
    <w:rsid w:val="003B1FF3"/>
    <w:rsid w:val="003B3C5B"/>
    <w:rsid w:val="003B5145"/>
    <w:rsid w:val="003B51DC"/>
    <w:rsid w:val="003B6353"/>
    <w:rsid w:val="003B6B08"/>
    <w:rsid w:val="003B74ED"/>
    <w:rsid w:val="003C2AF3"/>
    <w:rsid w:val="003C3938"/>
    <w:rsid w:val="003C5037"/>
    <w:rsid w:val="003C54BF"/>
    <w:rsid w:val="003C64C7"/>
    <w:rsid w:val="003D036B"/>
    <w:rsid w:val="003D12D3"/>
    <w:rsid w:val="003D26E8"/>
    <w:rsid w:val="003D288E"/>
    <w:rsid w:val="003D5482"/>
    <w:rsid w:val="003D6E33"/>
    <w:rsid w:val="003E0237"/>
    <w:rsid w:val="003E11E0"/>
    <w:rsid w:val="003E3886"/>
    <w:rsid w:val="003E3E05"/>
    <w:rsid w:val="003E6AA5"/>
    <w:rsid w:val="003F0B68"/>
    <w:rsid w:val="003F0FB6"/>
    <w:rsid w:val="003F11C8"/>
    <w:rsid w:val="003F17BD"/>
    <w:rsid w:val="003F2784"/>
    <w:rsid w:val="003F63AE"/>
    <w:rsid w:val="003F6F23"/>
    <w:rsid w:val="003F77C2"/>
    <w:rsid w:val="003F79AC"/>
    <w:rsid w:val="00400991"/>
    <w:rsid w:val="004020E2"/>
    <w:rsid w:val="00404CE4"/>
    <w:rsid w:val="00405B1B"/>
    <w:rsid w:val="0041347B"/>
    <w:rsid w:val="00416241"/>
    <w:rsid w:val="00416DBF"/>
    <w:rsid w:val="004230A0"/>
    <w:rsid w:val="00425014"/>
    <w:rsid w:val="00425593"/>
    <w:rsid w:val="00425C95"/>
    <w:rsid w:val="00425D5F"/>
    <w:rsid w:val="004306BC"/>
    <w:rsid w:val="00433DDB"/>
    <w:rsid w:val="004341D2"/>
    <w:rsid w:val="00434996"/>
    <w:rsid w:val="004361B6"/>
    <w:rsid w:val="00436ABB"/>
    <w:rsid w:val="00437065"/>
    <w:rsid w:val="00440CBD"/>
    <w:rsid w:val="004417FA"/>
    <w:rsid w:val="00442D96"/>
    <w:rsid w:val="0044389E"/>
    <w:rsid w:val="00445272"/>
    <w:rsid w:val="0044674D"/>
    <w:rsid w:val="00447003"/>
    <w:rsid w:val="0044772F"/>
    <w:rsid w:val="00447780"/>
    <w:rsid w:val="00450401"/>
    <w:rsid w:val="0045191A"/>
    <w:rsid w:val="00456BA8"/>
    <w:rsid w:val="00457050"/>
    <w:rsid w:val="004613A3"/>
    <w:rsid w:val="00463C36"/>
    <w:rsid w:val="00465370"/>
    <w:rsid w:val="00465873"/>
    <w:rsid w:val="004658E5"/>
    <w:rsid w:val="004667F8"/>
    <w:rsid w:val="00467971"/>
    <w:rsid w:val="00467E43"/>
    <w:rsid w:val="004707CC"/>
    <w:rsid w:val="00470AEB"/>
    <w:rsid w:val="00470F09"/>
    <w:rsid w:val="00471643"/>
    <w:rsid w:val="004721A2"/>
    <w:rsid w:val="00472364"/>
    <w:rsid w:val="004748A1"/>
    <w:rsid w:val="00475F69"/>
    <w:rsid w:val="0047718A"/>
    <w:rsid w:val="00477859"/>
    <w:rsid w:val="00477EA0"/>
    <w:rsid w:val="00481712"/>
    <w:rsid w:val="00483D1D"/>
    <w:rsid w:val="004864BA"/>
    <w:rsid w:val="00491D33"/>
    <w:rsid w:val="00492903"/>
    <w:rsid w:val="00492C88"/>
    <w:rsid w:val="00495538"/>
    <w:rsid w:val="004961FF"/>
    <w:rsid w:val="004A2DB9"/>
    <w:rsid w:val="004A4B19"/>
    <w:rsid w:val="004A528E"/>
    <w:rsid w:val="004B20BF"/>
    <w:rsid w:val="004B2F63"/>
    <w:rsid w:val="004B42FF"/>
    <w:rsid w:val="004B43A7"/>
    <w:rsid w:val="004B4EEF"/>
    <w:rsid w:val="004B6079"/>
    <w:rsid w:val="004C1F36"/>
    <w:rsid w:val="004C26DD"/>
    <w:rsid w:val="004C2AE1"/>
    <w:rsid w:val="004C3199"/>
    <w:rsid w:val="004C48D7"/>
    <w:rsid w:val="004C4DCD"/>
    <w:rsid w:val="004C5DE9"/>
    <w:rsid w:val="004C683F"/>
    <w:rsid w:val="004D0F30"/>
    <w:rsid w:val="004D0FAC"/>
    <w:rsid w:val="004D72B6"/>
    <w:rsid w:val="004E038E"/>
    <w:rsid w:val="004E19E1"/>
    <w:rsid w:val="004E2F51"/>
    <w:rsid w:val="004E449E"/>
    <w:rsid w:val="004E510E"/>
    <w:rsid w:val="004E554D"/>
    <w:rsid w:val="004E6A0A"/>
    <w:rsid w:val="004E70A6"/>
    <w:rsid w:val="004E7D8E"/>
    <w:rsid w:val="004F33FB"/>
    <w:rsid w:val="004F43EB"/>
    <w:rsid w:val="004F4E7A"/>
    <w:rsid w:val="004F6E0B"/>
    <w:rsid w:val="004F6E83"/>
    <w:rsid w:val="004F70AD"/>
    <w:rsid w:val="00501C8E"/>
    <w:rsid w:val="0051008D"/>
    <w:rsid w:val="0051126B"/>
    <w:rsid w:val="00511DBD"/>
    <w:rsid w:val="0051325A"/>
    <w:rsid w:val="00513F38"/>
    <w:rsid w:val="00514F45"/>
    <w:rsid w:val="00520F6D"/>
    <w:rsid w:val="005211CB"/>
    <w:rsid w:val="0052217E"/>
    <w:rsid w:val="005230B8"/>
    <w:rsid w:val="00523790"/>
    <w:rsid w:val="005243FB"/>
    <w:rsid w:val="00525D38"/>
    <w:rsid w:val="00530225"/>
    <w:rsid w:val="0053093A"/>
    <w:rsid w:val="00531170"/>
    <w:rsid w:val="005314B2"/>
    <w:rsid w:val="005314BC"/>
    <w:rsid w:val="00534F42"/>
    <w:rsid w:val="00535392"/>
    <w:rsid w:val="0053543F"/>
    <w:rsid w:val="00536632"/>
    <w:rsid w:val="00543679"/>
    <w:rsid w:val="00545ACD"/>
    <w:rsid w:val="0054631B"/>
    <w:rsid w:val="005469E5"/>
    <w:rsid w:val="00550677"/>
    <w:rsid w:val="00553B86"/>
    <w:rsid w:val="005557A1"/>
    <w:rsid w:val="0055738A"/>
    <w:rsid w:val="00561D6F"/>
    <w:rsid w:val="0056288A"/>
    <w:rsid w:val="005638FE"/>
    <w:rsid w:val="00563B40"/>
    <w:rsid w:val="00567187"/>
    <w:rsid w:val="005676C0"/>
    <w:rsid w:val="00567D37"/>
    <w:rsid w:val="005713C0"/>
    <w:rsid w:val="00574576"/>
    <w:rsid w:val="00574692"/>
    <w:rsid w:val="00574C5E"/>
    <w:rsid w:val="00577C94"/>
    <w:rsid w:val="00580264"/>
    <w:rsid w:val="00582E09"/>
    <w:rsid w:val="005867F7"/>
    <w:rsid w:val="005878CC"/>
    <w:rsid w:val="005914B1"/>
    <w:rsid w:val="00591CBA"/>
    <w:rsid w:val="00592D8F"/>
    <w:rsid w:val="005933CC"/>
    <w:rsid w:val="005957AC"/>
    <w:rsid w:val="00595A00"/>
    <w:rsid w:val="00595B35"/>
    <w:rsid w:val="0059648D"/>
    <w:rsid w:val="005A0647"/>
    <w:rsid w:val="005A3851"/>
    <w:rsid w:val="005A4E77"/>
    <w:rsid w:val="005A6DEA"/>
    <w:rsid w:val="005A7AAE"/>
    <w:rsid w:val="005B1822"/>
    <w:rsid w:val="005B28DC"/>
    <w:rsid w:val="005B7319"/>
    <w:rsid w:val="005C1777"/>
    <w:rsid w:val="005C1A51"/>
    <w:rsid w:val="005C2DB3"/>
    <w:rsid w:val="005C40EF"/>
    <w:rsid w:val="005C5BC4"/>
    <w:rsid w:val="005D08DF"/>
    <w:rsid w:val="005D30EE"/>
    <w:rsid w:val="005D3942"/>
    <w:rsid w:val="005D5A84"/>
    <w:rsid w:val="005D6415"/>
    <w:rsid w:val="005E0102"/>
    <w:rsid w:val="005E20DC"/>
    <w:rsid w:val="005E2B3B"/>
    <w:rsid w:val="005E2E10"/>
    <w:rsid w:val="005E36A4"/>
    <w:rsid w:val="005E4C03"/>
    <w:rsid w:val="005E5918"/>
    <w:rsid w:val="005F16D1"/>
    <w:rsid w:val="005F19D8"/>
    <w:rsid w:val="005F1FB3"/>
    <w:rsid w:val="005F299B"/>
    <w:rsid w:val="005F3DEF"/>
    <w:rsid w:val="005F4391"/>
    <w:rsid w:val="005F6EB7"/>
    <w:rsid w:val="005F7152"/>
    <w:rsid w:val="006006D9"/>
    <w:rsid w:val="006010A9"/>
    <w:rsid w:val="00602B79"/>
    <w:rsid w:val="00603608"/>
    <w:rsid w:val="00603CCD"/>
    <w:rsid w:val="00605215"/>
    <w:rsid w:val="00606D86"/>
    <w:rsid w:val="00611332"/>
    <w:rsid w:val="006117BA"/>
    <w:rsid w:val="006131A4"/>
    <w:rsid w:val="006146C2"/>
    <w:rsid w:val="00614729"/>
    <w:rsid w:val="00614ECC"/>
    <w:rsid w:val="00615604"/>
    <w:rsid w:val="00616206"/>
    <w:rsid w:val="00617CD8"/>
    <w:rsid w:val="0062032E"/>
    <w:rsid w:val="00620490"/>
    <w:rsid w:val="0062261E"/>
    <w:rsid w:val="00622A91"/>
    <w:rsid w:val="0062385C"/>
    <w:rsid w:val="00623CFA"/>
    <w:rsid w:val="00623D23"/>
    <w:rsid w:val="00626C4C"/>
    <w:rsid w:val="00632A37"/>
    <w:rsid w:val="00632EC2"/>
    <w:rsid w:val="00640757"/>
    <w:rsid w:val="0064089E"/>
    <w:rsid w:val="00642926"/>
    <w:rsid w:val="00644350"/>
    <w:rsid w:val="00644B81"/>
    <w:rsid w:val="00645E60"/>
    <w:rsid w:val="00646382"/>
    <w:rsid w:val="00647218"/>
    <w:rsid w:val="00653E10"/>
    <w:rsid w:val="00653FEE"/>
    <w:rsid w:val="00662C0E"/>
    <w:rsid w:val="006634DD"/>
    <w:rsid w:val="006637EF"/>
    <w:rsid w:val="00665210"/>
    <w:rsid w:val="006661F2"/>
    <w:rsid w:val="00666316"/>
    <w:rsid w:val="0066712A"/>
    <w:rsid w:val="00673FC0"/>
    <w:rsid w:val="006741F4"/>
    <w:rsid w:val="00680567"/>
    <w:rsid w:val="00680AF4"/>
    <w:rsid w:val="006814AE"/>
    <w:rsid w:val="00681DDA"/>
    <w:rsid w:val="00683561"/>
    <w:rsid w:val="006861D4"/>
    <w:rsid w:val="0068664E"/>
    <w:rsid w:val="006904EE"/>
    <w:rsid w:val="0069060F"/>
    <w:rsid w:val="00690D96"/>
    <w:rsid w:val="00692903"/>
    <w:rsid w:val="00693D22"/>
    <w:rsid w:val="00694C83"/>
    <w:rsid w:val="00694E7B"/>
    <w:rsid w:val="00695ABC"/>
    <w:rsid w:val="0069617B"/>
    <w:rsid w:val="006A0C6B"/>
    <w:rsid w:val="006A10FC"/>
    <w:rsid w:val="006A2AA5"/>
    <w:rsid w:val="006A37F0"/>
    <w:rsid w:val="006A3BC3"/>
    <w:rsid w:val="006A410F"/>
    <w:rsid w:val="006A4619"/>
    <w:rsid w:val="006A55DF"/>
    <w:rsid w:val="006A5B1B"/>
    <w:rsid w:val="006B0D3B"/>
    <w:rsid w:val="006B15E0"/>
    <w:rsid w:val="006B4556"/>
    <w:rsid w:val="006B4BA2"/>
    <w:rsid w:val="006B51CD"/>
    <w:rsid w:val="006B7CAF"/>
    <w:rsid w:val="006C360B"/>
    <w:rsid w:val="006C4801"/>
    <w:rsid w:val="006C715F"/>
    <w:rsid w:val="006C7A2F"/>
    <w:rsid w:val="006C7F9F"/>
    <w:rsid w:val="006D1138"/>
    <w:rsid w:val="006D33C9"/>
    <w:rsid w:val="006D5474"/>
    <w:rsid w:val="006D5DF3"/>
    <w:rsid w:val="006D64B7"/>
    <w:rsid w:val="006D657E"/>
    <w:rsid w:val="006D7D92"/>
    <w:rsid w:val="006E0E8F"/>
    <w:rsid w:val="006E1A86"/>
    <w:rsid w:val="006E2414"/>
    <w:rsid w:val="006E3329"/>
    <w:rsid w:val="006E34D5"/>
    <w:rsid w:val="006E7D96"/>
    <w:rsid w:val="006F05BC"/>
    <w:rsid w:val="006F1BDF"/>
    <w:rsid w:val="006F40F8"/>
    <w:rsid w:val="006F418E"/>
    <w:rsid w:val="006F425E"/>
    <w:rsid w:val="006F4E61"/>
    <w:rsid w:val="006F534E"/>
    <w:rsid w:val="006F5B1D"/>
    <w:rsid w:val="006F6B7E"/>
    <w:rsid w:val="006F6FD4"/>
    <w:rsid w:val="006F76B8"/>
    <w:rsid w:val="0070043B"/>
    <w:rsid w:val="00701B3F"/>
    <w:rsid w:val="00702AAC"/>
    <w:rsid w:val="0070475F"/>
    <w:rsid w:val="00705AFA"/>
    <w:rsid w:val="007074CE"/>
    <w:rsid w:val="007076AF"/>
    <w:rsid w:val="0071304C"/>
    <w:rsid w:val="00715E07"/>
    <w:rsid w:val="00716912"/>
    <w:rsid w:val="00717E08"/>
    <w:rsid w:val="0072062E"/>
    <w:rsid w:val="00722A5C"/>
    <w:rsid w:val="00724041"/>
    <w:rsid w:val="00724A4E"/>
    <w:rsid w:val="00725A9A"/>
    <w:rsid w:val="007311E2"/>
    <w:rsid w:val="00740FAF"/>
    <w:rsid w:val="00742655"/>
    <w:rsid w:val="00744FAC"/>
    <w:rsid w:val="00745CE0"/>
    <w:rsid w:val="00747536"/>
    <w:rsid w:val="00747754"/>
    <w:rsid w:val="0075071F"/>
    <w:rsid w:val="00751A37"/>
    <w:rsid w:val="00752E22"/>
    <w:rsid w:val="00752E9B"/>
    <w:rsid w:val="00755705"/>
    <w:rsid w:val="007557DF"/>
    <w:rsid w:val="0075655F"/>
    <w:rsid w:val="00756E72"/>
    <w:rsid w:val="00761B64"/>
    <w:rsid w:val="007636D2"/>
    <w:rsid w:val="00764022"/>
    <w:rsid w:val="00764921"/>
    <w:rsid w:val="00764EDA"/>
    <w:rsid w:val="00766817"/>
    <w:rsid w:val="00766C49"/>
    <w:rsid w:val="00767FA7"/>
    <w:rsid w:val="0077064C"/>
    <w:rsid w:val="007709E2"/>
    <w:rsid w:val="00771538"/>
    <w:rsid w:val="00776925"/>
    <w:rsid w:val="0077728F"/>
    <w:rsid w:val="00777429"/>
    <w:rsid w:val="00777E35"/>
    <w:rsid w:val="0078184F"/>
    <w:rsid w:val="00782BBB"/>
    <w:rsid w:val="007833CD"/>
    <w:rsid w:val="00785A0F"/>
    <w:rsid w:val="00785CF1"/>
    <w:rsid w:val="00786ADA"/>
    <w:rsid w:val="00795706"/>
    <w:rsid w:val="00795A98"/>
    <w:rsid w:val="00796694"/>
    <w:rsid w:val="007A2B6B"/>
    <w:rsid w:val="007A4D1A"/>
    <w:rsid w:val="007A7008"/>
    <w:rsid w:val="007B1374"/>
    <w:rsid w:val="007B33CB"/>
    <w:rsid w:val="007B3FC9"/>
    <w:rsid w:val="007B4D9E"/>
    <w:rsid w:val="007B5BBF"/>
    <w:rsid w:val="007B5D94"/>
    <w:rsid w:val="007B67B4"/>
    <w:rsid w:val="007B729F"/>
    <w:rsid w:val="007B73AA"/>
    <w:rsid w:val="007B76C3"/>
    <w:rsid w:val="007B77FE"/>
    <w:rsid w:val="007B7A46"/>
    <w:rsid w:val="007C0A8B"/>
    <w:rsid w:val="007C12E7"/>
    <w:rsid w:val="007C1D50"/>
    <w:rsid w:val="007C1D8A"/>
    <w:rsid w:val="007C2876"/>
    <w:rsid w:val="007C2A38"/>
    <w:rsid w:val="007C58D9"/>
    <w:rsid w:val="007C5E53"/>
    <w:rsid w:val="007D01A2"/>
    <w:rsid w:val="007D3698"/>
    <w:rsid w:val="007D3F07"/>
    <w:rsid w:val="007D734A"/>
    <w:rsid w:val="007E3E89"/>
    <w:rsid w:val="007E5027"/>
    <w:rsid w:val="007E7512"/>
    <w:rsid w:val="007F084D"/>
    <w:rsid w:val="007F1D66"/>
    <w:rsid w:val="007F29AC"/>
    <w:rsid w:val="007F6378"/>
    <w:rsid w:val="007F6C9C"/>
    <w:rsid w:val="007F73BF"/>
    <w:rsid w:val="007F76E9"/>
    <w:rsid w:val="007F7E5B"/>
    <w:rsid w:val="00800B3A"/>
    <w:rsid w:val="00801334"/>
    <w:rsid w:val="00803073"/>
    <w:rsid w:val="00803D6D"/>
    <w:rsid w:val="008044CF"/>
    <w:rsid w:val="00804D7D"/>
    <w:rsid w:val="00806233"/>
    <w:rsid w:val="00807F09"/>
    <w:rsid w:val="00810186"/>
    <w:rsid w:val="0081244A"/>
    <w:rsid w:val="0081448F"/>
    <w:rsid w:val="00814EDB"/>
    <w:rsid w:val="008160EA"/>
    <w:rsid w:val="00820EAC"/>
    <w:rsid w:val="00821756"/>
    <w:rsid w:val="008225A7"/>
    <w:rsid w:val="0082350D"/>
    <w:rsid w:val="00824465"/>
    <w:rsid w:val="008261A2"/>
    <w:rsid w:val="00833A41"/>
    <w:rsid w:val="00836117"/>
    <w:rsid w:val="00836722"/>
    <w:rsid w:val="00841CC9"/>
    <w:rsid w:val="00841FE0"/>
    <w:rsid w:val="008471F9"/>
    <w:rsid w:val="008472DC"/>
    <w:rsid w:val="008476CB"/>
    <w:rsid w:val="008502F6"/>
    <w:rsid w:val="008502FA"/>
    <w:rsid w:val="0085177F"/>
    <w:rsid w:val="00855021"/>
    <w:rsid w:val="00855304"/>
    <w:rsid w:val="00856CD0"/>
    <w:rsid w:val="00856F7D"/>
    <w:rsid w:val="008575A4"/>
    <w:rsid w:val="008621FD"/>
    <w:rsid w:val="00866027"/>
    <w:rsid w:val="00870652"/>
    <w:rsid w:val="008715C6"/>
    <w:rsid w:val="0087494B"/>
    <w:rsid w:val="00874CBE"/>
    <w:rsid w:val="008771A7"/>
    <w:rsid w:val="00877675"/>
    <w:rsid w:val="00880C56"/>
    <w:rsid w:val="008829FE"/>
    <w:rsid w:val="008834D9"/>
    <w:rsid w:val="008865A1"/>
    <w:rsid w:val="008877D2"/>
    <w:rsid w:val="008919F8"/>
    <w:rsid w:val="00892726"/>
    <w:rsid w:val="008941F4"/>
    <w:rsid w:val="008948D2"/>
    <w:rsid w:val="00895184"/>
    <w:rsid w:val="0089538C"/>
    <w:rsid w:val="0089739D"/>
    <w:rsid w:val="00897E44"/>
    <w:rsid w:val="008A01F4"/>
    <w:rsid w:val="008A253E"/>
    <w:rsid w:val="008A2CC7"/>
    <w:rsid w:val="008A389F"/>
    <w:rsid w:val="008A4972"/>
    <w:rsid w:val="008B10EC"/>
    <w:rsid w:val="008B2524"/>
    <w:rsid w:val="008B38A3"/>
    <w:rsid w:val="008B758E"/>
    <w:rsid w:val="008C109E"/>
    <w:rsid w:val="008C165E"/>
    <w:rsid w:val="008C2E61"/>
    <w:rsid w:val="008C613D"/>
    <w:rsid w:val="008C7D98"/>
    <w:rsid w:val="008D1E37"/>
    <w:rsid w:val="008D2E8E"/>
    <w:rsid w:val="008D71F9"/>
    <w:rsid w:val="008E1F0D"/>
    <w:rsid w:val="008E20AB"/>
    <w:rsid w:val="008E559E"/>
    <w:rsid w:val="008E77D2"/>
    <w:rsid w:val="008E7A55"/>
    <w:rsid w:val="008F02CA"/>
    <w:rsid w:val="008F0487"/>
    <w:rsid w:val="008F255D"/>
    <w:rsid w:val="008F26A4"/>
    <w:rsid w:val="008F2A64"/>
    <w:rsid w:val="008F5C3C"/>
    <w:rsid w:val="008F5CEB"/>
    <w:rsid w:val="008F5F0F"/>
    <w:rsid w:val="00901E36"/>
    <w:rsid w:val="00902AE5"/>
    <w:rsid w:val="00902D59"/>
    <w:rsid w:val="009057C4"/>
    <w:rsid w:val="00906B28"/>
    <w:rsid w:val="00907C29"/>
    <w:rsid w:val="00913167"/>
    <w:rsid w:val="00914455"/>
    <w:rsid w:val="009150F2"/>
    <w:rsid w:val="00917562"/>
    <w:rsid w:val="009179B3"/>
    <w:rsid w:val="00917AA7"/>
    <w:rsid w:val="00923594"/>
    <w:rsid w:val="00924572"/>
    <w:rsid w:val="009266A7"/>
    <w:rsid w:val="00926B31"/>
    <w:rsid w:val="00927617"/>
    <w:rsid w:val="0093125D"/>
    <w:rsid w:val="00931A1B"/>
    <w:rsid w:val="00933E17"/>
    <w:rsid w:val="00934DE5"/>
    <w:rsid w:val="009403EB"/>
    <w:rsid w:val="00940B4E"/>
    <w:rsid w:val="00944FC0"/>
    <w:rsid w:val="00946306"/>
    <w:rsid w:val="00947EBB"/>
    <w:rsid w:val="00950668"/>
    <w:rsid w:val="0095113F"/>
    <w:rsid w:val="00953254"/>
    <w:rsid w:val="00955A40"/>
    <w:rsid w:val="009560E5"/>
    <w:rsid w:val="00960F0B"/>
    <w:rsid w:val="0096291C"/>
    <w:rsid w:val="00962F17"/>
    <w:rsid w:val="00966D35"/>
    <w:rsid w:val="0097048C"/>
    <w:rsid w:val="00970A9E"/>
    <w:rsid w:val="00972199"/>
    <w:rsid w:val="00972348"/>
    <w:rsid w:val="009725F8"/>
    <w:rsid w:val="00972855"/>
    <w:rsid w:val="0097348B"/>
    <w:rsid w:val="00973DA0"/>
    <w:rsid w:val="00974D3F"/>
    <w:rsid w:val="00975367"/>
    <w:rsid w:val="00980A8A"/>
    <w:rsid w:val="00980BD5"/>
    <w:rsid w:val="00981394"/>
    <w:rsid w:val="0098140C"/>
    <w:rsid w:val="00982306"/>
    <w:rsid w:val="009823F4"/>
    <w:rsid w:val="00984DB1"/>
    <w:rsid w:val="009858D1"/>
    <w:rsid w:val="009865B9"/>
    <w:rsid w:val="00987936"/>
    <w:rsid w:val="0099024B"/>
    <w:rsid w:val="00990BEF"/>
    <w:rsid w:val="0099197F"/>
    <w:rsid w:val="00992A30"/>
    <w:rsid w:val="009A195E"/>
    <w:rsid w:val="009A25CB"/>
    <w:rsid w:val="009A48C3"/>
    <w:rsid w:val="009B042A"/>
    <w:rsid w:val="009B0FBF"/>
    <w:rsid w:val="009B2CB8"/>
    <w:rsid w:val="009B2FC2"/>
    <w:rsid w:val="009B78A8"/>
    <w:rsid w:val="009C13E2"/>
    <w:rsid w:val="009C178B"/>
    <w:rsid w:val="009C29E5"/>
    <w:rsid w:val="009C3B8C"/>
    <w:rsid w:val="009C3FFD"/>
    <w:rsid w:val="009D189C"/>
    <w:rsid w:val="009D3EB3"/>
    <w:rsid w:val="009D55B1"/>
    <w:rsid w:val="009D620C"/>
    <w:rsid w:val="009D745E"/>
    <w:rsid w:val="009D7494"/>
    <w:rsid w:val="009E13F6"/>
    <w:rsid w:val="009E282F"/>
    <w:rsid w:val="009E3CC6"/>
    <w:rsid w:val="009E576A"/>
    <w:rsid w:val="009E79D5"/>
    <w:rsid w:val="009E7AF5"/>
    <w:rsid w:val="009F00D3"/>
    <w:rsid w:val="009F0299"/>
    <w:rsid w:val="009F0D1B"/>
    <w:rsid w:val="009F228D"/>
    <w:rsid w:val="009F22F4"/>
    <w:rsid w:val="009F2E64"/>
    <w:rsid w:val="009F2F6A"/>
    <w:rsid w:val="009F42CE"/>
    <w:rsid w:val="009F5335"/>
    <w:rsid w:val="009F5F2A"/>
    <w:rsid w:val="009F64C0"/>
    <w:rsid w:val="00A02763"/>
    <w:rsid w:val="00A02DB3"/>
    <w:rsid w:val="00A04C38"/>
    <w:rsid w:val="00A055DC"/>
    <w:rsid w:val="00A05F96"/>
    <w:rsid w:val="00A07E73"/>
    <w:rsid w:val="00A1023D"/>
    <w:rsid w:val="00A12226"/>
    <w:rsid w:val="00A12C62"/>
    <w:rsid w:val="00A148DF"/>
    <w:rsid w:val="00A1576B"/>
    <w:rsid w:val="00A17437"/>
    <w:rsid w:val="00A178F1"/>
    <w:rsid w:val="00A17DB6"/>
    <w:rsid w:val="00A21003"/>
    <w:rsid w:val="00A21355"/>
    <w:rsid w:val="00A23B9A"/>
    <w:rsid w:val="00A23CB7"/>
    <w:rsid w:val="00A258F9"/>
    <w:rsid w:val="00A26A51"/>
    <w:rsid w:val="00A301B1"/>
    <w:rsid w:val="00A316DC"/>
    <w:rsid w:val="00A32AD8"/>
    <w:rsid w:val="00A35C67"/>
    <w:rsid w:val="00A3633A"/>
    <w:rsid w:val="00A36B9F"/>
    <w:rsid w:val="00A36D16"/>
    <w:rsid w:val="00A376C4"/>
    <w:rsid w:val="00A37EF2"/>
    <w:rsid w:val="00A40BAB"/>
    <w:rsid w:val="00A415B7"/>
    <w:rsid w:val="00A5112A"/>
    <w:rsid w:val="00A51756"/>
    <w:rsid w:val="00A51D02"/>
    <w:rsid w:val="00A52139"/>
    <w:rsid w:val="00A530AE"/>
    <w:rsid w:val="00A5427C"/>
    <w:rsid w:val="00A61E8E"/>
    <w:rsid w:val="00A62AC9"/>
    <w:rsid w:val="00A646EC"/>
    <w:rsid w:val="00A67248"/>
    <w:rsid w:val="00A71987"/>
    <w:rsid w:val="00A72C14"/>
    <w:rsid w:val="00A743D4"/>
    <w:rsid w:val="00A7760E"/>
    <w:rsid w:val="00A81829"/>
    <w:rsid w:val="00A81A25"/>
    <w:rsid w:val="00A83CA0"/>
    <w:rsid w:val="00A84094"/>
    <w:rsid w:val="00A86262"/>
    <w:rsid w:val="00A86FBC"/>
    <w:rsid w:val="00A877F8"/>
    <w:rsid w:val="00A9138C"/>
    <w:rsid w:val="00A92ECC"/>
    <w:rsid w:val="00A93FC5"/>
    <w:rsid w:val="00A95843"/>
    <w:rsid w:val="00A95DD8"/>
    <w:rsid w:val="00A9606E"/>
    <w:rsid w:val="00AA0467"/>
    <w:rsid w:val="00AA0791"/>
    <w:rsid w:val="00AA18CF"/>
    <w:rsid w:val="00AA1D6E"/>
    <w:rsid w:val="00AA39CF"/>
    <w:rsid w:val="00AA5A72"/>
    <w:rsid w:val="00AA63E2"/>
    <w:rsid w:val="00AA72A2"/>
    <w:rsid w:val="00AB0DA7"/>
    <w:rsid w:val="00AB2CEA"/>
    <w:rsid w:val="00AB53D9"/>
    <w:rsid w:val="00AB6943"/>
    <w:rsid w:val="00AC1BEA"/>
    <w:rsid w:val="00AC320C"/>
    <w:rsid w:val="00AC3EFB"/>
    <w:rsid w:val="00AC4422"/>
    <w:rsid w:val="00AC7DC7"/>
    <w:rsid w:val="00AD239C"/>
    <w:rsid w:val="00AD44F2"/>
    <w:rsid w:val="00AD4810"/>
    <w:rsid w:val="00AD4906"/>
    <w:rsid w:val="00AD60E6"/>
    <w:rsid w:val="00AE051C"/>
    <w:rsid w:val="00AE06B4"/>
    <w:rsid w:val="00AE111A"/>
    <w:rsid w:val="00AE2882"/>
    <w:rsid w:val="00AE5987"/>
    <w:rsid w:val="00AE7B8A"/>
    <w:rsid w:val="00AF151F"/>
    <w:rsid w:val="00AF19A4"/>
    <w:rsid w:val="00AF1E8F"/>
    <w:rsid w:val="00AF6A75"/>
    <w:rsid w:val="00B016EC"/>
    <w:rsid w:val="00B01D99"/>
    <w:rsid w:val="00B028DC"/>
    <w:rsid w:val="00B035FC"/>
    <w:rsid w:val="00B05209"/>
    <w:rsid w:val="00B06F75"/>
    <w:rsid w:val="00B104FB"/>
    <w:rsid w:val="00B12042"/>
    <w:rsid w:val="00B14C72"/>
    <w:rsid w:val="00B17B81"/>
    <w:rsid w:val="00B238BE"/>
    <w:rsid w:val="00B24951"/>
    <w:rsid w:val="00B25D93"/>
    <w:rsid w:val="00B25F70"/>
    <w:rsid w:val="00B30699"/>
    <w:rsid w:val="00B33C53"/>
    <w:rsid w:val="00B35D4F"/>
    <w:rsid w:val="00B365CE"/>
    <w:rsid w:val="00B366D0"/>
    <w:rsid w:val="00B405FF"/>
    <w:rsid w:val="00B40EF6"/>
    <w:rsid w:val="00B435D5"/>
    <w:rsid w:val="00B445F6"/>
    <w:rsid w:val="00B44733"/>
    <w:rsid w:val="00B45AA2"/>
    <w:rsid w:val="00B5061F"/>
    <w:rsid w:val="00B53922"/>
    <w:rsid w:val="00B539B1"/>
    <w:rsid w:val="00B54426"/>
    <w:rsid w:val="00B54608"/>
    <w:rsid w:val="00B54F8B"/>
    <w:rsid w:val="00B563D8"/>
    <w:rsid w:val="00B572C6"/>
    <w:rsid w:val="00B579C0"/>
    <w:rsid w:val="00B60147"/>
    <w:rsid w:val="00B61BBD"/>
    <w:rsid w:val="00B62ECA"/>
    <w:rsid w:val="00B631D8"/>
    <w:rsid w:val="00B65432"/>
    <w:rsid w:val="00B66EB3"/>
    <w:rsid w:val="00B7040B"/>
    <w:rsid w:val="00B73345"/>
    <w:rsid w:val="00B73559"/>
    <w:rsid w:val="00B7645A"/>
    <w:rsid w:val="00B779B8"/>
    <w:rsid w:val="00B80D5D"/>
    <w:rsid w:val="00B80F91"/>
    <w:rsid w:val="00B82740"/>
    <w:rsid w:val="00B839C3"/>
    <w:rsid w:val="00B85C2A"/>
    <w:rsid w:val="00B91CEB"/>
    <w:rsid w:val="00B91E1D"/>
    <w:rsid w:val="00B923BA"/>
    <w:rsid w:val="00B9419A"/>
    <w:rsid w:val="00B941D0"/>
    <w:rsid w:val="00B94DDF"/>
    <w:rsid w:val="00B96523"/>
    <w:rsid w:val="00B96F16"/>
    <w:rsid w:val="00B97230"/>
    <w:rsid w:val="00BA4CCB"/>
    <w:rsid w:val="00BB127D"/>
    <w:rsid w:val="00BB142B"/>
    <w:rsid w:val="00BB19E7"/>
    <w:rsid w:val="00BB23F9"/>
    <w:rsid w:val="00BB5A6E"/>
    <w:rsid w:val="00BB70B9"/>
    <w:rsid w:val="00BC1896"/>
    <w:rsid w:val="00BC24CC"/>
    <w:rsid w:val="00BC6658"/>
    <w:rsid w:val="00BD0001"/>
    <w:rsid w:val="00BD102A"/>
    <w:rsid w:val="00BD1273"/>
    <w:rsid w:val="00BD198B"/>
    <w:rsid w:val="00BD1C0F"/>
    <w:rsid w:val="00BD3C0B"/>
    <w:rsid w:val="00BD4F81"/>
    <w:rsid w:val="00BE0353"/>
    <w:rsid w:val="00BE04AB"/>
    <w:rsid w:val="00BE05C9"/>
    <w:rsid w:val="00BE0A5B"/>
    <w:rsid w:val="00BE0D90"/>
    <w:rsid w:val="00BE336B"/>
    <w:rsid w:val="00BF2FE3"/>
    <w:rsid w:val="00BF3493"/>
    <w:rsid w:val="00BF7117"/>
    <w:rsid w:val="00C00576"/>
    <w:rsid w:val="00C00710"/>
    <w:rsid w:val="00C01B55"/>
    <w:rsid w:val="00C023F5"/>
    <w:rsid w:val="00C04AF5"/>
    <w:rsid w:val="00C06115"/>
    <w:rsid w:val="00C06D3D"/>
    <w:rsid w:val="00C07E5C"/>
    <w:rsid w:val="00C07F7E"/>
    <w:rsid w:val="00C1295B"/>
    <w:rsid w:val="00C154DC"/>
    <w:rsid w:val="00C1762A"/>
    <w:rsid w:val="00C17EAD"/>
    <w:rsid w:val="00C20512"/>
    <w:rsid w:val="00C205D5"/>
    <w:rsid w:val="00C21E3A"/>
    <w:rsid w:val="00C22F47"/>
    <w:rsid w:val="00C233EC"/>
    <w:rsid w:val="00C2591E"/>
    <w:rsid w:val="00C26CC7"/>
    <w:rsid w:val="00C30071"/>
    <w:rsid w:val="00C3201E"/>
    <w:rsid w:val="00C32A6E"/>
    <w:rsid w:val="00C33BBE"/>
    <w:rsid w:val="00C33DD7"/>
    <w:rsid w:val="00C37BA2"/>
    <w:rsid w:val="00C442C0"/>
    <w:rsid w:val="00C44802"/>
    <w:rsid w:val="00C44C0D"/>
    <w:rsid w:val="00C4540D"/>
    <w:rsid w:val="00C460D4"/>
    <w:rsid w:val="00C51955"/>
    <w:rsid w:val="00C55000"/>
    <w:rsid w:val="00C55EE0"/>
    <w:rsid w:val="00C64518"/>
    <w:rsid w:val="00C645F2"/>
    <w:rsid w:val="00C64B49"/>
    <w:rsid w:val="00C6582D"/>
    <w:rsid w:val="00C65C40"/>
    <w:rsid w:val="00C65CFB"/>
    <w:rsid w:val="00C66929"/>
    <w:rsid w:val="00C709B9"/>
    <w:rsid w:val="00C71542"/>
    <w:rsid w:val="00C72FCC"/>
    <w:rsid w:val="00C74FE1"/>
    <w:rsid w:val="00C76817"/>
    <w:rsid w:val="00C7767D"/>
    <w:rsid w:val="00C81218"/>
    <w:rsid w:val="00C862AC"/>
    <w:rsid w:val="00C87553"/>
    <w:rsid w:val="00C8780C"/>
    <w:rsid w:val="00C92A21"/>
    <w:rsid w:val="00CA0022"/>
    <w:rsid w:val="00CA11C9"/>
    <w:rsid w:val="00CA19B3"/>
    <w:rsid w:val="00CA26F8"/>
    <w:rsid w:val="00CA3918"/>
    <w:rsid w:val="00CA45A8"/>
    <w:rsid w:val="00CB05B1"/>
    <w:rsid w:val="00CB0E80"/>
    <w:rsid w:val="00CB0F29"/>
    <w:rsid w:val="00CB0F40"/>
    <w:rsid w:val="00CB12FB"/>
    <w:rsid w:val="00CB319E"/>
    <w:rsid w:val="00CB437B"/>
    <w:rsid w:val="00CB5ECC"/>
    <w:rsid w:val="00CC0414"/>
    <w:rsid w:val="00CC288A"/>
    <w:rsid w:val="00CC4BA6"/>
    <w:rsid w:val="00CC62A8"/>
    <w:rsid w:val="00CD00DE"/>
    <w:rsid w:val="00CD03DD"/>
    <w:rsid w:val="00CD08A8"/>
    <w:rsid w:val="00CD124E"/>
    <w:rsid w:val="00CD3275"/>
    <w:rsid w:val="00CD3885"/>
    <w:rsid w:val="00CD3A6D"/>
    <w:rsid w:val="00CD3D91"/>
    <w:rsid w:val="00CD511F"/>
    <w:rsid w:val="00CD51A3"/>
    <w:rsid w:val="00CD556C"/>
    <w:rsid w:val="00CD6ACA"/>
    <w:rsid w:val="00CD6BEA"/>
    <w:rsid w:val="00CD7BBB"/>
    <w:rsid w:val="00CD7CEE"/>
    <w:rsid w:val="00CE272A"/>
    <w:rsid w:val="00CE38A0"/>
    <w:rsid w:val="00CE5181"/>
    <w:rsid w:val="00CE7278"/>
    <w:rsid w:val="00CF1CC6"/>
    <w:rsid w:val="00CF1F9A"/>
    <w:rsid w:val="00CF255D"/>
    <w:rsid w:val="00CF3C4A"/>
    <w:rsid w:val="00CF47DE"/>
    <w:rsid w:val="00CF7410"/>
    <w:rsid w:val="00D030E7"/>
    <w:rsid w:val="00D03413"/>
    <w:rsid w:val="00D03BDA"/>
    <w:rsid w:val="00D06317"/>
    <w:rsid w:val="00D0788B"/>
    <w:rsid w:val="00D10242"/>
    <w:rsid w:val="00D21873"/>
    <w:rsid w:val="00D21EB1"/>
    <w:rsid w:val="00D22504"/>
    <w:rsid w:val="00D22E3F"/>
    <w:rsid w:val="00D257A7"/>
    <w:rsid w:val="00D25AC3"/>
    <w:rsid w:val="00D26BD3"/>
    <w:rsid w:val="00D2724E"/>
    <w:rsid w:val="00D3043F"/>
    <w:rsid w:val="00D31DA9"/>
    <w:rsid w:val="00D34121"/>
    <w:rsid w:val="00D341E2"/>
    <w:rsid w:val="00D35C69"/>
    <w:rsid w:val="00D3645C"/>
    <w:rsid w:val="00D403F8"/>
    <w:rsid w:val="00D41C16"/>
    <w:rsid w:val="00D43030"/>
    <w:rsid w:val="00D448E4"/>
    <w:rsid w:val="00D46E96"/>
    <w:rsid w:val="00D47F5F"/>
    <w:rsid w:val="00D5086F"/>
    <w:rsid w:val="00D52B54"/>
    <w:rsid w:val="00D6026B"/>
    <w:rsid w:val="00D617F9"/>
    <w:rsid w:val="00D61842"/>
    <w:rsid w:val="00D61C3E"/>
    <w:rsid w:val="00D633AD"/>
    <w:rsid w:val="00D63501"/>
    <w:rsid w:val="00D63EA9"/>
    <w:rsid w:val="00D65AFF"/>
    <w:rsid w:val="00D700FF"/>
    <w:rsid w:val="00D719D4"/>
    <w:rsid w:val="00D73424"/>
    <w:rsid w:val="00D74EBA"/>
    <w:rsid w:val="00D74F63"/>
    <w:rsid w:val="00D755DA"/>
    <w:rsid w:val="00D75FF6"/>
    <w:rsid w:val="00D76C61"/>
    <w:rsid w:val="00D77794"/>
    <w:rsid w:val="00D777DC"/>
    <w:rsid w:val="00D77B7E"/>
    <w:rsid w:val="00D801AD"/>
    <w:rsid w:val="00D83C17"/>
    <w:rsid w:val="00D83DE9"/>
    <w:rsid w:val="00D857F8"/>
    <w:rsid w:val="00D85C19"/>
    <w:rsid w:val="00D8672C"/>
    <w:rsid w:val="00D87787"/>
    <w:rsid w:val="00D90B63"/>
    <w:rsid w:val="00D921D6"/>
    <w:rsid w:val="00D92D2C"/>
    <w:rsid w:val="00DA2FD9"/>
    <w:rsid w:val="00DA43D1"/>
    <w:rsid w:val="00DA59B4"/>
    <w:rsid w:val="00DA7A88"/>
    <w:rsid w:val="00DB0E61"/>
    <w:rsid w:val="00DB0FAC"/>
    <w:rsid w:val="00DB20C4"/>
    <w:rsid w:val="00DB6EE4"/>
    <w:rsid w:val="00DB770D"/>
    <w:rsid w:val="00DC0BA6"/>
    <w:rsid w:val="00DC33F7"/>
    <w:rsid w:val="00DC3EB6"/>
    <w:rsid w:val="00DC61B7"/>
    <w:rsid w:val="00DC743F"/>
    <w:rsid w:val="00DC7588"/>
    <w:rsid w:val="00DC7847"/>
    <w:rsid w:val="00DC79D1"/>
    <w:rsid w:val="00DD0C8A"/>
    <w:rsid w:val="00DD0E5A"/>
    <w:rsid w:val="00DD139D"/>
    <w:rsid w:val="00DD142B"/>
    <w:rsid w:val="00DD4317"/>
    <w:rsid w:val="00DD6276"/>
    <w:rsid w:val="00DD777F"/>
    <w:rsid w:val="00DD79E2"/>
    <w:rsid w:val="00DD7E7D"/>
    <w:rsid w:val="00DE1595"/>
    <w:rsid w:val="00DE1993"/>
    <w:rsid w:val="00DE3782"/>
    <w:rsid w:val="00DE69FF"/>
    <w:rsid w:val="00DE776A"/>
    <w:rsid w:val="00DE7AA3"/>
    <w:rsid w:val="00DF6730"/>
    <w:rsid w:val="00DF7F36"/>
    <w:rsid w:val="00E0192D"/>
    <w:rsid w:val="00E026C6"/>
    <w:rsid w:val="00E03443"/>
    <w:rsid w:val="00E03C11"/>
    <w:rsid w:val="00E044F8"/>
    <w:rsid w:val="00E15FA1"/>
    <w:rsid w:val="00E17644"/>
    <w:rsid w:val="00E17EB2"/>
    <w:rsid w:val="00E21166"/>
    <w:rsid w:val="00E23225"/>
    <w:rsid w:val="00E25798"/>
    <w:rsid w:val="00E27310"/>
    <w:rsid w:val="00E30AE7"/>
    <w:rsid w:val="00E30C08"/>
    <w:rsid w:val="00E31B97"/>
    <w:rsid w:val="00E31E71"/>
    <w:rsid w:val="00E34995"/>
    <w:rsid w:val="00E35228"/>
    <w:rsid w:val="00E358F7"/>
    <w:rsid w:val="00E364B8"/>
    <w:rsid w:val="00E36DB5"/>
    <w:rsid w:val="00E37546"/>
    <w:rsid w:val="00E37AC3"/>
    <w:rsid w:val="00E41B88"/>
    <w:rsid w:val="00E421EB"/>
    <w:rsid w:val="00E4379E"/>
    <w:rsid w:val="00E45DF3"/>
    <w:rsid w:val="00E464E4"/>
    <w:rsid w:val="00E46CB3"/>
    <w:rsid w:val="00E53CF8"/>
    <w:rsid w:val="00E543D1"/>
    <w:rsid w:val="00E54869"/>
    <w:rsid w:val="00E60001"/>
    <w:rsid w:val="00E60D80"/>
    <w:rsid w:val="00E6419E"/>
    <w:rsid w:val="00E6511F"/>
    <w:rsid w:val="00E65FE6"/>
    <w:rsid w:val="00E66931"/>
    <w:rsid w:val="00E66D46"/>
    <w:rsid w:val="00E70C77"/>
    <w:rsid w:val="00E76E9A"/>
    <w:rsid w:val="00E778FD"/>
    <w:rsid w:val="00E80739"/>
    <w:rsid w:val="00E8195E"/>
    <w:rsid w:val="00E82874"/>
    <w:rsid w:val="00E82DD2"/>
    <w:rsid w:val="00E84989"/>
    <w:rsid w:val="00E84C61"/>
    <w:rsid w:val="00E85144"/>
    <w:rsid w:val="00E92575"/>
    <w:rsid w:val="00E97C4E"/>
    <w:rsid w:val="00EA0F2B"/>
    <w:rsid w:val="00EA15AB"/>
    <w:rsid w:val="00EA4FB7"/>
    <w:rsid w:val="00EA57D5"/>
    <w:rsid w:val="00EA7E18"/>
    <w:rsid w:val="00EB3F13"/>
    <w:rsid w:val="00EB6406"/>
    <w:rsid w:val="00EC2468"/>
    <w:rsid w:val="00EC40B1"/>
    <w:rsid w:val="00EC51CF"/>
    <w:rsid w:val="00EC6307"/>
    <w:rsid w:val="00EC66E5"/>
    <w:rsid w:val="00ED2B5D"/>
    <w:rsid w:val="00ED4C9E"/>
    <w:rsid w:val="00ED547E"/>
    <w:rsid w:val="00ED559A"/>
    <w:rsid w:val="00ED596C"/>
    <w:rsid w:val="00ED74E1"/>
    <w:rsid w:val="00ED7960"/>
    <w:rsid w:val="00EE0081"/>
    <w:rsid w:val="00EE103D"/>
    <w:rsid w:val="00EE14ED"/>
    <w:rsid w:val="00EE3681"/>
    <w:rsid w:val="00EE62D2"/>
    <w:rsid w:val="00EE6680"/>
    <w:rsid w:val="00EF2BBB"/>
    <w:rsid w:val="00EF2C54"/>
    <w:rsid w:val="00EF34B6"/>
    <w:rsid w:val="00EF53A8"/>
    <w:rsid w:val="00EF5EC6"/>
    <w:rsid w:val="00F00568"/>
    <w:rsid w:val="00F032DB"/>
    <w:rsid w:val="00F03E39"/>
    <w:rsid w:val="00F04E45"/>
    <w:rsid w:val="00F05E15"/>
    <w:rsid w:val="00F06F08"/>
    <w:rsid w:val="00F10411"/>
    <w:rsid w:val="00F117E4"/>
    <w:rsid w:val="00F141FB"/>
    <w:rsid w:val="00F14860"/>
    <w:rsid w:val="00F14BE8"/>
    <w:rsid w:val="00F14C87"/>
    <w:rsid w:val="00F14FDE"/>
    <w:rsid w:val="00F1526E"/>
    <w:rsid w:val="00F16470"/>
    <w:rsid w:val="00F20410"/>
    <w:rsid w:val="00F22757"/>
    <w:rsid w:val="00F2418A"/>
    <w:rsid w:val="00F241FA"/>
    <w:rsid w:val="00F27947"/>
    <w:rsid w:val="00F31042"/>
    <w:rsid w:val="00F323FB"/>
    <w:rsid w:val="00F32FCB"/>
    <w:rsid w:val="00F34918"/>
    <w:rsid w:val="00F355E6"/>
    <w:rsid w:val="00F35E9D"/>
    <w:rsid w:val="00F36F44"/>
    <w:rsid w:val="00F37B20"/>
    <w:rsid w:val="00F40C71"/>
    <w:rsid w:val="00F50294"/>
    <w:rsid w:val="00F50660"/>
    <w:rsid w:val="00F512EA"/>
    <w:rsid w:val="00F51B4B"/>
    <w:rsid w:val="00F530BA"/>
    <w:rsid w:val="00F54346"/>
    <w:rsid w:val="00F548B3"/>
    <w:rsid w:val="00F5760A"/>
    <w:rsid w:val="00F579D1"/>
    <w:rsid w:val="00F6091A"/>
    <w:rsid w:val="00F650DA"/>
    <w:rsid w:val="00F72401"/>
    <w:rsid w:val="00F727D5"/>
    <w:rsid w:val="00F72A8F"/>
    <w:rsid w:val="00F74565"/>
    <w:rsid w:val="00F76355"/>
    <w:rsid w:val="00F77FE1"/>
    <w:rsid w:val="00F80402"/>
    <w:rsid w:val="00F8405F"/>
    <w:rsid w:val="00F87700"/>
    <w:rsid w:val="00F90910"/>
    <w:rsid w:val="00F91A7E"/>
    <w:rsid w:val="00F9211B"/>
    <w:rsid w:val="00F92385"/>
    <w:rsid w:val="00F929CF"/>
    <w:rsid w:val="00F92DF8"/>
    <w:rsid w:val="00F971ED"/>
    <w:rsid w:val="00FA52BA"/>
    <w:rsid w:val="00FA57A3"/>
    <w:rsid w:val="00FB00A8"/>
    <w:rsid w:val="00FB363E"/>
    <w:rsid w:val="00FB3EDF"/>
    <w:rsid w:val="00FB41FD"/>
    <w:rsid w:val="00FB49E7"/>
    <w:rsid w:val="00FB5F6C"/>
    <w:rsid w:val="00FC5ADF"/>
    <w:rsid w:val="00FC737B"/>
    <w:rsid w:val="00FC7746"/>
    <w:rsid w:val="00FC7F33"/>
    <w:rsid w:val="00FD0EF4"/>
    <w:rsid w:val="00FD34F4"/>
    <w:rsid w:val="00FD3A0A"/>
    <w:rsid w:val="00FD4060"/>
    <w:rsid w:val="00FD4E48"/>
    <w:rsid w:val="00FD6C44"/>
    <w:rsid w:val="00FE05DA"/>
    <w:rsid w:val="00FE0781"/>
    <w:rsid w:val="00FE0E54"/>
    <w:rsid w:val="00FE5A6C"/>
    <w:rsid w:val="00FE7453"/>
    <w:rsid w:val="00FF1841"/>
    <w:rsid w:val="00FF1DBC"/>
    <w:rsid w:val="00FF495B"/>
    <w:rsid w:val="00FF4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5BAB"/>
  <w15:docId w15:val="{B0461950-09AA-4ECD-B960-16E8931E2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483D1D"/>
    <w:pPr>
      <w:keepNext/>
      <w:keepLines/>
      <w:numPr>
        <w:ilvl w:val="1"/>
        <w:numId w:val="4"/>
      </w:numPr>
      <w:ind w:left="567" w:hanging="56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83D1D"/>
    <w:pPr>
      <w:keepNext/>
      <w:keepLines/>
      <w:numPr>
        <w:ilvl w:val="2"/>
        <w:numId w:val="11"/>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483D1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83D1D"/>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972199"/>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035DE9"/>
    <w:pPr>
      <w:tabs>
        <w:tab w:val="left" w:pos="426"/>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39"/>
    <w:rsid w:val="00F50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2">
    <w:name w:val="BAB 2"/>
    <w:basedOn w:val="Heading2"/>
    <w:link w:val="BAB2Char"/>
    <w:rsid w:val="009F5F2A"/>
    <w:pPr>
      <w:numPr>
        <w:numId w:val="11"/>
      </w:numPr>
    </w:pPr>
  </w:style>
  <w:style w:type="paragraph" w:customStyle="1" w:styleId="BAB1">
    <w:name w:val="BAB 1"/>
    <w:basedOn w:val="Heading2"/>
    <w:link w:val="BAB1Char"/>
    <w:rsid w:val="009F5F2A"/>
    <w:pPr>
      <w:numPr>
        <w:ilvl w:val="0"/>
        <w:numId w:val="0"/>
      </w:numPr>
      <w:ind w:left="360" w:hanging="360"/>
    </w:pPr>
  </w:style>
  <w:style w:type="character" w:customStyle="1" w:styleId="BAB2Char">
    <w:name w:val="BAB 2 Char"/>
    <w:basedOn w:val="Heading2Char"/>
    <w:link w:val="BAB2"/>
    <w:rsid w:val="009F5F2A"/>
    <w:rPr>
      <w:rFonts w:ascii="Times New Roman" w:eastAsiaTheme="majorEastAsia" w:hAnsi="Times New Roman" w:cstheme="majorBidi"/>
      <w:b/>
      <w:sz w:val="24"/>
      <w:szCs w:val="26"/>
    </w:rPr>
  </w:style>
  <w:style w:type="paragraph" w:customStyle="1" w:styleId="Bab10">
    <w:name w:val="Bab 1"/>
    <w:basedOn w:val="Heading2"/>
    <w:link w:val="Bab1Char0"/>
    <w:rsid w:val="009F5F2A"/>
    <w:pPr>
      <w:ind w:left="720"/>
    </w:pPr>
  </w:style>
  <w:style w:type="character" w:customStyle="1" w:styleId="BAB1Char">
    <w:name w:val="BAB 1 Char"/>
    <w:basedOn w:val="Heading2Char"/>
    <w:link w:val="BAB1"/>
    <w:rsid w:val="009F5F2A"/>
    <w:rPr>
      <w:rFonts w:ascii="Times New Roman" w:eastAsiaTheme="majorEastAsia" w:hAnsi="Times New Roman" w:cstheme="majorBidi"/>
      <w:b/>
      <w:sz w:val="24"/>
      <w:szCs w:val="26"/>
    </w:rPr>
  </w:style>
  <w:style w:type="character" w:customStyle="1" w:styleId="Bab1Char0">
    <w:name w:val="Bab 1 Char"/>
    <w:basedOn w:val="Heading2Char"/>
    <w:link w:val="Bab10"/>
    <w:rsid w:val="009F5F2A"/>
    <w:rPr>
      <w:rFonts w:ascii="Times New Roman" w:eastAsiaTheme="majorEastAsia" w:hAnsi="Times New Roman" w:cstheme="majorBidi"/>
      <w:b/>
      <w:sz w:val="24"/>
      <w:szCs w:val="26"/>
    </w:rPr>
  </w:style>
  <w:style w:type="paragraph" w:customStyle="1" w:styleId="32">
    <w:name w:val="3.2."/>
    <w:basedOn w:val="Heading3"/>
    <w:link w:val="32Char"/>
    <w:qFormat/>
    <w:rsid w:val="00483D1D"/>
    <w:pPr>
      <w:numPr>
        <w:ilvl w:val="0"/>
        <w:numId w:val="22"/>
      </w:numPr>
    </w:pPr>
    <w:rPr>
      <w:lang w:val="en-ID"/>
    </w:rPr>
  </w:style>
  <w:style w:type="paragraph" w:customStyle="1" w:styleId="421">
    <w:name w:val="4.2.1"/>
    <w:basedOn w:val="Heading3"/>
    <w:link w:val="421Char"/>
    <w:qFormat/>
    <w:rsid w:val="003F79AC"/>
    <w:pPr>
      <w:numPr>
        <w:ilvl w:val="0"/>
        <w:numId w:val="23"/>
      </w:numPr>
    </w:pPr>
    <w:rPr>
      <w:lang w:val="en-ID"/>
    </w:rPr>
  </w:style>
  <w:style w:type="character" w:customStyle="1" w:styleId="32Char">
    <w:name w:val="3.2. Char"/>
    <w:basedOn w:val="DefaultParagraphFont"/>
    <w:link w:val="32"/>
    <w:rsid w:val="000D12D1"/>
    <w:rPr>
      <w:rFonts w:ascii="Times New Roman" w:eastAsiaTheme="majorEastAsia" w:hAnsi="Times New Roman" w:cstheme="majorBidi"/>
      <w:b/>
      <w:sz w:val="24"/>
      <w:szCs w:val="24"/>
      <w:lang w:val="en-ID"/>
    </w:rPr>
  </w:style>
  <w:style w:type="paragraph" w:customStyle="1" w:styleId="44">
    <w:name w:val="4.4."/>
    <w:basedOn w:val="Heading3"/>
    <w:link w:val="44Char"/>
    <w:qFormat/>
    <w:rsid w:val="003F79AC"/>
    <w:pPr>
      <w:numPr>
        <w:ilvl w:val="0"/>
        <w:numId w:val="24"/>
      </w:numPr>
    </w:pPr>
  </w:style>
  <w:style w:type="character" w:customStyle="1" w:styleId="421Char">
    <w:name w:val="4.2.1 Char"/>
    <w:basedOn w:val="Heading3Char"/>
    <w:link w:val="421"/>
    <w:rsid w:val="003F79AC"/>
    <w:rPr>
      <w:rFonts w:ascii="Times New Roman" w:eastAsiaTheme="majorEastAsia" w:hAnsi="Times New Roman" w:cstheme="majorBidi"/>
      <w:b/>
      <w:sz w:val="24"/>
      <w:szCs w:val="24"/>
      <w:lang w:val="en-ID"/>
    </w:rPr>
  </w:style>
  <w:style w:type="paragraph" w:customStyle="1" w:styleId="45">
    <w:name w:val="4.5."/>
    <w:basedOn w:val="Heading3"/>
    <w:link w:val="45Char"/>
    <w:qFormat/>
    <w:rsid w:val="0047718A"/>
    <w:pPr>
      <w:numPr>
        <w:ilvl w:val="0"/>
        <w:numId w:val="25"/>
      </w:numPr>
    </w:pPr>
    <w:rPr>
      <w:lang w:val="en-ID"/>
    </w:rPr>
  </w:style>
  <w:style w:type="character" w:customStyle="1" w:styleId="44Char">
    <w:name w:val="4.4. Char"/>
    <w:basedOn w:val="Heading3Char"/>
    <w:link w:val="44"/>
    <w:rsid w:val="003F79AC"/>
    <w:rPr>
      <w:rFonts w:ascii="Times New Roman" w:eastAsiaTheme="majorEastAsia" w:hAnsi="Times New Roman" w:cstheme="majorBidi"/>
      <w:b/>
      <w:sz w:val="24"/>
      <w:szCs w:val="24"/>
    </w:rPr>
  </w:style>
  <w:style w:type="paragraph" w:customStyle="1" w:styleId="46">
    <w:name w:val="4.6"/>
    <w:basedOn w:val="Heading3"/>
    <w:link w:val="46Char"/>
    <w:qFormat/>
    <w:rsid w:val="003A13FB"/>
    <w:pPr>
      <w:numPr>
        <w:ilvl w:val="0"/>
        <w:numId w:val="26"/>
      </w:numPr>
    </w:pPr>
  </w:style>
  <w:style w:type="character" w:customStyle="1" w:styleId="45Char">
    <w:name w:val="4.5. Char"/>
    <w:basedOn w:val="Heading3Char"/>
    <w:link w:val="45"/>
    <w:rsid w:val="0047718A"/>
    <w:rPr>
      <w:rFonts w:ascii="Times New Roman" w:eastAsiaTheme="majorEastAsia" w:hAnsi="Times New Roman" w:cstheme="majorBidi"/>
      <w:b/>
      <w:sz w:val="24"/>
      <w:szCs w:val="24"/>
      <w:lang w:val="en-ID"/>
    </w:rPr>
  </w:style>
  <w:style w:type="paragraph" w:customStyle="1" w:styleId="51">
    <w:name w:val="5.1"/>
    <w:basedOn w:val="Heading2"/>
    <w:link w:val="51Char"/>
    <w:qFormat/>
    <w:rsid w:val="00716912"/>
    <w:pPr>
      <w:numPr>
        <w:ilvl w:val="0"/>
        <w:numId w:val="27"/>
      </w:numPr>
    </w:pPr>
  </w:style>
  <w:style w:type="character" w:customStyle="1" w:styleId="46Char">
    <w:name w:val="4.6 Char"/>
    <w:basedOn w:val="Heading3Char"/>
    <w:link w:val="46"/>
    <w:rsid w:val="003A13FB"/>
    <w:rPr>
      <w:rFonts w:ascii="Times New Roman" w:eastAsiaTheme="majorEastAsia" w:hAnsi="Times New Roman" w:cstheme="majorBidi"/>
      <w:b/>
      <w:sz w:val="24"/>
      <w:szCs w:val="24"/>
    </w:rPr>
  </w:style>
  <w:style w:type="paragraph" w:customStyle="1" w:styleId="511">
    <w:name w:val="5.1.1"/>
    <w:basedOn w:val="Heading3"/>
    <w:link w:val="511Char"/>
    <w:qFormat/>
    <w:rsid w:val="00716912"/>
    <w:pPr>
      <w:numPr>
        <w:ilvl w:val="0"/>
        <w:numId w:val="28"/>
      </w:numPr>
    </w:pPr>
  </w:style>
  <w:style w:type="character" w:customStyle="1" w:styleId="51Char">
    <w:name w:val="5.1 Char"/>
    <w:basedOn w:val="Heading2Char"/>
    <w:link w:val="51"/>
    <w:rsid w:val="00716912"/>
    <w:rPr>
      <w:rFonts w:ascii="Times New Roman" w:eastAsiaTheme="majorEastAsia" w:hAnsi="Times New Roman" w:cstheme="majorBidi"/>
      <w:b/>
      <w:sz w:val="24"/>
      <w:szCs w:val="26"/>
    </w:rPr>
  </w:style>
  <w:style w:type="paragraph" w:customStyle="1" w:styleId="52">
    <w:name w:val="5.2."/>
    <w:basedOn w:val="Heading3"/>
    <w:link w:val="52Char"/>
    <w:qFormat/>
    <w:rsid w:val="00274349"/>
    <w:pPr>
      <w:numPr>
        <w:ilvl w:val="0"/>
        <w:numId w:val="29"/>
      </w:numPr>
    </w:pPr>
  </w:style>
  <w:style w:type="character" w:customStyle="1" w:styleId="511Char">
    <w:name w:val="5.1.1 Char"/>
    <w:basedOn w:val="Heading3Char"/>
    <w:link w:val="511"/>
    <w:rsid w:val="00716912"/>
    <w:rPr>
      <w:rFonts w:ascii="Times New Roman" w:eastAsiaTheme="majorEastAsia" w:hAnsi="Times New Roman" w:cstheme="majorBidi"/>
      <w:b/>
      <w:sz w:val="24"/>
      <w:szCs w:val="24"/>
    </w:rPr>
  </w:style>
  <w:style w:type="character" w:customStyle="1" w:styleId="52Char">
    <w:name w:val="5.2. Char"/>
    <w:basedOn w:val="Heading3Char"/>
    <w:link w:val="52"/>
    <w:rsid w:val="00274349"/>
    <w:rPr>
      <w:rFonts w:ascii="Times New Roman" w:eastAsiaTheme="majorEastAsia" w:hAnsi="Times New Roman" w:cstheme="majorBidi"/>
      <w:b/>
      <w:sz w:val="24"/>
      <w:szCs w:val="24"/>
    </w:rPr>
  </w:style>
  <w:style w:type="paragraph" w:customStyle="1" w:styleId="53">
    <w:name w:val="5.3."/>
    <w:basedOn w:val="Heading3"/>
    <w:link w:val="53Char"/>
    <w:qFormat/>
    <w:rsid w:val="002C6D1D"/>
    <w:pPr>
      <w:numPr>
        <w:ilvl w:val="0"/>
        <w:numId w:val="30"/>
      </w:numPr>
    </w:pPr>
    <w:rPr>
      <w:lang w:val="id-ID"/>
    </w:rPr>
  </w:style>
  <w:style w:type="character" w:customStyle="1" w:styleId="53Char">
    <w:name w:val="5.3. Char"/>
    <w:basedOn w:val="Heading3Char"/>
    <w:link w:val="53"/>
    <w:rsid w:val="002C6D1D"/>
    <w:rPr>
      <w:rFonts w:ascii="Times New Roman" w:eastAsiaTheme="majorEastAsia" w:hAnsi="Times New Roman" w:cstheme="majorBidi"/>
      <w:b/>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706818">
      <w:bodyDiv w:val="1"/>
      <w:marLeft w:val="0"/>
      <w:marRight w:val="0"/>
      <w:marTop w:val="0"/>
      <w:marBottom w:val="0"/>
      <w:divBdr>
        <w:top w:val="none" w:sz="0" w:space="0" w:color="auto"/>
        <w:left w:val="none" w:sz="0" w:space="0" w:color="auto"/>
        <w:bottom w:val="none" w:sz="0" w:space="0" w:color="auto"/>
        <w:right w:val="none" w:sz="0" w:space="0" w:color="auto"/>
      </w:divBdr>
    </w:div>
    <w:div w:id="785849307">
      <w:bodyDiv w:val="1"/>
      <w:marLeft w:val="0"/>
      <w:marRight w:val="0"/>
      <w:marTop w:val="0"/>
      <w:marBottom w:val="0"/>
      <w:divBdr>
        <w:top w:val="none" w:sz="0" w:space="0" w:color="auto"/>
        <w:left w:val="none" w:sz="0" w:space="0" w:color="auto"/>
        <w:bottom w:val="none" w:sz="0" w:space="0" w:color="auto"/>
        <w:right w:val="none" w:sz="0" w:space="0" w:color="auto"/>
      </w:divBdr>
    </w:div>
    <w:div w:id="831215602">
      <w:bodyDiv w:val="1"/>
      <w:marLeft w:val="0"/>
      <w:marRight w:val="0"/>
      <w:marTop w:val="0"/>
      <w:marBottom w:val="0"/>
      <w:divBdr>
        <w:top w:val="none" w:sz="0" w:space="0" w:color="auto"/>
        <w:left w:val="none" w:sz="0" w:space="0" w:color="auto"/>
        <w:bottom w:val="none" w:sz="0" w:space="0" w:color="auto"/>
        <w:right w:val="none" w:sz="0" w:space="0" w:color="auto"/>
      </w:divBdr>
    </w:div>
    <w:div w:id="895703762">
      <w:bodyDiv w:val="1"/>
      <w:marLeft w:val="0"/>
      <w:marRight w:val="0"/>
      <w:marTop w:val="0"/>
      <w:marBottom w:val="0"/>
      <w:divBdr>
        <w:top w:val="none" w:sz="0" w:space="0" w:color="auto"/>
        <w:left w:val="none" w:sz="0" w:space="0" w:color="auto"/>
        <w:bottom w:val="none" w:sz="0" w:space="0" w:color="auto"/>
        <w:right w:val="none" w:sz="0" w:space="0" w:color="auto"/>
      </w:divBdr>
    </w:div>
    <w:div w:id="976227407">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251237980">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 w:id="1658722885">
      <w:bodyDiv w:val="1"/>
      <w:marLeft w:val="0"/>
      <w:marRight w:val="0"/>
      <w:marTop w:val="0"/>
      <w:marBottom w:val="0"/>
      <w:divBdr>
        <w:top w:val="none" w:sz="0" w:space="0" w:color="auto"/>
        <w:left w:val="none" w:sz="0" w:space="0" w:color="auto"/>
        <w:bottom w:val="none" w:sz="0" w:space="0" w:color="auto"/>
        <w:right w:val="none" w:sz="0" w:space="0" w:color="auto"/>
      </w:divBdr>
    </w:div>
    <w:div w:id="166790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g"/><Relationship Id="rId21" Type="http://schemas.openxmlformats.org/officeDocument/2006/relationships/image" Target="media/image5.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footer" Target="footer8.xml"/><Relationship Id="rId16" Type="http://schemas.openxmlformats.org/officeDocument/2006/relationships/header" Target="header3.xml"/><Relationship Id="rId11" Type="http://schemas.openxmlformats.org/officeDocument/2006/relationships/header" Target="header1.xml"/><Relationship Id="rId32" Type="http://schemas.openxmlformats.org/officeDocument/2006/relationships/image" Target="media/image14.jpg"/><Relationship Id="rId37" Type="http://schemas.openxmlformats.org/officeDocument/2006/relationships/image" Target="media/image19.jp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6.jpg"/><Relationship Id="rId27" Type="http://schemas.openxmlformats.org/officeDocument/2006/relationships/image" Target="media/image11.jpg"/><Relationship Id="rId30" Type="http://schemas.openxmlformats.org/officeDocument/2006/relationships/image" Target="media/image12.jpg"/><Relationship Id="rId35" Type="http://schemas.openxmlformats.org/officeDocument/2006/relationships/image" Target="media/image17.jp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6.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9.jpg"/><Relationship Id="rId33" Type="http://schemas.openxmlformats.org/officeDocument/2006/relationships/image" Target="media/image15.jpg"/><Relationship Id="rId38" Type="http://schemas.openxmlformats.org/officeDocument/2006/relationships/image" Target="media/image20.jp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maps.google.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header" Target="header6.xml"/><Relationship Id="rId88"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jpg"/><Relationship Id="rId28" Type="http://schemas.openxmlformats.org/officeDocument/2006/relationships/comments" Target="comments.xml"/><Relationship Id="rId36" Type="http://schemas.openxmlformats.org/officeDocument/2006/relationships/image" Target="media/image18.jpg"/><Relationship Id="rId49" Type="http://schemas.openxmlformats.org/officeDocument/2006/relationships/image" Target="media/image31.png"/><Relationship Id="rId57" Type="http://schemas.openxmlformats.org/officeDocument/2006/relationships/image" Target="media/image39.png"/><Relationship Id="rId10" Type="http://schemas.microsoft.com/office/2007/relationships/hdphoto" Target="media/hdphoto1.wdp"/><Relationship Id="rId31" Type="http://schemas.openxmlformats.org/officeDocument/2006/relationships/image" Target="media/image13.jp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5.xml"/><Relationship Id="rId81" Type="http://schemas.openxmlformats.org/officeDocument/2006/relationships/header" Target="header5.xml"/><Relationship Id="rId86"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21.jpg"/><Relationship Id="rId34" Type="http://schemas.openxmlformats.org/officeDocument/2006/relationships/image" Target="media/image16.jp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microsoft.com/office/2011/relationships/commentsExtended" Target="commentsExtended.xml"/><Relationship Id="rId24" Type="http://schemas.openxmlformats.org/officeDocument/2006/relationships/image" Target="media/image8.jp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theme" Target="theme/theme1.xml"/><Relationship Id="rId61" Type="http://schemas.openxmlformats.org/officeDocument/2006/relationships/image" Target="media/image43.png"/><Relationship Id="rId8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86C0F-589B-47C8-876B-314852AE8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5</TotalTime>
  <Pages>82</Pages>
  <Words>14604</Words>
  <Characters>8324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Fikri Omar</cp:lastModifiedBy>
  <cp:revision>368</cp:revision>
  <cp:lastPrinted>2018-08-04T09:36:00Z</cp:lastPrinted>
  <dcterms:created xsi:type="dcterms:W3CDTF">2017-04-04T08:32:00Z</dcterms:created>
  <dcterms:modified xsi:type="dcterms:W3CDTF">2018-08-0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c6041e-8d54-393a-8a38-0456c6c2f068</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ormat-uty-2016-by-dr-600</vt:lpwstr>
  </property>
  <property fmtid="{D5CDD505-2E9C-101B-9397-08002B2CF9AE}" pid="18" name="Mendeley Recent Style Name 6_1">
    <vt:lpwstr>Format UTY-2016 by Dr 60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